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r w:rsidR="00074548">
        <w:t>Khen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r w:rsidR="00074548">
        <w:t>Liad Mudrik</w:t>
      </w:r>
      <w:r w:rsidR="00074548">
        <w:rPr>
          <w:vertAlign w:val="superscript"/>
        </w:rPr>
        <w:t>1,4</w:t>
      </w:r>
      <w:ins w:id="13" w:author="Chen Heller" w:date="2023-03-19T14:35:00Z">
        <w:r w:rsidR="00F46961">
          <w:t>;</w:t>
        </w:r>
      </w:ins>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r w:rsidR="00074548" w:rsidRPr="006D6EF5">
        <w:t>Sagol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0A60AF" w:rsidR="00337559" w:rsidRDefault="00337559" w:rsidP="006238E0">
      <w:pPr>
        <w:pStyle w:val="Heading2"/>
        <w:rPr>
          <w:lang w:bidi="he-IL"/>
        </w:rPr>
      </w:pPr>
      <w:bookmarkStart w:id="47" w:name="_Toc114485357"/>
      <w:r>
        <w:lastRenderedPageBreak/>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Reingold &amp; Merikle, 1988, 1990)</w:t>
      </w:r>
      <w:r w:rsidR="00FD7F4C">
        <w:fldChar w:fldCharType="end"/>
      </w:r>
      <w:r w:rsidR="00692575">
        <w:t>.</w:t>
      </w:r>
    </w:p>
    <w:p w14:paraId="15C05C5C" w14:textId="7D755078" w:rsidR="00DF3E0F" w:rsidRDefault="00211536" w:rsidP="00FF7DAD">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w:t>
      </w:r>
      <w:del w:id="182" w:author="Chen Heller" w:date="2023-05-08T15:43:00Z">
        <w:r w:rsidR="005362FF" w:rsidDel="003307ED">
          <w:delText xml:space="preserve">semantic </w:delText>
        </w:r>
        <w:r w:rsidR="008E036C" w:rsidDel="003307ED">
          <w:delText xml:space="preserve">effects </w:delText>
        </w:r>
        <w:r w:rsidR="005362FF" w:rsidDel="003307ED">
          <w:delText xml:space="preserve">and claimed </w:delText>
        </w:r>
        <w:r w:rsidR="008E036C" w:rsidDel="003307ED">
          <w:delText xml:space="preserve">that processing only reaches the </w:delText>
        </w:r>
        <w:r w:rsidR="005362FF" w:rsidDel="003307ED">
          <w:delText xml:space="preserve">lexical </w:delText>
        </w:r>
        <w:r w:rsidR="008E036C" w:rsidDel="003307ED">
          <w:delText>level</w:delText>
        </w:r>
        <w:r w:rsidR="00FB0480" w:rsidDel="003307ED">
          <w:delText xml:space="preserve"> </w:delText>
        </w:r>
        <w:r w:rsidR="00267106" w:rsidDel="003307ED">
          <w:fldChar w:fldCharType="begin"/>
        </w:r>
        <w:r w:rsidR="00237BE6" w:rsidDel="003307ED">
          <w:del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delInstrText>
        </w:r>
        <w:r w:rsidR="00267106" w:rsidDel="003307ED">
          <w:fldChar w:fldCharType="separate"/>
        </w:r>
        <w:r w:rsidR="00237BE6" w:rsidRPr="00237BE6" w:rsidDel="003307ED">
          <w:rPr>
            <w:rFonts w:ascii="Times New Roman" w:hAnsi="Times New Roman" w:cs="Times New Roman"/>
          </w:rPr>
          <w:delText>(Shelton &amp; Martin, 1992)</w:delText>
        </w:r>
        <w:r w:rsidR="00267106" w:rsidDel="003307ED">
          <w:fldChar w:fldCharType="end"/>
        </w:r>
        <w:r w:rsidR="005362FF" w:rsidDel="003307ED">
          <w:delText xml:space="preserve">. </w:delText>
        </w:r>
        <w:r w:rsidR="0030440D" w:rsidDel="003307ED">
          <w:delText>O</w:delText>
        </w:r>
        <w:r w:rsidR="000D1936" w:rsidDel="003307ED">
          <w:delText xml:space="preserve">ther </w:delText>
        </w:r>
        <w:r w:rsidR="005362FF" w:rsidDel="003307ED">
          <w:delText>studies have</w:delText>
        </w:r>
        <w:r w:rsidR="006C111E" w:rsidDel="003307ED">
          <w:delText xml:space="preserve"> </w:delText>
        </w:r>
        <w:r w:rsidR="005362FF" w:rsidDel="003307ED">
          <w:delText>n</w:delText>
        </w:r>
        <w:r w:rsidR="006C111E" w:rsidDel="003307ED">
          <w:delText>o</w:delText>
        </w:r>
        <w:r w:rsidR="005362FF" w:rsidDel="003307ED">
          <w:delText xml:space="preserve">t found </w:delText>
        </w:r>
      </w:del>
      <w:r w:rsidR="005362FF">
        <w:t>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w:t>
      </w:r>
      <w:commentRangeStart w:id="183"/>
      <w:r w:rsidR="00EB1594">
        <w:t>replicate</w:t>
      </w:r>
      <w:r w:rsidR="00E15773">
        <w:t xml:space="preserve"> </w:t>
      </w:r>
      <w:commentRangeEnd w:id="183"/>
      <w:r w:rsidR="0049575E">
        <w:rPr>
          <w:rStyle w:val="CommentReference"/>
        </w:rPr>
        <w:commentReference w:id="183"/>
      </w:r>
      <w:r w:rsidR="00303E44">
        <w:fldChar w:fldCharType="begin"/>
      </w:r>
      <w:r w:rsidR="0049575E">
        <w:instrText xml:space="preserve"> ADDIN ZOTERO_ITEM CSL_CITATION {"citationID":"2xLnTKSP","properties":{"formattedCitation":"(Moors &amp; Hesselmann, 2018)","plainCitation":"(Moors &amp; Hesselmann,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schema":"https://github.com/citation-style-language/schema/raw/master/csl-citation.json"} </w:instrText>
      </w:r>
      <w:r w:rsidR="00303E44">
        <w:fldChar w:fldCharType="separate"/>
      </w:r>
      <w:r w:rsidR="0049575E" w:rsidRPr="0049575E">
        <w:rPr>
          <w:rFonts w:ascii="Times New Roman" w:hAnsi="Times New Roman" w:cs="Times New Roman"/>
        </w:rPr>
        <w:t>(Moors &amp; Hesselmann,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67DC8DAA" w:rsidR="006F73D7" w:rsidRDefault="002411D5" w:rsidP="00D06605">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5" w:author="Chen Heller" w:date="2023-03-02T14:34:00Z">
        <w:r w:rsidR="00B3331D" w:rsidDel="00E133ED">
          <w:delText xml:space="preserve">for </w:delText>
        </w:r>
      </w:del>
      <w:ins w:id="186"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commentRangeStart w:id="187"/>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commentRangeEnd w:id="187"/>
      <w:r w:rsidR="005178DC">
        <w:rPr>
          <w:rStyle w:val="CommentReference"/>
        </w:rPr>
        <w:commentReference w:id="187"/>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w:t>
      </w:r>
      <w:r w:rsidR="007449E8">
        <w:lastRenderedPageBreak/>
        <w:t>chance even if they do see the stimulus</w:t>
      </w:r>
      <w:del w:id="188"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89"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0" w:author="Chen Heller" w:date="2023-03-15T14:35:00Z">
        <w:r w:rsidR="00EC1FED" w:rsidDel="000A26D5">
          <w:delText xml:space="preserve">reaction </w:delText>
        </w:r>
      </w:del>
      <w:ins w:id="191" w:author="Chen Heller" w:date="2023-03-15T14:35:00Z">
        <w:r w:rsidR="000A26D5">
          <w:t>respo</w:t>
        </w:r>
      </w:ins>
      <w:ins w:id="192" w:author="Chen Heller" w:date="2023-03-15T14:36:00Z">
        <w:r w:rsidR="000A26D5">
          <w:t>nse</w:t>
        </w:r>
      </w:ins>
      <w:ins w:id="193" w:author="Chen Heller" w:date="2023-03-15T14:35:00Z">
        <w:r w:rsidR="000A26D5">
          <w:t xml:space="preserve"> </w:t>
        </w:r>
      </w:ins>
      <w:r w:rsidR="00EC1FED">
        <w:t>time</w:t>
      </w:r>
      <w:del w:id="194"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5"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96" w:author="Chen Heller" w:date="2023-03-02T14:34:00Z">
        <w:r w:rsidR="006C30C7" w:rsidDel="00555C3D">
          <w:delText xml:space="preserve">on </w:delText>
        </w:r>
      </w:del>
      <w:ins w:id="197"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98" w:name="_Toc114485361"/>
      <w:r>
        <w:t xml:space="preserve">Comparing </w:t>
      </w:r>
      <w:r w:rsidR="006E4F8B">
        <w:t xml:space="preserve">Motion </w:t>
      </w:r>
      <w:r>
        <w:t>T</w:t>
      </w:r>
      <w:r w:rsidR="006E4F8B">
        <w:t xml:space="preserve">racking </w:t>
      </w:r>
      <w:r>
        <w:t>with K</w:t>
      </w:r>
      <w:r w:rsidR="006E4F8B">
        <w:t>eyboard</w:t>
      </w:r>
      <w:r>
        <w:t xml:space="preserve"> Response</w:t>
      </w:r>
      <w:bookmarkEnd w:id="198"/>
    </w:p>
    <w:p w14:paraId="36583870" w14:textId="78738DC4"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99" w:author="Chen Heller" w:date="2023-03-02T14:35:00Z">
        <w:r w:rsidR="00017A5E" w:rsidDel="00325E84">
          <w:delText>,</w:delText>
        </w:r>
      </w:del>
      <w:r w:rsidR="00017A5E">
        <w:t xml:space="preserve"> and might prove to </w:t>
      </w:r>
      <w:del w:id="200"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1" w:author="Chen Heller" w:date="2023-03-02T14:35:00Z">
        <w:r w:rsidR="0075797D" w:rsidDel="004E40AB">
          <w:delText xml:space="preserve">which </w:delText>
        </w:r>
      </w:del>
      <w:ins w:id="202"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3"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671861">
        <w:instrText xml:space="preserve"> ADDIN ZOTERO_ITEM CSL_CITATION {"citationID":"VHp5upjp","properties":{"formattedCitation":"(Spivey et al., 2005)","plainCitation":"(Spivey et al., 2005)","dontUpdate":true,"noteIndex":0},"citationItems":[{"id":"78AbOBep/REOwySrR","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4" w:author="Chen Heller" w:date="2023-02-26T11:15:00Z">
        <w:r w:rsidR="00A813E2">
          <w:t>,</w:t>
        </w:r>
      </w:ins>
      <w:r w:rsidR="000259CC">
        <w:t xml:space="preserve"> provides further insight </w:t>
      </w:r>
      <w:del w:id="205" w:author="Chen Heller" w:date="2023-03-02T14:36:00Z">
        <w:r w:rsidR="000259CC" w:rsidDel="00B62452">
          <w:delText>on</w:delText>
        </w:r>
        <w:r w:rsidR="0045492E" w:rsidDel="00B62452">
          <w:delText xml:space="preserve"> </w:delText>
        </w:r>
      </w:del>
      <w:ins w:id="206"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ins w:id="207" w:author="Chen Heller" w:date="2023-04-09T18:45:00Z">
        <w:r w:rsidR="004549C9">
          <w:t>discrete stage-based account</w:t>
        </w:r>
      </w:ins>
      <w:ins w:id="208" w:author="Chen Heller" w:date="2023-04-09T18:46:00Z">
        <w:r w:rsidR="00924D0C">
          <w:t xml:space="preserve"> </w:t>
        </w:r>
      </w:ins>
      <w:ins w:id="209" w:author="Chen Heller" w:date="2023-04-09T18:47:00Z">
        <w:r w:rsidR="00924D0C">
          <w:t>of categorical processing</w:t>
        </w:r>
      </w:ins>
      <w:ins w:id="210" w:author="Chen Heller" w:date="2023-04-09T18:45:00Z">
        <w:r w:rsidR="004549C9">
          <w:t xml:space="preserve"> and </w:t>
        </w:r>
        <w:r w:rsidR="004549C9">
          <w:lastRenderedPageBreak/>
          <w:t xml:space="preserve">dynamic </w:t>
        </w:r>
      </w:ins>
      <w:ins w:id="211" w:author="Chen Heller" w:date="2023-04-09T18:46:00Z">
        <w:r w:rsidR="004549C9">
          <w:t>continuous</w:t>
        </w:r>
      </w:ins>
      <w:ins w:id="212" w:author="Chen Heller" w:date="2023-04-09T18:47:00Z">
        <w:r w:rsidR="00924D0C">
          <w:t xml:space="preserve"> accounts</w:t>
        </w:r>
      </w:ins>
      <w:del w:id="213"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4" w:name="_Toc114485362"/>
      <w:del w:id="215" w:author="Chen Heller" w:date="2023-02-26T11:16:00Z">
        <w:r w:rsidDel="008931D6">
          <w:delText>Prev</w:delText>
        </w:r>
        <w:r w:rsidR="00C71547" w:rsidDel="008931D6">
          <w:delText>ious</w:delText>
        </w:r>
        <w:r w:rsidDel="008931D6">
          <w:delText xml:space="preserve"> </w:delText>
        </w:r>
      </w:del>
      <w:r w:rsidR="000438C2">
        <w:t xml:space="preserve">Priming </w:t>
      </w:r>
      <w:del w:id="216" w:author="Chen Heller" w:date="2023-02-26T11:16:00Z">
        <w:r w:rsidR="000438C2" w:rsidDel="008931D6">
          <w:delText xml:space="preserve">Findings Made with </w:delText>
        </w:r>
      </w:del>
      <w:ins w:id="217" w:author="Chen Heller" w:date="2023-02-26T11:16:00Z">
        <w:r w:rsidR="008931D6">
          <w:t xml:space="preserve">and </w:t>
        </w:r>
      </w:ins>
      <w:r w:rsidR="000438C2">
        <w:t>Motion Tracking</w:t>
      </w:r>
      <w:bookmarkEnd w:id="214"/>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18"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19" w:author="Chen Heller" w:date="2023-02-26T11:20:00Z">
        <w:r w:rsidR="004E0C6C" w:rsidDel="00BC1FF9">
          <w:delText xml:space="preserve">as </w:delText>
        </w:r>
      </w:del>
      <w:ins w:id="220" w:author="Chen Heller" w:date="2023-02-26T11:20:00Z">
        <w:r w:rsidR="00BC1FF9">
          <w:t xml:space="preserve">of </w:t>
        </w:r>
      </w:ins>
      <w:r w:rsidR="004E0C6C">
        <w:t>a person</w:t>
      </w:r>
      <w:del w:id="221" w:author="Chen Heller" w:date="2023-03-02T14:36:00Z">
        <w:r w:rsidR="004E0C6C" w:rsidDel="005A1882">
          <w:delText xml:space="preserve"> </w:delText>
        </w:r>
      </w:del>
      <w:r w:rsidR="004E0C6C">
        <w:t>/</w:t>
      </w:r>
      <w:del w:id="222"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3" w:author="Chen Heller" w:date="2023-04-13T19:01:00Z">
        <w:r w:rsidR="00E371B2">
          <w:t>s</w:t>
        </w:r>
      </w:ins>
      <w:del w:id="224" w:author="Chen Heller" w:date="2023-04-13T19:01:00Z">
        <w:r w:rsidR="007A3A61" w:rsidDel="00E371B2">
          <w:delText xml:space="preserve"> images</w:delText>
        </w:r>
      </w:del>
      <w:r w:rsidR="004E0C6C">
        <w:t xml:space="preserve"> </w:t>
      </w:r>
      <w:del w:id="225" w:author="Chen Heller" w:date="2023-04-13T19:01:00Z">
        <w:r w:rsidR="00E07041" w:rsidDel="00E371B2">
          <w:delText xml:space="preserve">was </w:delText>
        </w:r>
      </w:del>
      <w:ins w:id="226"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27"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28"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29"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0" w:author="Chen Heller" w:date="2023-02-26T11:24:00Z">
        <w:r w:rsidDel="004A7F8B">
          <w:delText>s</w:delText>
        </w:r>
      </w:del>
      <w:r>
        <w:t xml:space="preserve"> RTs, yet without directly comparing </w:t>
      </w:r>
      <w:del w:id="231"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2" w:author="Chen Heller" w:date="2023-03-02T14:38:00Z">
        <w:r w:rsidR="0014572D">
          <w:t xml:space="preserve">the mask </w:t>
        </w:r>
      </w:ins>
      <w:r w:rsidR="006C164D">
        <w:t xml:space="preserve">was </w:t>
      </w:r>
      <w:del w:id="233"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4"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5"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36" w:author="Chen Heller" w:date="2023-03-02T14:39:00Z">
        <w:r w:rsidR="006C164D" w:rsidDel="001151CF">
          <w:delText xml:space="preserve"> </w:delText>
        </w:r>
      </w:del>
      <w:r w:rsidR="006C164D">
        <w:t>/</w:t>
      </w:r>
      <w:del w:id="237" w:author="Chen Heller" w:date="2023-03-02T14:39:00Z">
        <w:r w:rsidR="006C164D" w:rsidDel="001151CF">
          <w:delText xml:space="preserve"> </w:delText>
        </w:r>
      </w:del>
      <w:r w:rsidR="006C164D">
        <w:t>round)</w:t>
      </w:r>
      <w:del w:id="238" w:author="Chen Heller" w:date="2023-03-02T14:56:00Z">
        <w:r w:rsidR="00B1089A" w:rsidDel="0087554C">
          <w:delText>,</w:delText>
        </w:r>
      </w:del>
      <w:r w:rsidR="006C164D">
        <w:t xml:space="preserve"> and therefor</w:t>
      </w:r>
      <w:ins w:id="239" w:author="Chen Heller" w:date="2023-03-02T14:39:00Z">
        <w:r w:rsidR="001151CF">
          <w:t>e</w:t>
        </w:r>
      </w:ins>
      <w:r w:rsidR="006C164D">
        <w:t xml:space="preserve"> similar/different affordances. </w:t>
      </w:r>
      <w:bookmarkStart w:id="240" w:name="_Hlk110934244"/>
      <w:r w:rsidR="006C164D">
        <w:t xml:space="preserve">When responses were given via a keyboard, </w:t>
      </w:r>
      <w:bookmarkEnd w:id="24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1" w:author="Chen Heller" w:date="2023-02-26T11:26:00Z">
        <w:r w:rsidR="006C164D" w:rsidDel="00C50459">
          <w:delText>blob-like</w:delText>
        </w:r>
      </w:del>
      <w:ins w:id="242"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3" w:author="Chen Heller" w:date="2023-03-02T14:56:00Z">
        <w:r w:rsidR="006C164D" w:rsidDel="0087554C">
          <w:delText xml:space="preserve">grasp </w:delText>
        </w:r>
      </w:del>
      <w:ins w:id="244" w:author="Chen Heller" w:date="2023-03-02T14:56:00Z">
        <w:r w:rsidR="0087554C">
          <w:t>grasp-</w:t>
        </w:r>
      </w:ins>
      <w:r w:rsidR="006C164D">
        <w:t xml:space="preserve">related information to </w:t>
      </w:r>
      <w:del w:id="245" w:author="Chen Heller" w:date="2023-03-02T14:57:00Z">
        <w:r w:rsidR="006C164D" w:rsidDel="0087554C">
          <w:delText xml:space="preserve">decision </w:delText>
        </w:r>
      </w:del>
      <w:ins w:id="246"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47"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48"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49" w:author="Chen Heller" w:date="2023-04-18T11:00:00Z">
        <w:r w:rsidR="00E7111D">
          <w:t>,</w:t>
        </w:r>
      </w:ins>
      <w:r w:rsidR="000152A6">
        <w:t xml:space="preserve"> </w:t>
      </w:r>
      <w:del w:id="250" w:author="Chen Heller" w:date="2023-03-02T16:41:00Z">
        <w:r w:rsidR="00007C6C" w:rsidDel="003C63AA">
          <w:delText xml:space="preserve">and </w:delText>
        </w:r>
      </w:del>
      <w:ins w:id="251" w:author="Chen Heller" w:date="2023-03-02T16:41:00Z">
        <w:r w:rsidR="003C63AA">
          <w:t xml:space="preserve">consequently </w:t>
        </w:r>
      </w:ins>
      <w:r w:rsidR="0066759C">
        <w:t>suppress</w:t>
      </w:r>
      <w:ins w:id="252"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3" w:author="Chen Heller" w:date="2023-01-04T13:30:00Z">
        <w:r w:rsidR="00977059">
          <w:t>reaching</w:t>
        </w:r>
        <w:r w:rsidR="00977059" w:rsidRPr="00CA4C70">
          <w:t xml:space="preserve"> </w:t>
        </w:r>
      </w:ins>
      <w:del w:id="254"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5" w:name="_Hlk130133941"/>
      <w:r w:rsidR="00901B3D" w:rsidRPr="00901B3D">
        <w:rPr>
          <w:rFonts w:ascii="Times New Roman" w:hAnsi="Times New Roman" w:cs="Times New Roman"/>
        </w:rPr>
        <w:t>Burk et al., 2014; Moher &amp; Song, 2014</w:t>
      </w:r>
      <w:bookmarkEnd w:id="255"/>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56" w:author="Chen Heller" w:date="2023-02-26T11:32:00Z">
        <w:r w:rsidR="003C7FCB" w:rsidDel="00943137">
          <w:delText xml:space="preserve"> </w:delText>
        </w:r>
      </w:del>
      <w:commentRangeStart w:id="257"/>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commentRangeEnd w:id="257"/>
      <w:r w:rsidR="00BF7530">
        <w:rPr>
          <w:rStyle w:val="CommentReference"/>
        </w:rPr>
        <w:commentReference w:id="257"/>
      </w:r>
      <w:r w:rsidR="002C1CE0">
        <w:t xml:space="preserve">. </w:t>
      </w:r>
    </w:p>
    <w:p w14:paraId="21EFF64F" w14:textId="170B981A" w:rsidR="00976673" w:rsidRDefault="00976673" w:rsidP="006238E0">
      <w:pPr>
        <w:pStyle w:val="Heading3"/>
      </w:pPr>
      <w:bookmarkStart w:id="258" w:name="_Toc114485363"/>
      <w:r>
        <w:t>Current Research</w:t>
      </w:r>
      <w:bookmarkEnd w:id="258"/>
    </w:p>
    <w:p w14:paraId="1B63E398" w14:textId="0862E6C3" w:rsidR="00586A32" w:rsidDel="001C33DD" w:rsidRDefault="00B0131F" w:rsidP="001C33DD">
      <w:pPr>
        <w:ind w:firstLine="0"/>
        <w:rPr>
          <w:del w:id="25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0" w:author="Chen Heller" w:date="2023-03-02T14:57:00Z">
        <w:r w:rsidR="00E27C91">
          <w:t xml:space="preserve">the </w:t>
        </w:r>
      </w:ins>
      <w:r w:rsidR="008662C9">
        <w:t>effects of unconscious processing</w:t>
      </w:r>
      <w:r w:rsidR="00104F28">
        <w:t>.</w:t>
      </w:r>
      <w:r w:rsidR="00A00143">
        <w:t xml:space="preserve"> </w:t>
      </w:r>
      <w:ins w:id="261" w:author="Chen Heller" w:date="2023-01-04T15:07:00Z">
        <w:r w:rsidR="00C17EFC">
          <w:t xml:space="preserve">To do so, both measures were compared </w:t>
        </w:r>
      </w:ins>
      <w:ins w:id="262" w:author="Chen Heller" w:date="2023-01-04T15:20:00Z">
        <w:r w:rsidR="00C3464D">
          <w:t>o</w:t>
        </w:r>
      </w:ins>
      <w:ins w:id="263" w:author="Chen Heller" w:date="2023-01-04T15:07:00Z">
        <w:r w:rsidR="00C17EFC">
          <w:t>n an</w:t>
        </w:r>
      </w:ins>
      <w:ins w:id="264" w:author="Chen Heller" w:date="2023-01-04T15:17:00Z">
        <w:r w:rsidR="00412D3A">
          <w:t xml:space="preserve"> </w:t>
        </w:r>
      </w:ins>
      <w:ins w:id="26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6" w:author="Chen Heller" w:date="2023-03-02T14:58:00Z">
        <w:r w:rsidR="00C3463A">
          <w:t>that</w:t>
        </w:r>
      </w:ins>
      <w:ins w:id="267"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8" w:author="Chen Heller" w:date="2023-01-04T15:08:00Z">
        <w:r w:rsidR="00C17EFC">
          <w:t>it</w:t>
        </w:r>
      </w:ins>
      <w:ins w:id="269" w:author="Chen Heller" w:date="2023-01-04T15:07:00Z">
        <w:r w:rsidR="00C17EFC">
          <w:t xml:space="preserve"> improved the validity of the unconscious results by applying a rigorous awareness detection procedure that include</w:t>
        </w:r>
      </w:ins>
      <w:ins w:id="270" w:author="Chen Heller" w:date="2023-01-04T15:08:00Z">
        <w:r w:rsidR="00C17EFC">
          <w:t>d</w:t>
        </w:r>
      </w:ins>
      <w:ins w:id="271" w:author="Chen Heller" w:date="2023-01-04T15:07:00Z">
        <w:r w:rsidR="00C17EFC">
          <w:t xml:space="preserve"> both an objective awareness measure (prime 2-forced-choice recognition) and a subjective trial</w:t>
        </w:r>
      </w:ins>
      <w:ins w:id="272" w:author="Chen Heller" w:date="2023-03-02T14:58:00Z">
        <w:r w:rsidR="00C3463A">
          <w:t>-</w:t>
        </w:r>
      </w:ins>
      <w:ins w:id="273" w:author="Chen Heller" w:date="2023-01-04T15:07:00Z">
        <w:r w:rsidR="00C17EFC">
          <w:t>by</w:t>
        </w:r>
      </w:ins>
      <w:ins w:id="274" w:author="Chen Heller" w:date="2023-03-02T14:58:00Z">
        <w:r w:rsidR="00C3463A">
          <w:t>-</w:t>
        </w:r>
      </w:ins>
      <w:ins w:id="275"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6" w:author="Chen Heller" w:date="2023-03-02T14:58:00Z">
        <w:r w:rsidR="00C3463A">
          <w:t>,</w:t>
        </w:r>
      </w:ins>
      <w:ins w:id="277" w:author="Chen Heller" w:date="2023-01-04T15:07:00Z">
        <w:r w:rsidR="00C17EFC">
          <w:t xml:space="preserve"> which used an awareness measure on a separate block, </w:t>
        </w:r>
      </w:ins>
      <w:ins w:id="278" w:author="Chen Heller" w:date="2023-01-04T15:08:00Z">
        <w:r w:rsidR="002F2B31">
          <w:t xml:space="preserve">here </w:t>
        </w:r>
      </w:ins>
      <w:ins w:id="279" w:author="Chen Heller" w:date="2023-01-04T15:07:00Z">
        <w:r w:rsidR="00C17EFC">
          <w:t xml:space="preserve">awareness was estimated in the trials of the main task. </w:t>
        </w:r>
      </w:ins>
      <w:del w:id="28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3" w:author="Chen Heller" w:date="2023-01-04T15:09:00Z">
        <w:r w:rsidR="007A7706">
          <w:t>The</w:t>
        </w:r>
      </w:ins>
      <w:ins w:id="284" w:author="Chen Heller" w:date="2023-01-03T15:03:00Z">
        <w:r w:rsidR="00203FB3">
          <w:t xml:space="preserve"> </w:t>
        </w:r>
      </w:ins>
      <w:r w:rsidR="00AA2BC2">
        <w:t xml:space="preserve">priming paradigm </w:t>
      </w:r>
      <w:del w:id="285" w:author="Chen Heller" w:date="2023-01-04T15:10:00Z">
        <w:r w:rsidR="00D21058" w:rsidDel="007A7706">
          <w:delText>following</w:delText>
        </w:r>
        <w:r w:rsidR="00AA2BC2" w:rsidDel="007A7706">
          <w:delText xml:space="preserve"> </w:delText>
        </w:r>
      </w:del>
      <w:ins w:id="286" w:author="Chen Heller" w:date="2023-01-04T15:16:00Z">
        <w:r w:rsidR="00412D3A">
          <w:t>emulated</w:t>
        </w:r>
      </w:ins>
      <w:ins w:id="287"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88" w:author="Chen Heller" w:date="2023-02-26T11:33:00Z">
        <w:r w:rsidR="00235843" w:rsidDel="00463475">
          <w:delText>,</w:delText>
        </w:r>
      </w:del>
      <w:r w:rsidR="00235843">
        <w:t xml:space="preserve"> in a fairly simple design </w:t>
      </w:r>
      <w:del w:id="289" w:author="Chen Heller" w:date="2023-03-02T14:59:00Z">
        <w:r w:rsidR="00235843" w:rsidDel="00D0004A">
          <w:delText xml:space="preserve">which </w:delText>
        </w:r>
      </w:del>
      <w:ins w:id="290"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1" w:author="Chen Heller" w:date="2023-01-03T15:58:00Z">
        <w:r w:rsidR="00620379" w:rsidDel="00180C5B">
          <w:delText>In the first three experiments, I expected to find e</w:delText>
        </w:r>
      </w:del>
      <w:ins w:id="292" w:author="Chen Heller" w:date="2023-01-04T15:22:00Z">
        <w:r w:rsidR="00837D48">
          <w:t xml:space="preserve">The </w:t>
        </w:r>
      </w:ins>
      <w:ins w:id="293" w:author="Chen Heller" w:date="2023-01-17T09:30:00Z">
        <w:r w:rsidR="002105CC">
          <w:t>reaching task</w:t>
        </w:r>
      </w:ins>
      <w:ins w:id="294" w:author="Chen Heller" w:date="2023-01-17T09:31:00Z">
        <w:r w:rsidR="002105CC">
          <w:t xml:space="preserve"> was expected to </w:t>
        </w:r>
      </w:ins>
      <w:ins w:id="295" w:author="Chen Heller" w:date="2023-01-17T09:33:00Z">
        <w:r w:rsidR="00205A79">
          <w:t>express</w:t>
        </w:r>
      </w:ins>
      <w:ins w:id="296" w:author="Chen Heller" w:date="2023-01-17T09:31:00Z">
        <w:r w:rsidR="002105CC">
          <w:t xml:space="preserve"> the </w:t>
        </w:r>
      </w:ins>
      <w:del w:id="297" w:author="Chen Heller" w:date="2023-01-04T15:22:00Z">
        <w:r w:rsidR="00620379" w:rsidDel="00837D48">
          <w:delText xml:space="preserve">vidence for a </w:delText>
        </w:r>
      </w:del>
      <w:r w:rsidR="00620379">
        <w:t xml:space="preserve">congruency effect </w:t>
      </w:r>
      <w:del w:id="298" w:author="Chen Heller" w:date="2023-01-04T15:23:00Z">
        <w:r w:rsidR="00620379" w:rsidDel="00837D48">
          <w:delText>with motion tracking</w:delText>
        </w:r>
      </w:del>
      <w:del w:id="299"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300" w:author="Chen Heller" w:date="2023-03-02T14:59:00Z">
        <w:r w:rsidR="00E3108A" w:rsidDel="00733A7A">
          <w:delText>s</w:delText>
        </w:r>
      </w:del>
      <w:r w:rsidR="00E3108A">
        <w:t xml:space="preserve"> the incorrect answer further than would the trajectories of the congruent trials</w:t>
      </w:r>
      <w:r w:rsidR="00620379">
        <w:t xml:space="preserve">. </w:t>
      </w:r>
      <w:ins w:id="301" w:author="Chen Heller" w:date="2023-01-04T15:24:00Z">
        <w:r w:rsidR="00A465F4">
          <w:t>In the keyboard task, the incongruent trials were expected t</w:t>
        </w:r>
      </w:ins>
      <w:ins w:id="302" w:author="Chen Heller" w:date="2023-01-17T09:31:00Z">
        <w:r w:rsidR="002118DE">
          <w:t>o</w:t>
        </w:r>
      </w:ins>
      <w:ins w:id="303" w:author="Chen Heller" w:date="2023-01-04T15:24:00Z">
        <w:r w:rsidR="00A465F4">
          <w:t xml:space="preserve"> exhibit longer </w:t>
        </w:r>
      </w:ins>
      <w:ins w:id="304" w:author="Chen Heller" w:date="2023-01-17T09:32:00Z">
        <w:r w:rsidR="002118DE">
          <w:t>response time</w:t>
        </w:r>
        <w:r w:rsidR="00205A79">
          <w:t>s</w:t>
        </w:r>
        <w:r w:rsidR="002118DE">
          <w:t xml:space="preserve"> (</w:t>
        </w:r>
      </w:ins>
      <w:ins w:id="305" w:author="Chen Heller" w:date="2023-01-04T15:24:00Z">
        <w:r w:rsidR="00A465F4">
          <w:t>RT</w:t>
        </w:r>
      </w:ins>
      <w:ins w:id="306" w:author="Chen Heller" w:date="2023-01-17T09:32:00Z">
        <w:r w:rsidR="00205A79">
          <w:t>s</w:t>
        </w:r>
        <w:r w:rsidR="002118DE">
          <w:t>)</w:t>
        </w:r>
      </w:ins>
      <w:ins w:id="307" w:author="Chen Heller" w:date="2023-01-04T15:24:00Z">
        <w:r w:rsidR="00A465F4">
          <w:t>.</w:t>
        </w:r>
      </w:ins>
      <w:del w:id="308"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09" w:author="Chen Heller" w:date="2023-01-04T15:03:00Z">
        <w:r w:rsidR="00740084" w:rsidRPr="00740084">
          <w:t xml:space="preserve"> </w:t>
        </w:r>
      </w:ins>
      <w:moveToRangeStart w:id="310" w:author="Chen Heller" w:date="2023-01-04T15:03:00Z" w:name="move123737055"/>
      <w:moveTo w:id="311"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12" w:author="Chen Heller" w:date="2023-03-02T15:00:00Z">
        <w:r w:rsidR="00733A7A">
          <w:t>h</w:t>
        </w:r>
      </w:ins>
      <w:moveTo w:id="313" w:author="Chen Heller" w:date="2023-01-04T15:03:00Z">
        <w:r w:rsidR="00740084">
          <w:t>ere a large effect was found using a keyboard)</w:t>
        </w:r>
      </w:moveTo>
      <w:ins w:id="314" w:author="Chen Heller" w:date="2023-03-02T15:00:00Z">
        <w:r w:rsidR="00733A7A">
          <w:t>,</w:t>
        </w:r>
      </w:ins>
      <w:moveTo w:id="315" w:author="Chen Heller" w:date="2023-01-04T15:03:00Z">
        <w:r w:rsidR="00740084">
          <w:t xml:space="preserve"> </w:t>
        </w:r>
        <w:del w:id="316" w:author="Chen Heller" w:date="2023-01-04T15:24:00Z">
          <w:r w:rsidR="00740084" w:rsidDel="00A465F4">
            <w:delText xml:space="preserve">I expected that </w:delText>
          </w:r>
        </w:del>
        <w:r w:rsidR="00740084">
          <w:t xml:space="preserve">the </w:t>
        </w:r>
      </w:moveTo>
      <w:ins w:id="317" w:author="Chen Heller" w:date="2023-01-17T09:36:00Z">
        <w:r w:rsidR="00CC1D88">
          <w:t xml:space="preserve">effect found in the </w:t>
        </w:r>
      </w:ins>
      <w:moveTo w:id="318" w:author="Chen Heller" w:date="2023-01-04T15:03:00Z">
        <w:del w:id="319" w:author="Chen Heller" w:date="2023-01-04T15:04:00Z">
          <w:r w:rsidR="00740084" w:rsidDel="00740084">
            <w:delText xml:space="preserve">effect found in the </w:delText>
          </w:r>
        </w:del>
        <w:r w:rsidR="00740084">
          <w:t xml:space="preserve">motion tracking session (namely, the reach area variable) </w:t>
        </w:r>
      </w:moveTo>
      <w:ins w:id="320" w:author="Chen Heller" w:date="2023-01-04T15:24:00Z">
        <w:r w:rsidR="00A465F4">
          <w:t xml:space="preserve">was expected to </w:t>
        </w:r>
      </w:ins>
      <w:moveTo w:id="321" w:author="Chen Heller" w:date="2023-01-04T15:03:00Z">
        <w:del w:id="322" w:author="Chen Heller" w:date="2023-01-04T15:24:00Z">
          <w:r w:rsidR="00740084" w:rsidDel="00A465F4">
            <w:delText xml:space="preserve">would </w:delText>
          </w:r>
        </w:del>
        <w:del w:id="323" w:author="Chen Heller" w:date="2023-01-17T09:37:00Z">
          <w:r w:rsidR="00740084" w:rsidDel="001733CB">
            <w:delText xml:space="preserve">produce a </w:delText>
          </w:r>
        </w:del>
      </w:moveTo>
      <w:ins w:id="324" w:author="Chen Heller" w:date="2023-01-17T09:38:00Z">
        <w:r w:rsidR="001733CB">
          <w:t xml:space="preserve">be </w:t>
        </w:r>
      </w:ins>
      <w:moveTo w:id="325" w:author="Chen Heller" w:date="2023-01-04T15:03:00Z">
        <w:r w:rsidR="00740084">
          <w:t xml:space="preserve">larger </w:t>
        </w:r>
        <w:del w:id="326" w:author="Chen Heller" w:date="2023-01-17T09:38:00Z">
          <w:r w:rsidR="00740084" w:rsidDel="00881651">
            <w:delText xml:space="preserve">congruency effect </w:delText>
          </w:r>
        </w:del>
        <w:r w:rsidR="00740084">
          <w:t xml:space="preserve">than the </w:t>
        </w:r>
      </w:moveTo>
      <w:ins w:id="327" w:author="Chen Heller" w:date="2023-01-17T09:38:00Z">
        <w:r w:rsidR="00881651">
          <w:t xml:space="preserve">effect in the </w:t>
        </w:r>
      </w:ins>
      <w:moveTo w:id="328" w:author="Chen Heller" w:date="2023-01-04T15:03:00Z">
        <w:del w:id="329" w:author="Chen Heller" w:date="2023-01-04T15:04:00Z">
          <w:r w:rsidR="00740084" w:rsidDel="00740084">
            <w:delText xml:space="preserve">effect in the </w:delText>
          </w:r>
        </w:del>
        <w:r w:rsidR="00740084">
          <w:t>keyboard session (RT variable).</w:t>
        </w:r>
      </w:moveTo>
      <w:moveToRangeEnd w:id="310"/>
      <w:del w:id="330"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31" w:author="Chen Heller" w:date="2023-01-03T16:05:00Z"/>
        </w:rPr>
        <w:pPrChange w:id="332" w:author="Chen Heller" w:date="2023-02-26T11:35:00Z">
          <w:pPr>
            <w:pStyle w:val="Heading2"/>
          </w:pPr>
        </w:pPrChange>
      </w:pPr>
      <w:bookmarkStart w:id="333" w:name="_Toc114485364"/>
      <w:del w:id="334" w:author="Chen Heller" w:date="2023-01-03T16:05:00Z">
        <w:r w:rsidDel="00284FAB">
          <w:delText>Pilot Experiment</w:delText>
        </w:r>
        <w:r w:rsidR="00ED60E1" w:rsidDel="00284FAB">
          <w:delText xml:space="preserve"> 1</w:delText>
        </w:r>
        <w:bookmarkEnd w:id="333"/>
      </w:del>
    </w:p>
    <w:p w14:paraId="4F322CBE" w14:textId="39008FD5" w:rsidR="00C3013B" w:rsidRPr="00C32066" w:rsidDel="00284FAB" w:rsidRDefault="003F5172" w:rsidP="001C33DD">
      <w:pPr>
        <w:ind w:firstLine="0"/>
        <w:rPr>
          <w:del w:id="335" w:author="Chen Heller" w:date="2023-01-03T16:05:00Z"/>
        </w:rPr>
      </w:pPr>
      <w:del w:id="33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37" w:author="Chen Heller" w:date="2023-01-03T16:06:00Z"/>
        </w:rPr>
        <w:pPrChange w:id="338" w:author="Chen Heller" w:date="2023-02-26T11:35:00Z">
          <w:pPr>
            <w:pStyle w:val="Heading3"/>
          </w:pPr>
        </w:pPrChange>
      </w:pPr>
      <w:bookmarkStart w:id="339" w:name="_Toc114485365"/>
      <w:del w:id="340" w:author="Chen Heller" w:date="2023-01-03T16:06:00Z">
        <w:r w:rsidDel="007F6CA0">
          <w:delText>Methods</w:delText>
        </w:r>
        <w:bookmarkEnd w:id="339"/>
      </w:del>
    </w:p>
    <w:p w14:paraId="0D1ADB73" w14:textId="332E6FDB" w:rsidR="002057FC" w:rsidRPr="00C0305E" w:rsidDel="007F6CA0" w:rsidRDefault="002057FC">
      <w:pPr>
        <w:ind w:firstLine="0"/>
        <w:rPr>
          <w:del w:id="341" w:author="Chen Heller" w:date="2023-01-03T16:06:00Z"/>
        </w:rPr>
        <w:pPrChange w:id="342" w:author="Chen Heller" w:date="2023-02-26T11:35:00Z">
          <w:pPr>
            <w:pStyle w:val="Heading4"/>
          </w:pPr>
        </w:pPrChange>
      </w:pPr>
      <w:bookmarkStart w:id="343" w:name="_Toc114485366"/>
      <w:del w:id="344" w:author="Chen Heller" w:date="2023-01-03T16:06:00Z">
        <w:r w:rsidRPr="00C0305E" w:rsidDel="007F6CA0">
          <w:delText>Participants</w:delText>
        </w:r>
        <w:bookmarkEnd w:id="343"/>
      </w:del>
    </w:p>
    <w:p w14:paraId="6A35019C" w14:textId="2B2A6351" w:rsidR="00422E34" w:rsidRPr="00422E34" w:rsidDel="001C33DD" w:rsidRDefault="00853F45" w:rsidP="001C33DD">
      <w:pPr>
        <w:ind w:firstLine="0"/>
        <w:rPr>
          <w:del w:id="345" w:author="Chen Heller" w:date="2023-02-26T11:35:00Z"/>
        </w:rPr>
      </w:pPr>
      <w:del w:id="34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47" w:author="Chen Heller" w:date="2023-01-03T16:08:00Z" w:name="move123654499"/>
      <w:moveFrom w:id="348" w:author="Chen Heller" w:date="2023-01-03T16:08:00Z">
        <w:del w:id="349"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47"/>
    </w:p>
    <w:p w14:paraId="2BD90709" w14:textId="3109F510" w:rsidR="002057FC" w:rsidDel="001C33DD" w:rsidRDefault="002057FC">
      <w:pPr>
        <w:ind w:firstLine="0"/>
        <w:rPr>
          <w:del w:id="350" w:author="Chen Heller" w:date="2023-02-26T11:35:00Z"/>
          <w:moveFrom w:id="351" w:author="Chen Heller" w:date="2023-01-03T16:18:00Z"/>
        </w:rPr>
        <w:pPrChange w:id="352" w:author="Chen Heller" w:date="2023-02-26T11:35:00Z">
          <w:pPr>
            <w:pStyle w:val="Heading4"/>
          </w:pPr>
        </w:pPrChange>
      </w:pPr>
      <w:bookmarkStart w:id="353" w:name="_Toc114485367"/>
      <w:moveFromRangeStart w:id="354" w:author="Chen Heller" w:date="2023-01-03T16:18:00Z" w:name="move123655117"/>
      <w:moveFrom w:id="355" w:author="Chen Heller" w:date="2023-01-03T16:18:00Z">
        <w:del w:id="356" w:author="Chen Heller" w:date="2023-02-26T11:35:00Z">
          <w:r w:rsidDel="001C33DD">
            <w:delText>Stimuli</w:delText>
          </w:r>
          <w:bookmarkEnd w:id="353"/>
        </w:del>
      </w:moveFrom>
    </w:p>
    <w:p w14:paraId="3CEDC9CA" w14:textId="3625E526" w:rsidR="00647384" w:rsidDel="001C33DD" w:rsidRDefault="00C3440C" w:rsidP="001C33DD">
      <w:pPr>
        <w:ind w:firstLine="0"/>
        <w:rPr>
          <w:del w:id="357" w:author="Chen Heller" w:date="2023-02-26T11:35:00Z"/>
          <w:moveFrom w:id="358" w:author="Chen Heller" w:date="2023-01-03T16:18:00Z"/>
        </w:rPr>
      </w:pPr>
      <w:moveFrom w:id="359" w:author="Chen Heller" w:date="2023-01-03T16:18:00Z">
        <w:del w:id="360"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61" w:author="Chen Heller" w:date="2023-02-26T11:35:00Z">
              <w:rPr>
                <w:rFonts w:ascii="Cambria Math" w:hAnsi="Cambria Math"/>
              </w:rPr>
              <m:t>2.5°× 1°</m:t>
            </w:del>
          </m:r>
        </m:oMath>
        <w:moveFrom w:id="362" w:author="Chen Heller" w:date="2023-01-03T16:18:00Z">
          <w:del w:id="363"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64" w:author="Chen Heller" w:date="2023-02-26T11:35:00Z"/>
          <w:moveFrom w:id="365" w:author="Chen Heller" w:date="2023-01-03T16:18:00Z"/>
        </w:rPr>
        <w:pPrChange w:id="366" w:author="Chen Heller" w:date="2023-02-26T11:35:00Z">
          <w:pPr>
            <w:pStyle w:val="Heading4"/>
          </w:pPr>
        </w:pPrChange>
      </w:pPr>
      <w:bookmarkStart w:id="367" w:name="_Toc114485368"/>
      <w:moveFrom w:id="368" w:author="Chen Heller" w:date="2023-01-03T16:18:00Z">
        <w:del w:id="369" w:author="Chen Heller" w:date="2023-02-26T11:35:00Z">
          <w:r w:rsidDel="001C33DD">
            <w:delText>Apparatus</w:delText>
          </w:r>
          <w:bookmarkEnd w:id="367"/>
        </w:del>
      </w:moveFrom>
    </w:p>
    <w:p w14:paraId="7405EC60" w14:textId="0DAB4244" w:rsidR="007846C7" w:rsidDel="001C33DD" w:rsidRDefault="007846C7" w:rsidP="001C33DD">
      <w:pPr>
        <w:ind w:firstLine="0"/>
        <w:rPr>
          <w:del w:id="370" w:author="Chen Heller" w:date="2023-02-26T11:35:00Z"/>
        </w:rPr>
      </w:pPr>
      <w:moveFrom w:id="371" w:author="Chen Heller" w:date="2023-01-03T16:18:00Z">
        <w:del w:id="372"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73" w:author="Chen Heller" w:date="2023-01-03T16:18:00Z"/>
      <w:moveFrom w:id="374" w:author="Chen Heller" w:date="2023-01-03T16:18:00Z">
        <w:del w:id="375"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54"/>
    </w:p>
    <w:p w14:paraId="4BF5E27E" w14:textId="7E19DE1A" w:rsidR="000D064C" w:rsidRPr="007846C7" w:rsidDel="001C33DD" w:rsidRDefault="000D064C" w:rsidP="001C33DD">
      <w:pPr>
        <w:ind w:firstLine="0"/>
        <w:rPr>
          <w:del w:id="376" w:author="Chen Heller" w:date="2023-02-26T11:35:00Z"/>
        </w:rPr>
      </w:pPr>
    </w:p>
    <w:p w14:paraId="6A1EF066" w14:textId="2D378B2D" w:rsidR="0052293C" w:rsidDel="001C33DD" w:rsidRDefault="00127BFA">
      <w:pPr>
        <w:ind w:firstLine="0"/>
        <w:rPr>
          <w:del w:id="377" w:author="Chen Heller" w:date="2023-02-26T11:35:00Z"/>
          <w:moveFrom w:id="378" w:author="Chen Heller" w:date="2023-01-03T16:48:00Z"/>
        </w:rPr>
        <w:pPrChange w:id="379" w:author="Chen Heller" w:date="2023-02-26T11:35:00Z">
          <w:pPr>
            <w:pStyle w:val="NoSpacing"/>
            <w:keepNext/>
            <w:bidi w:val="0"/>
            <w:jc w:val="center"/>
          </w:pPr>
        </w:pPrChange>
      </w:pPr>
      <w:moveFromRangeStart w:id="380" w:author="Chen Heller" w:date="2023-01-03T16:48:00Z" w:name="move123656900"/>
      <w:moveFrom w:id="381" w:author="Chen Heller" w:date="2023-01-03T16:48:00Z">
        <w:del w:id="382"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83" w:author="Chen Heller" w:date="2023-02-26T11:35:00Z"/>
          <w:moveFrom w:id="384" w:author="Chen Heller" w:date="2023-01-03T16:48:00Z"/>
        </w:rPr>
        <w:pPrChange w:id="385" w:author="Chen Heller" w:date="2023-02-26T11:35:00Z">
          <w:pPr>
            <w:pStyle w:val="Caption"/>
            <w:jc w:val="left"/>
          </w:pPr>
        </w:pPrChange>
      </w:pPr>
      <w:moveFrom w:id="386" w:author="Chen Heller" w:date="2023-01-03T16:48:00Z">
        <w:del w:id="387"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80"/>
    <w:p w14:paraId="0DC0BFD7" w14:textId="4F3A0ED1" w:rsidR="000D064C" w:rsidDel="001C33DD" w:rsidRDefault="000D064C">
      <w:pPr>
        <w:ind w:firstLine="0"/>
        <w:rPr>
          <w:del w:id="388" w:author="Chen Heller" w:date="2023-02-26T11:35:00Z"/>
          <w:rFonts w:ascii="Times New Roman" w:eastAsia="SimSun" w:hAnsi="Times New Roman" w:cs="Times New Roman"/>
          <w:b/>
          <w:bCs/>
          <w:kern w:val="24"/>
          <w:lang w:eastAsia="ja-JP" w:bidi="ar-SA"/>
        </w:rPr>
        <w:pPrChange w:id="389" w:author="Chen Heller" w:date="2023-02-26T11:35:00Z">
          <w:pPr>
            <w:jc w:val="left"/>
          </w:pPr>
        </w:pPrChange>
      </w:pPr>
      <w:del w:id="390" w:author="Chen Heller" w:date="2023-02-26T11:35:00Z">
        <w:r w:rsidDel="001C33DD">
          <w:br w:type="page"/>
        </w:r>
      </w:del>
    </w:p>
    <w:p w14:paraId="108D0C20" w14:textId="72C35DA1" w:rsidR="00566B9F" w:rsidDel="00E65EFB" w:rsidRDefault="00566B9F">
      <w:pPr>
        <w:ind w:firstLine="0"/>
        <w:rPr>
          <w:del w:id="391" w:author="Chen Heller" w:date="2023-01-03T16:48:00Z"/>
        </w:rPr>
        <w:pPrChange w:id="392" w:author="Chen Heller" w:date="2023-02-26T11:35:00Z">
          <w:pPr>
            <w:pStyle w:val="Heading3"/>
          </w:pPr>
        </w:pPrChange>
      </w:pPr>
      <w:bookmarkStart w:id="393" w:name="_Toc114485369"/>
      <w:del w:id="394" w:author="Chen Heller" w:date="2023-01-03T16:48:00Z">
        <w:r w:rsidDel="00E65EFB">
          <w:lastRenderedPageBreak/>
          <w:delText>Procedure</w:delText>
        </w:r>
        <w:bookmarkEnd w:id="393"/>
      </w:del>
    </w:p>
    <w:p w14:paraId="006ADC8A" w14:textId="5E26FEA6" w:rsidR="00400416" w:rsidRPr="00400416" w:rsidDel="00E65EFB" w:rsidRDefault="00400416" w:rsidP="001C33DD">
      <w:pPr>
        <w:ind w:firstLine="0"/>
        <w:rPr>
          <w:del w:id="395" w:author="Chen Heller" w:date="2023-01-03T16:49:00Z"/>
        </w:rPr>
      </w:pPr>
      <w:del w:id="396"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97" w:author="Chen Heller" w:date="2023-02-26T11:35:00Z"/>
        </w:rPr>
        <w:pPrChange w:id="398" w:author="Chen Heller" w:date="2023-02-26T11:35:00Z">
          <w:pPr/>
        </w:pPrChange>
      </w:pPr>
      <w:del w:id="3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00" w:author="Chen Heller" w:date="2023-02-26T11:35:00Z"/>
        </w:rPr>
        <w:pPrChange w:id="401" w:author="Chen Heller" w:date="2023-02-26T11:35:00Z">
          <w:pPr/>
        </w:pPrChange>
      </w:pPr>
    </w:p>
    <w:p w14:paraId="368B1290" w14:textId="7E4C11A5" w:rsidR="0095479C" w:rsidDel="001C33DD" w:rsidRDefault="004058A7">
      <w:pPr>
        <w:ind w:firstLine="0"/>
        <w:rPr>
          <w:del w:id="402" w:author="Chen Heller" w:date="2023-02-26T11:35:00Z"/>
          <w:moveFrom w:id="403" w:author="Chen Heller" w:date="2023-01-03T16:50:00Z"/>
        </w:rPr>
        <w:pPrChange w:id="404" w:author="Chen Heller" w:date="2023-02-26T11:35:00Z">
          <w:pPr>
            <w:pStyle w:val="NoSpacing"/>
            <w:keepNext/>
            <w:bidi w:val="0"/>
          </w:pPr>
        </w:pPrChange>
      </w:pPr>
      <w:moveFromRangeStart w:id="405" w:author="Chen Heller" w:date="2023-01-03T16:50:00Z" w:name="move123657044"/>
      <w:moveFrom w:id="406" w:author="Chen Heller" w:date="2023-01-03T16:50:00Z">
        <w:del w:id="407"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08" w:author="Chen Heller" w:date="2023-02-26T11:35:00Z"/>
          <w:moveFrom w:id="409" w:author="Chen Heller" w:date="2023-01-03T16:50:00Z"/>
        </w:rPr>
        <w:pPrChange w:id="410" w:author="Chen Heller" w:date="2023-02-26T11:35:00Z">
          <w:pPr>
            <w:pStyle w:val="Caption"/>
            <w:jc w:val="left"/>
          </w:pPr>
        </w:pPrChange>
      </w:pPr>
      <w:moveFrom w:id="411" w:author="Chen Heller" w:date="2023-01-03T16:50:00Z">
        <w:del w:id="412"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05"/>
    <w:p w14:paraId="675C1A7B" w14:textId="4E905234" w:rsidR="000C2F18" w:rsidRPr="00694848" w:rsidDel="001C33DD" w:rsidRDefault="000C2F18">
      <w:pPr>
        <w:ind w:firstLine="0"/>
        <w:rPr>
          <w:del w:id="413" w:author="Chen Heller" w:date="2023-02-26T11:35:00Z"/>
        </w:rPr>
        <w:pPrChange w:id="414" w:author="Chen Heller" w:date="2023-02-26T11:35:00Z">
          <w:pPr>
            <w:ind w:left="720" w:firstLine="0"/>
          </w:pPr>
        </w:pPrChange>
      </w:pPr>
    </w:p>
    <w:p w14:paraId="22934D29" w14:textId="41E96E6C" w:rsidR="00B33642" w:rsidDel="001C33DD" w:rsidRDefault="00A17855">
      <w:pPr>
        <w:ind w:firstLine="0"/>
        <w:rPr>
          <w:del w:id="415" w:author="Chen Heller" w:date="2023-02-26T11:35:00Z"/>
          <w:moveFrom w:id="416" w:author="Chen Heller" w:date="2023-01-03T17:26:00Z"/>
        </w:rPr>
        <w:pPrChange w:id="417" w:author="Chen Heller" w:date="2023-02-26T11:35:00Z">
          <w:pPr>
            <w:pStyle w:val="Heading3"/>
          </w:pPr>
        </w:pPrChange>
      </w:pPr>
      <w:bookmarkStart w:id="418" w:name="_Toc114485370"/>
      <w:moveFromRangeStart w:id="419" w:author="Chen Heller" w:date="2023-01-03T17:26:00Z" w:name="move123659235"/>
      <w:moveFrom w:id="420" w:author="Chen Heller" w:date="2023-01-03T17:26:00Z">
        <w:del w:id="421" w:author="Chen Heller" w:date="2023-02-26T11:35:00Z">
          <w:r w:rsidDel="001C33DD">
            <w:delText>Trajectory p</w:delText>
          </w:r>
          <w:r w:rsidR="00B33642" w:rsidDel="001C33DD">
            <w:delText>reprocessing</w:delText>
          </w:r>
          <w:bookmarkEnd w:id="418"/>
        </w:del>
      </w:moveFrom>
    </w:p>
    <w:p w14:paraId="597DB305" w14:textId="3593EDCA" w:rsidR="00B33642" w:rsidRPr="00B33642" w:rsidDel="001C33DD" w:rsidRDefault="001E0823" w:rsidP="001C33DD">
      <w:pPr>
        <w:ind w:firstLine="0"/>
        <w:rPr>
          <w:del w:id="422" w:author="Chen Heller" w:date="2023-02-26T11:35:00Z"/>
        </w:rPr>
      </w:pPr>
      <w:moveFrom w:id="423" w:author="Chen Heller" w:date="2023-01-03T17:26:00Z">
        <w:del w:id="424"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25" w:author="Chen Heller" w:date="2023-02-26T11:35:00Z">
              <w:rPr>
                <w:rFonts w:ascii="Cambria Math" w:hAnsi="Cambria Math"/>
              </w:rPr>
              <m:t>λ=</m:t>
            </w:del>
          </m:r>
          <m:sSup>
            <m:sSupPr>
              <m:ctrlPr>
                <w:del w:id="426" w:author="Chen Heller" w:date="2023-02-26T11:35:00Z">
                  <w:rPr>
                    <w:rFonts w:ascii="Cambria Math" w:hAnsi="Cambria Math"/>
                    <w:i/>
                  </w:rPr>
                </w:del>
              </m:ctrlPr>
            </m:sSupPr>
            <m:e>
              <m:r>
                <w:del w:id="427" w:author="Chen Heller" w:date="2023-02-26T11:35:00Z">
                  <w:rPr>
                    <w:rFonts w:ascii="Cambria Math" w:hAnsi="Cambria Math"/>
                  </w:rPr>
                  <m:t>10</m:t>
                </w:del>
              </m:r>
            </m:e>
            <m:sup>
              <m:r>
                <w:del w:id="428" w:author="Chen Heller" w:date="2023-02-26T11:35:00Z">
                  <w:rPr>
                    <w:rFonts w:ascii="Cambria Math" w:hAnsi="Cambria Math"/>
                  </w:rPr>
                  <m:t>-18</m:t>
                </w:del>
              </m:r>
            </m:sup>
          </m:sSup>
        </m:oMath>
        <w:moveFrom w:id="429" w:author="Chen Heller" w:date="2023-01-03T17:26:00Z">
          <w:del w:id="430"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19"/>
      </w:moveFrom>
    </w:p>
    <w:p w14:paraId="1B7E9AD3" w14:textId="2EC246B3" w:rsidR="001E0823" w:rsidDel="00165C67" w:rsidRDefault="001E0823">
      <w:pPr>
        <w:ind w:firstLine="0"/>
        <w:rPr>
          <w:del w:id="431" w:author="Chen Heller" w:date="2023-01-04T10:02:00Z"/>
        </w:rPr>
        <w:pPrChange w:id="432" w:author="Chen Heller" w:date="2023-02-26T11:35:00Z">
          <w:pPr>
            <w:pStyle w:val="Heading3"/>
          </w:pPr>
        </w:pPrChange>
      </w:pPr>
      <w:bookmarkStart w:id="433" w:name="_Toc114485371"/>
      <w:del w:id="434" w:author="Chen Heller" w:date="2023-01-04T10:02:00Z">
        <w:r w:rsidDel="00165C67">
          <w:lastRenderedPageBreak/>
          <w:delText>Variables extraction</w:delText>
        </w:r>
        <w:bookmarkEnd w:id="433"/>
      </w:del>
    </w:p>
    <w:p w14:paraId="3FD2B015" w14:textId="1616DF73" w:rsidR="001E0823" w:rsidDel="00165C67" w:rsidRDefault="00AA1B21" w:rsidP="001C33DD">
      <w:pPr>
        <w:ind w:firstLine="0"/>
        <w:rPr>
          <w:del w:id="435" w:author="Chen Heller" w:date="2023-01-04T10:02:00Z"/>
        </w:rPr>
      </w:pPr>
      <w:del w:id="43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3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38" w:author="Chen Heller" w:date="2023-01-04T10:02:00Z">
        <w:r w:rsidR="00DE0E1F" w:rsidDel="00165C67">
          <w:delText xml:space="preserve">; (b) </w:delText>
        </w:r>
        <w:r w:rsidR="00433F9B" w:rsidDel="00165C67">
          <w:delText>reaction time</w:delText>
        </w:r>
        <w:r w:rsidR="00B55D74" w:rsidDel="00165C67">
          <w:delText>,</w:delText>
        </w:r>
      </w:del>
      <w:del w:id="43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4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4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4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4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4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45" w:author="Chen Heller" w:date="2023-01-03T17:37:00Z"/>
        </w:rPr>
        <w:pPrChange w:id="446" w:author="Chen Heller" w:date="2023-02-26T11:35:00Z">
          <w:pPr>
            <w:pStyle w:val="Heading3"/>
          </w:pPr>
        </w:pPrChange>
      </w:pPr>
      <w:bookmarkStart w:id="447" w:name="_Toc114485372"/>
      <w:del w:id="448" w:author="Chen Heller" w:date="2023-01-03T17:37:00Z">
        <w:r w:rsidDel="001036D3">
          <w:delText>Exclusion criteria</w:delText>
        </w:r>
        <w:bookmarkEnd w:id="447"/>
      </w:del>
    </w:p>
    <w:p w14:paraId="278BD072" w14:textId="18A89992" w:rsidR="00823CFE" w:rsidDel="001C33DD" w:rsidRDefault="00F70C75" w:rsidP="001C33DD">
      <w:pPr>
        <w:ind w:firstLine="0"/>
        <w:rPr>
          <w:del w:id="449" w:author="Chen Heller" w:date="2023-02-26T11:35:00Z"/>
        </w:rPr>
      </w:pPr>
      <w:moveFromRangeStart w:id="450" w:author="Chen Heller" w:date="2023-01-03T17:37:00Z" w:name="move123659894"/>
      <w:moveFrom w:id="451" w:author="Chen Heller" w:date="2023-01-03T17:37:00Z">
        <w:del w:id="452"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50"/>
    </w:p>
    <w:p w14:paraId="459C7EAD" w14:textId="012F143E" w:rsidR="000E1974" w:rsidDel="00A7794D" w:rsidRDefault="002057FC">
      <w:pPr>
        <w:ind w:firstLine="0"/>
        <w:rPr>
          <w:del w:id="453" w:author="Chen Heller" w:date="2023-01-04T09:14:00Z"/>
        </w:rPr>
        <w:pPrChange w:id="454" w:author="Chen Heller" w:date="2023-02-26T11:35:00Z">
          <w:pPr>
            <w:pStyle w:val="Heading3"/>
          </w:pPr>
        </w:pPrChange>
      </w:pPr>
      <w:bookmarkStart w:id="455" w:name="_Toc114485373"/>
      <w:del w:id="456" w:author="Chen Heller" w:date="2023-01-04T09:14:00Z">
        <w:r w:rsidDel="00A7794D">
          <w:delText>Results</w:delText>
        </w:r>
        <w:bookmarkEnd w:id="455"/>
      </w:del>
    </w:p>
    <w:p w14:paraId="7ECA8D04" w14:textId="1E0C76AA" w:rsidR="00587CF1" w:rsidDel="00462D23" w:rsidRDefault="00F50E45" w:rsidP="001C33DD">
      <w:pPr>
        <w:ind w:firstLine="0"/>
        <w:rPr>
          <w:del w:id="457" w:author="Chen Heller" w:date="2023-01-04T09:12:00Z"/>
          <w:rtl/>
        </w:rPr>
      </w:pPr>
      <w:del w:id="458"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59" w:author="Chen Heller" w:date="2023-01-04T09:11:00Z" w:name="move123715935"/>
      <w:moveFrom w:id="460" w:author="Chen Heller" w:date="2023-01-04T09:11:00Z">
        <w:del w:id="461"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59"/>
      <w:del w:id="462"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63" w:author="Chen Heller" w:date="2023-01-04T09:14:00Z"/>
        </w:rPr>
        <w:pPrChange w:id="464" w:author="Chen Heller" w:date="2023-02-26T11:35:00Z">
          <w:pPr/>
        </w:pPrChange>
      </w:pPr>
      <w:del w:id="465" w:author="Chen Heller" w:date="2023-01-04T09:14:00Z">
        <w:r w:rsidDel="00A7794D">
          <w:delText>Congruency effect</w:delText>
        </w:r>
        <w:r w:rsidR="00AF0D06" w:rsidDel="00A7794D">
          <w:delText>:</w:delText>
        </w:r>
        <w:r w:rsidDel="00A7794D">
          <w:delText xml:space="preserve"> </w:delText>
        </w:r>
      </w:del>
      <w:moveFromRangeStart w:id="466" w:author="Chen Heller" w:date="2023-01-04T09:14:00Z" w:name="move123716079"/>
      <w:moveFrom w:id="467" w:author="Chen Heller" w:date="2023-01-04T09:14:00Z">
        <w:del w:id="468"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69" w:author="Chen Heller" w:date="2023-01-04T09:14:00Z"/>
      <w:moveFrom w:id="470" w:author="Chen Heller" w:date="2023-01-04T09:14:00Z">
        <w:del w:id="471"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72" w:author="Chen Heller" w:date="2023-01-04T09:14:00Z"/>
      <w:moveFrom w:id="473" w:author="Chen Heller" w:date="2023-01-04T09:14:00Z">
        <w:del w:id="474"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66"/>
      <w:del w:id="475"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76"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77" w:author="Chen Heller" w:date="2023-01-04T09:14:00Z"/>
        </w:rPr>
        <w:pPrChange w:id="478" w:author="Chen Heller" w:date="2023-02-26T11:35:00Z">
          <w:pPr>
            <w:jc w:val="left"/>
          </w:pPr>
        </w:pPrChange>
      </w:pPr>
      <w:del w:id="479" w:author="Chen Heller" w:date="2023-01-04T09:14:00Z">
        <w:r w:rsidDel="00A7794D">
          <w:br w:type="page"/>
        </w:r>
      </w:del>
    </w:p>
    <w:p w14:paraId="77E035F3" w14:textId="609EA91B" w:rsidR="004545CA" w:rsidDel="00A7794D" w:rsidRDefault="004545CA">
      <w:pPr>
        <w:ind w:firstLine="0"/>
        <w:rPr>
          <w:del w:id="480" w:author="Chen Heller" w:date="2023-01-04T09:14:00Z"/>
        </w:rPr>
        <w:pPrChange w:id="481" w:author="Chen Heller" w:date="2023-02-26T11:35:00Z">
          <w:pPr>
            <w:pStyle w:val="Caption"/>
            <w:keepNext/>
          </w:pPr>
        </w:pPrChange>
      </w:pPr>
      <w:bookmarkStart w:id="482" w:name="_Ref114471021"/>
      <w:del w:id="483"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76"/>
        <w:bookmarkEnd w:id="48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84"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85"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8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87" w:author="Chen Heller" w:date="2023-01-04T09:14:00Z"/>
                <w:b/>
                <w:bCs/>
              </w:rPr>
              <w:pPrChange w:id="488" w:author="Chen Heller" w:date="2023-02-26T11:35:00Z">
                <w:pPr>
                  <w:ind w:firstLine="0"/>
                  <w:jc w:val="center"/>
                </w:pPr>
              </w:pPrChange>
            </w:pPr>
            <w:del w:id="489"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90" w:author="Chen Heller" w:date="2023-01-04T09:14:00Z"/>
                <w:b/>
                <w:bCs/>
              </w:rPr>
              <w:pPrChange w:id="491" w:author="Chen Heller" w:date="2023-02-26T11:35:00Z">
                <w:pPr>
                  <w:ind w:firstLine="0"/>
                  <w:jc w:val="center"/>
                </w:pPr>
              </w:pPrChange>
            </w:pPr>
            <w:del w:id="49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93" w:author="Chen Heller" w:date="2023-01-04T09:14:00Z"/>
                <w:b/>
                <w:bCs/>
              </w:rPr>
              <w:pPrChange w:id="494"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95" w:author="Chen Heller" w:date="2023-01-04T09:14:00Z"/>
                <w:b/>
                <w:bCs/>
              </w:rPr>
              <w:pPrChange w:id="496"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97"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98" w:author="Chen Heller" w:date="2023-01-04T09:14:00Z"/>
              </w:rPr>
            </w:pPr>
          </w:p>
        </w:tc>
      </w:tr>
      <w:tr w:rsidR="00DC6616" w:rsidDel="00A7794D" w14:paraId="43206B7C" w14:textId="59C63199" w:rsidTr="00EE3C0C">
        <w:trPr>
          <w:trHeight w:val="254"/>
          <w:del w:id="499"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00"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01"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02" w:author="Chen Heller" w:date="2023-01-04T09:14:00Z"/>
                <w:b/>
                <w:bCs/>
              </w:rPr>
            </w:pPr>
            <w:del w:id="503"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04" w:author="Chen Heller" w:date="2023-01-04T09:14:00Z"/>
                <w:b/>
                <w:bCs/>
              </w:rPr>
            </w:pPr>
            <w:del w:id="505"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06" w:author="Chen Heller" w:date="2023-01-04T09:14:00Z"/>
                <w:b/>
                <w:bCs/>
              </w:rPr>
            </w:pPr>
            <w:del w:id="507"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08" w:author="Chen Heller" w:date="2023-01-04T09:14:00Z"/>
                <w:b/>
                <w:bCs/>
              </w:rPr>
            </w:pPr>
            <w:del w:id="509"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10" w:author="Chen Heller" w:date="2023-01-04T09:14:00Z"/>
                <w:b/>
                <w:bCs/>
              </w:rPr>
            </w:pPr>
            <w:del w:id="511"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12" w:author="Chen Heller" w:date="2023-01-04T09:14:00Z"/>
                <w:b/>
                <w:bCs/>
              </w:rPr>
            </w:pPr>
            <w:del w:id="513" w:author="Chen Heller" w:date="2023-01-04T09:14:00Z">
              <w:r w:rsidDel="00A7794D">
                <w:rPr>
                  <w:b/>
                  <w:bCs/>
                </w:rPr>
                <w:delText>d</w:delText>
              </w:r>
            </w:del>
          </w:p>
        </w:tc>
      </w:tr>
      <w:tr w:rsidR="00DC6616" w:rsidDel="00A7794D" w14:paraId="18F6486A" w14:textId="313FB357" w:rsidTr="00EE3C0C">
        <w:trPr>
          <w:trHeight w:val="313"/>
          <w:del w:id="514"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15" w:author="Chen Heller" w:date="2023-01-04T09:14:00Z"/>
              </w:rPr>
            </w:pPr>
            <w:del w:id="516" w:author="Chen Heller" w:date="2023-01-04T09:14:00Z">
              <w:r w:rsidDel="00A7794D">
                <w:rPr>
                  <w:b/>
                  <w:bCs/>
                </w:rPr>
                <w:delText>Reaching</w:delText>
              </w:r>
            </w:del>
          </w:p>
        </w:tc>
      </w:tr>
      <w:tr w:rsidR="00DC6616" w:rsidDel="00A7794D" w14:paraId="5FEFCA42" w14:textId="55B7D09C" w:rsidTr="00EE3C0C">
        <w:trPr>
          <w:trHeight w:val="490"/>
          <w:del w:id="517"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18" w:author="Chen Heller" w:date="2023-01-04T09:14:00Z"/>
                <w:b/>
                <w:bCs/>
              </w:rPr>
            </w:pPr>
          </w:p>
        </w:tc>
        <w:tc>
          <w:tcPr>
            <w:tcW w:w="2268" w:type="dxa"/>
          </w:tcPr>
          <w:p w14:paraId="59896394" w14:textId="49EFBDB0" w:rsidR="00DC6616" w:rsidRPr="00EA2CED" w:rsidDel="00A7794D" w:rsidRDefault="00DC6616" w:rsidP="001C33DD">
            <w:pPr>
              <w:ind w:firstLine="0"/>
              <w:rPr>
                <w:del w:id="519" w:author="Chen Heller" w:date="2023-01-04T09:14:00Z"/>
                <w:b/>
                <w:bCs/>
              </w:rPr>
            </w:pPr>
            <w:del w:id="520"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21" w:author="Chen Heller" w:date="2023-01-04T09:14:00Z"/>
              </w:rPr>
            </w:pPr>
            <w:del w:id="522"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23" w:author="Chen Heller" w:date="2023-01-04T09:14:00Z"/>
              </w:rPr>
            </w:pPr>
            <w:del w:id="524"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25" w:author="Chen Heller" w:date="2023-01-04T09:14:00Z"/>
              </w:rPr>
            </w:pPr>
            <w:del w:id="526" w:author="Chen Heller" w:date="2023-01-04T09:14:00Z">
              <w:r w:rsidDel="00A7794D">
                <w:delText>2.16</w:delText>
              </w:r>
            </w:del>
          </w:p>
        </w:tc>
        <w:tc>
          <w:tcPr>
            <w:tcW w:w="992" w:type="dxa"/>
          </w:tcPr>
          <w:p w14:paraId="1716BE08" w14:textId="7B3C7DCC" w:rsidR="00DC6616" w:rsidDel="00A7794D" w:rsidRDefault="00DC6616" w:rsidP="001C33DD">
            <w:pPr>
              <w:ind w:firstLine="0"/>
              <w:rPr>
                <w:del w:id="527" w:author="Chen Heller" w:date="2023-01-04T09:14:00Z"/>
              </w:rPr>
            </w:pPr>
            <w:del w:id="528" w:author="Chen Heller" w:date="2023-01-04T09:14:00Z">
              <w:r w:rsidDel="00A7794D">
                <w:delText>0.169</w:delText>
              </w:r>
            </w:del>
          </w:p>
        </w:tc>
        <w:tc>
          <w:tcPr>
            <w:tcW w:w="1417" w:type="dxa"/>
          </w:tcPr>
          <w:p w14:paraId="5E84F5AC" w14:textId="1C943E17" w:rsidR="00DC6616" w:rsidDel="00A7794D" w:rsidRDefault="00DC6616" w:rsidP="001C33DD">
            <w:pPr>
              <w:ind w:firstLine="0"/>
              <w:rPr>
                <w:del w:id="529" w:author="Chen Heller" w:date="2023-01-04T09:14:00Z"/>
              </w:rPr>
            </w:pPr>
            <w:del w:id="530" w:author="Chen Heller" w:date="2023-01-04T09:14:00Z">
              <w:r w:rsidDel="00A7794D">
                <w:delText>0, 0.20</w:delText>
              </w:r>
            </w:del>
          </w:p>
        </w:tc>
        <w:tc>
          <w:tcPr>
            <w:tcW w:w="709" w:type="dxa"/>
          </w:tcPr>
          <w:p w14:paraId="2DD1AD3D" w14:textId="7A457574" w:rsidR="00DC6616" w:rsidDel="00A7794D" w:rsidRDefault="00DC6616" w:rsidP="001C33DD">
            <w:pPr>
              <w:ind w:firstLine="0"/>
              <w:rPr>
                <w:del w:id="531" w:author="Chen Heller" w:date="2023-01-04T09:14:00Z"/>
              </w:rPr>
            </w:pPr>
            <w:del w:id="532" w:author="Chen Heller" w:date="2023-01-04T09:14:00Z">
              <w:r w:rsidDel="00A7794D">
                <w:delText>0.69</w:delText>
              </w:r>
            </w:del>
          </w:p>
        </w:tc>
      </w:tr>
      <w:tr w:rsidR="00DC6616" w:rsidDel="00A7794D" w14:paraId="1AEC86DC" w14:textId="7D6E1B18" w:rsidTr="00EE3C0C">
        <w:trPr>
          <w:trHeight w:val="490"/>
          <w:del w:id="533"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34" w:author="Chen Heller" w:date="2023-01-04T09:14:00Z"/>
                <w:b/>
                <w:bCs/>
              </w:rPr>
            </w:pPr>
          </w:p>
        </w:tc>
        <w:tc>
          <w:tcPr>
            <w:tcW w:w="2268" w:type="dxa"/>
          </w:tcPr>
          <w:p w14:paraId="691D0A75" w14:textId="63A98384" w:rsidR="00DC6616" w:rsidRPr="00EA2CED" w:rsidDel="00A7794D" w:rsidRDefault="00DC6616" w:rsidP="001C33DD">
            <w:pPr>
              <w:ind w:firstLine="0"/>
              <w:rPr>
                <w:del w:id="535" w:author="Chen Heller" w:date="2023-01-04T09:14:00Z"/>
                <w:b/>
                <w:bCs/>
              </w:rPr>
            </w:pPr>
            <w:del w:id="536"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37" w:author="Chen Heller" w:date="2023-01-04T09:14:00Z"/>
              </w:rPr>
            </w:pPr>
            <w:del w:id="538"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39" w:author="Chen Heller" w:date="2023-01-04T09:14:00Z"/>
              </w:rPr>
            </w:pPr>
            <w:del w:id="540"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41" w:author="Chen Heller" w:date="2023-01-04T09:14:00Z"/>
              </w:rPr>
            </w:pPr>
          </w:p>
        </w:tc>
        <w:tc>
          <w:tcPr>
            <w:tcW w:w="992" w:type="dxa"/>
          </w:tcPr>
          <w:p w14:paraId="60276CFC" w14:textId="5BC01A71" w:rsidR="00DC6616" w:rsidDel="00A7794D" w:rsidRDefault="00DC6616" w:rsidP="001C33DD">
            <w:pPr>
              <w:ind w:firstLine="0"/>
              <w:rPr>
                <w:del w:id="542" w:author="Chen Heller" w:date="2023-01-04T09:14:00Z"/>
              </w:rPr>
            </w:pPr>
            <w:del w:id="543" w:author="Chen Heller" w:date="2023-01-04T09:14:00Z">
              <w:r w:rsidDel="00A7794D">
                <w:delText>0.694</w:delText>
              </w:r>
            </w:del>
          </w:p>
        </w:tc>
        <w:tc>
          <w:tcPr>
            <w:tcW w:w="1417" w:type="dxa"/>
          </w:tcPr>
          <w:p w14:paraId="638CFB7A" w14:textId="24A2C3E6" w:rsidR="00DC6616" w:rsidDel="00A7794D" w:rsidRDefault="00DC6616" w:rsidP="001C33DD">
            <w:pPr>
              <w:ind w:firstLine="0"/>
              <w:rPr>
                <w:del w:id="544" w:author="Chen Heller" w:date="2023-01-04T09:14:00Z"/>
              </w:rPr>
            </w:pPr>
            <w:del w:id="545"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46" w:author="Chen Heller" w:date="2023-01-04T09:14:00Z"/>
              </w:rPr>
            </w:pPr>
            <w:del w:id="547" w:author="Chen Heller" w:date="2023-01-04T09:14:00Z">
              <w:r w:rsidDel="00A7794D">
                <w:delText>0.30</w:delText>
              </w:r>
            </w:del>
          </w:p>
        </w:tc>
      </w:tr>
      <w:tr w:rsidR="00DC6616" w:rsidDel="00A7794D" w14:paraId="752E12A2" w14:textId="49840331" w:rsidTr="00EE3C0C">
        <w:trPr>
          <w:trHeight w:val="490"/>
          <w:del w:id="548"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49" w:author="Chen Heller" w:date="2023-01-04T09:14:00Z"/>
                <w:b/>
                <w:bCs/>
              </w:rPr>
            </w:pPr>
          </w:p>
        </w:tc>
        <w:tc>
          <w:tcPr>
            <w:tcW w:w="2268" w:type="dxa"/>
          </w:tcPr>
          <w:p w14:paraId="7F876669" w14:textId="1925C1CE" w:rsidR="00DC6616" w:rsidRPr="00EA2CED" w:rsidDel="00A7794D" w:rsidRDefault="00DC6616" w:rsidP="001C33DD">
            <w:pPr>
              <w:ind w:firstLine="0"/>
              <w:rPr>
                <w:del w:id="550" w:author="Chen Heller" w:date="2023-01-04T09:14:00Z"/>
                <w:b/>
                <w:bCs/>
              </w:rPr>
            </w:pPr>
            <w:del w:id="551"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52" w:author="Chen Heller" w:date="2023-01-04T09:14:00Z"/>
              </w:rPr>
            </w:pPr>
            <w:del w:id="553"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54" w:author="Chen Heller" w:date="2023-01-04T09:14:00Z"/>
              </w:rPr>
            </w:pPr>
            <w:del w:id="555"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56" w:author="Chen Heller" w:date="2023-01-04T09:14:00Z"/>
              </w:rPr>
            </w:pPr>
            <w:del w:id="557" w:author="Chen Heller" w:date="2023-01-04T09:14:00Z">
              <w:r w:rsidDel="00A7794D">
                <w:delText>2.07</w:delText>
              </w:r>
            </w:del>
          </w:p>
        </w:tc>
        <w:tc>
          <w:tcPr>
            <w:tcW w:w="992" w:type="dxa"/>
          </w:tcPr>
          <w:p w14:paraId="33717C25" w14:textId="366FF65D" w:rsidR="00DC6616" w:rsidDel="00A7794D" w:rsidRDefault="00DC6616" w:rsidP="001C33DD">
            <w:pPr>
              <w:ind w:firstLine="0"/>
              <w:rPr>
                <w:del w:id="558" w:author="Chen Heller" w:date="2023-01-04T09:14:00Z"/>
              </w:rPr>
            </w:pPr>
            <w:del w:id="559" w:author="Chen Heller" w:date="2023-01-04T09:14:00Z">
              <w:r w:rsidDel="00A7794D">
                <w:delText>0.169</w:delText>
              </w:r>
            </w:del>
          </w:p>
        </w:tc>
        <w:tc>
          <w:tcPr>
            <w:tcW w:w="1417" w:type="dxa"/>
          </w:tcPr>
          <w:p w14:paraId="23B46D03" w14:textId="5C75CB3B" w:rsidR="00DC6616" w:rsidDel="00A7794D" w:rsidRDefault="00DC6616" w:rsidP="001C33DD">
            <w:pPr>
              <w:ind w:firstLine="0"/>
              <w:rPr>
                <w:del w:id="560" w:author="Chen Heller" w:date="2023-01-04T09:14:00Z"/>
              </w:rPr>
            </w:pPr>
            <w:del w:id="561"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62" w:author="Chen Heller" w:date="2023-01-04T09:14:00Z"/>
              </w:rPr>
            </w:pPr>
            <w:del w:id="563" w:author="Chen Heller" w:date="2023-01-04T09:14:00Z">
              <w:r w:rsidDel="00A7794D">
                <w:delText>0.66</w:delText>
              </w:r>
            </w:del>
          </w:p>
        </w:tc>
      </w:tr>
      <w:tr w:rsidR="00DC6616" w:rsidDel="00A7794D" w14:paraId="2DAEA853" w14:textId="7B1879C2" w:rsidTr="00EE3C0C">
        <w:trPr>
          <w:trHeight w:val="490"/>
          <w:del w:id="564"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65" w:author="Chen Heller" w:date="2023-01-04T09:14:00Z"/>
                <w:b/>
                <w:bCs/>
              </w:rPr>
            </w:pPr>
          </w:p>
        </w:tc>
        <w:tc>
          <w:tcPr>
            <w:tcW w:w="2268" w:type="dxa"/>
          </w:tcPr>
          <w:p w14:paraId="7368CE85" w14:textId="70BA0A07" w:rsidR="00DC6616" w:rsidRPr="00EA2CED" w:rsidDel="00A7794D" w:rsidRDefault="00DC6616" w:rsidP="001C33DD">
            <w:pPr>
              <w:ind w:firstLine="0"/>
              <w:rPr>
                <w:del w:id="566" w:author="Chen Heller" w:date="2023-01-04T09:14:00Z"/>
                <w:b/>
                <w:bCs/>
              </w:rPr>
            </w:pPr>
            <w:del w:id="567"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68" w:author="Chen Heller" w:date="2023-01-04T09:14:00Z"/>
              </w:rPr>
            </w:pPr>
            <w:del w:id="569"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70" w:author="Chen Heller" w:date="2023-01-04T09:14:00Z"/>
              </w:rPr>
            </w:pPr>
            <w:del w:id="571"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72" w:author="Chen Heller" w:date="2023-01-04T09:14:00Z"/>
              </w:rPr>
            </w:pPr>
          </w:p>
        </w:tc>
        <w:tc>
          <w:tcPr>
            <w:tcW w:w="992" w:type="dxa"/>
          </w:tcPr>
          <w:p w14:paraId="32A14361" w14:textId="0AA77C12" w:rsidR="00DC6616" w:rsidDel="00A7794D" w:rsidRDefault="00DC6616" w:rsidP="001C33DD">
            <w:pPr>
              <w:ind w:firstLine="0"/>
              <w:rPr>
                <w:del w:id="573" w:author="Chen Heller" w:date="2023-01-04T09:14:00Z"/>
              </w:rPr>
            </w:pPr>
            <w:del w:id="574" w:author="Chen Heller" w:date="2023-01-04T09:14:00Z">
              <w:r w:rsidDel="00A7794D">
                <w:delText>0.896</w:delText>
              </w:r>
            </w:del>
          </w:p>
        </w:tc>
        <w:tc>
          <w:tcPr>
            <w:tcW w:w="1417" w:type="dxa"/>
          </w:tcPr>
          <w:p w14:paraId="6FA2C11E" w14:textId="40181DA9" w:rsidR="00DC6616" w:rsidDel="00A7794D" w:rsidRDefault="00DC6616" w:rsidP="001C33DD">
            <w:pPr>
              <w:ind w:firstLine="0"/>
              <w:rPr>
                <w:del w:id="575" w:author="Chen Heller" w:date="2023-01-04T09:14:00Z"/>
              </w:rPr>
            </w:pPr>
            <w:del w:id="576"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77" w:author="Chen Heller" w:date="2023-01-04T09:14:00Z"/>
              </w:rPr>
            </w:pPr>
            <w:del w:id="578" w:author="Chen Heller" w:date="2023-01-04T09:14:00Z">
              <w:r w:rsidDel="00A7794D">
                <w:delText>0.02</w:delText>
              </w:r>
            </w:del>
          </w:p>
        </w:tc>
      </w:tr>
      <w:tr w:rsidR="00DC6616" w:rsidDel="00A7794D" w14:paraId="7D715023" w14:textId="08ABDF23" w:rsidTr="00EE3C0C">
        <w:trPr>
          <w:trHeight w:val="490"/>
          <w:del w:id="579"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80"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81" w:author="Chen Heller" w:date="2023-01-04T09:14:00Z"/>
                <w:b/>
                <w:bCs/>
              </w:rPr>
            </w:pPr>
            <w:del w:id="582"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83" w:author="Chen Heller" w:date="2023-01-04T09:14:00Z"/>
              </w:rPr>
            </w:pPr>
            <w:del w:id="584"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85" w:author="Chen Heller" w:date="2023-01-04T09:14:00Z"/>
              </w:rPr>
            </w:pPr>
            <w:del w:id="586"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87" w:author="Chen Heller" w:date="2023-01-04T09:14:00Z"/>
              </w:rPr>
            </w:pPr>
            <w:del w:id="588"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89" w:author="Chen Heller" w:date="2023-01-04T09:14:00Z"/>
              </w:rPr>
            </w:pPr>
            <w:del w:id="590"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91" w:author="Chen Heller" w:date="2023-01-04T09:14:00Z"/>
              </w:rPr>
            </w:pPr>
            <w:del w:id="592"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93" w:author="Chen Heller" w:date="2023-01-04T09:14:00Z"/>
              </w:rPr>
            </w:pPr>
            <w:del w:id="594" w:author="Chen Heller" w:date="2023-01-04T09:14:00Z">
              <w:r w:rsidDel="00A7794D">
                <w:delText>0.10</w:delText>
              </w:r>
            </w:del>
          </w:p>
        </w:tc>
      </w:tr>
      <w:tr w:rsidR="00DC6616" w:rsidDel="00A7794D" w14:paraId="7A5492FA" w14:textId="13CF3ED8" w:rsidTr="00EE3C0C">
        <w:trPr>
          <w:trHeight w:val="490"/>
          <w:del w:id="595"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96" w:author="Chen Heller" w:date="2023-01-04T09:14:00Z"/>
              </w:rPr>
            </w:pPr>
            <w:del w:id="597"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98" w:author="Chen Heller" w:date="2023-01-04T09:14:00Z"/>
        </w:rPr>
      </w:pPr>
    </w:p>
    <w:p w14:paraId="79292204" w14:textId="7E2ED294" w:rsidR="00961F77" w:rsidDel="00A7794D" w:rsidRDefault="00961F77" w:rsidP="001C33DD">
      <w:pPr>
        <w:ind w:firstLine="0"/>
        <w:rPr>
          <w:del w:id="599" w:author="Chen Heller" w:date="2023-01-04T09:14:00Z"/>
        </w:rPr>
      </w:pPr>
    </w:p>
    <w:p w14:paraId="25BA8F34" w14:textId="01D5F273" w:rsidR="00694848" w:rsidDel="00A7794D" w:rsidRDefault="00694848">
      <w:pPr>
        <w:ind w:firstLine="0"/>
        <w:rPr>
          <w:del w:id="600" w:author="Chen Heller" w:date="2023-01-04T09:14:00Z"/>
        </w:rPr>
        <w:pPrChange w:id="601" w:author="Chen Heller" w:date="2023-02-26T11:35:00Z">
          <w:pPr>
            <w:jc w:val="left"/>
          </w:pPr>
        </w:pPrChange>
      </w:pPr>
      <w:del w:id="602" w:author="Chen Heller" w:date="2023-01-04T09:14:00Z">
        <w:r w:rsidDel="00A7794D">
          <w:br w:type="page"/>
        </w:r>
      </w:del>
    </w:p>
    <w:p w14:paraId="5D8CD174" w14:textId="6F8E80CD" w:rsidR="005A4C44" w:rsidRPr="005A4C44" w:rsidDel="00A7794D" w:rsidRDefault="005A4C44" w:rsidP="001C33DD">
      <w:pPr>
        <w:ind w:firstLine="0"/>
        <w:rPr>
          <w:del w:id="603" w:author="Chen Heller" w:date="2023-01-04T09:14:00Z"/>
        </w:rPr>
      </w:pPr>
      <w:del w:id="604"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05" w:author="Chen Heller" w:date="2023-01-04T09:14:00Z"/>
        </w:rPr>
        <w:pPrChange w:id="606" w:author="Chen Heller" w:date="2023-02-26T11:35:00Z">
          <w:pPr>
            <w:pStyle w:val="Caption"/>
          </w:pPr>
        </w:pPrChange>
      </w:pPr>
      <w:bookmarkStart w:id="607" w:name="_Ref113876063"/>
      <w:del w:id="608"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07"/>
        <w:r w:rsidDel="00A7794D">
          <w:delText xml:space="preserve">. </w:delText>
        </w:r>
        <w:bookmarkStart w:id="60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09"/>
      </w:del>
    </w:p>
    <w:p w14:paraId="203F08D3" w14:textId="2CD706C6" w:rsidR="00EF2201" w:rsidRPr="00EF2201" w:rsidDel="001C33DD" w:rsidRDefault="00EF2201" w:rsidP="001C33DD">
      <w:pPr>
        <w:ind w:firstLine="0"/>
        <w:rPr>
          <w:del w:id="610" w:author="Chen Heller" w:date="2023-02-26T11:35:00Z"/>
        </w:rPr>
      </w:pPr>
    </w:p>
    <w:p w14:paraId="5C9A9952" w14:textId="25998175" w:rsidR="002057FC" w:rsidDel="007E1993" w:rsidRDefault="002057FC">
      <w:pPr>
        <w:ind w:firstLine="0"/>
        <w:rPr>
          <w:del w:id="611" w:author="Chen Heller" w:date="2023-01-04T09:15:00Z"/>
        </w:rPr>
        <w:pPrChange w:id="612" w:author="Chen Heller" w:date="2023-02-26T11:35:00Z">
          <w:pPr>
            <w:pStyle w:val="Heading3"/>
          </w:pPr>
        </w:pPrChange>
      </w:pPr>
      <w:bookmarkStart w:id="613" w:name="_Toc114485374"/>
      <w:del w:id="614" w:author="Chen Heller" w:date="2023-01-04T09:15:00Z">
        <w:r w:rsidDel="007E1993">
          <w:delText>Discussion</w:delText>
        </w:r>
        <w:bookmarkEnd w:id="613"/>
      </w:del>
    </w:p>
    <w:p w14:paraId="4AEE0D15" w14:textId="5FA0261A" w:rsidR="002E6192" w:rsidDel="001C33DD" w:rsidRDefault="00D908A0" w:rsidP="001C33DD">
      <w:pPr>
        <w:ind w:firstLine="0"/>
        <w:rPr>
          <w:del w:id="615" w:author="Chen Heller" w:date="2023-02-26T11:35:00Z"/>
        </w:rPr>
      </w:pPr>
      <w:del w:id="61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17" w:author="Chen Heller" w:date="2023-02-26T11:35:00Z">
        <w:r w:rsidR="00B21DF2" w:rsidDel="001C33DD">
          <w:delText xml:space="preserve"> </w:delText>
        </w:r>
      </w:del>
    </w:p>
    <w:p w14:paraId="1A5CB4EB" w14:textId="1DE28C8A" w:rsidR="007C40F4" w:rsidDel="001C33DD" w:rsidRDefault="007C40F4">
      <w:pPr>
        <w:ind w:firstLine="0"/>
        <w:rPr>
          <w:del w:id="618" w:author="Chen Heller" w:date="2023-02-26T11:35:00Z"/>
        </w:rPr>
        <w:pPrChange w:id="619" w:author="Chen Heller" w:date="2023-02-26T11:35:00Z">
          <w:pPr>
            <w:pStyle w:val="NoSpacing"/>
            <w:bidi w:val="0"/>
          </w:pPr>
        </w:pPrChange>
      </w:pPr>
    </w:p>
    <w:p w14:paraId="05C06A55" w14:textId="72CA3828" w:rsidR="00A95B10" w:rsidDel="004E0F45" w:rsidRDefault="008E682E">
      <w:pPr>
        <w:ind w:firstLine="0"/>
        <w:rPr>
          <w:del w:id="620" w:author="Chen Heller" w:date="2023-01-04T10:05:00Z"/>
        </w:rPr>
        <w:pPrChange w:id="621" w:author="Chen Heller" w:date="2023-02-26T11:35:00Z">
          <w:pPr>
            <w:pStyle w:val="Heading2"/>
          </w:pPr>
        </w:pPrChange>
      </w:pPr>
      <w:bookmarkStart w:id="622" w:name="_Toc114485375"/>
      <w:del w:id="623"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22"/>
      </w:del>
    </w:p>
    <w:p w14:paraId="43984158" w14:textId="31FE1994" w:rsidR="00B01E98" w:rsidDel="004E0F45" w:rsidRDefault="00B01E98" w:rsidP="001C33DD">
      <w:pPr>
        <w:ind w:firstLine="0"/>
        <w:rPr>
          <w:del w:id="624" w:author="Chen Heller" w:date="2023-01-04T10:05:00Z"/>
        </w:rPr>
      </w:pPr>
      <w:del w:id="625"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26" w:author="Chen Heller" w:date="2023-02-26T11:35:00Z"/>
        </w:rPr>
        <w:pPrChange w:id="627" w:author="Chen Heller" w:date="2023-02-26T11:35:00Z">
          <w:pPr/>
        </w:pPrChange>
      </w:pPr>
      <w:del w:id="628"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29" w:author="Chen Heller" w:date="2023-01-03T17:25:00Z"/>
        </w:rPr>
        <w:pPrChange w:id="630" w:author="Chen Heller" w:date="2023-02-26T11:35:00Z">
          <w:pPr>
            <w:pStyle w:val="Heading3"/>
          </w:pPr>
        </w:pPrChange>
      </w:pPr>
      <w:bookmarkStart w:id="631" w:name="_Toc114485376"/>
      <w:del w:id="632" w:author="Chen Heller" w:date="2023-01-03T17:25:00Z">
        <w:r w:rsidDel="00B23456">
          <w:delText>Methods</w:delText>
        </w:r>
        <w:bookmarkEnd w:id="631"/>
      </w:del>
    </w:p>
    <w:p w14:paraId="54353DE0" w14:textId="4AB05304" w:rsidR="007429C1" w:rsidDel="004F40BF" w:rsidRDefault="007429C1">
      <w:pPr>
        <w:ind w:firstLine="0"/>
        <w:rPr>
          <w:del w:id="633" w:author="Chen Heller" w:date="2023-01-03T17:11:00Z"/>
        </w:rPr>
        <w:pPrChange w:id="634" w:author="Chen Heller" w:date="2023-02-26T11:35:00Z">
          <w:pPr>
            <w:pStyle w:val="Heading4"/>
          </w:pPr>
        </w:pPrChange>
      </w:pPr>
      <w:bookmarkStart w:id="635" w:name="_Toc114485377"/>
      <w:del w:id="636" w:author="Chen Heller" w:date="2023-01-03T17:11:00Z">
        <w:r w:rsidDel="004F40BF">
          <w:delText>Participants</w:delText>
        </w:r>
        <w:bookmarkEnd w:id="635"/>
      </w:del>
    </w:p>
    <w:p w14:paraId="1993AB85" w14:textId="19CA5844" w:rsidR="007429C1" w:rsidRPr="00422E34" w:rsidDel="004F40BF" w:rsidRDefault="00974448" w:rsidP="001C33DD">
      <w:pPr>
        <w:ind w:firstLine="0"/>
        <w:rPr>
          <w:del w:id="637" w:author="Chen Heller" w:date="2023-01-03T17:11:00Z"/>
        </w:rPr>
      </w:pPr>
      <w:del w:id="638"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39" w:author="Chen Heller" w:date="2023-01-03T17:12:00Z"/>
        </w:rPr>
        <w:pPrChange w:id="640" w:author="Chen Heller" w:date="2023-02-26T11:35:00Z">
          <w:pPr>
            <w:pStyle w:val="Heading3"/>
          </w:pPr>
        </w:pPrChange>
      </w:pPr>
      <w:bookmarkStart w:id="641" w:name="_Toc114485378"/>
      <w:del w:id="642"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41"/>
      </w:del>
    </w:p>
    <w:p w14:paraId="48EF074D" w14:textId="22B07012" w:rsidR="001A054F" w:rsidDel="001C33DD" w:rsidRDefault="00CA2666" w:rsidP="001C33DD">
      <w:pPr>
        <w:ind w:firstLine="0"/>
        <w:rPr>
          <w:del w:id="643" w:author="Chen Heller" w:date="2023-02-26T11:35:00Z"/>
        </w:rPr>
      </w:pPr>
      <w:del w:id="64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4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46" w:author="Chen Heller" w:date="2023-01-03T17:14:00Z" w:name="move123658468"/>
      <w:moveFrom w:id="647" w:author="Chen Heller" w:date="2023-01-03T17:14:00Z">
        <w:del w:id="648"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46"/>
      <w:del w:id="64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50" w:author="Chen Heller" w:date="2023-01-03T17:40:00Z"/>
        </w:rPr>
        <w:pPrChange w:id="651" w:author="Chen Heller" w:date="2023-02-26T11:35:00Z">
          <w:pPr>
            <w:pStyle w:val="Heading3"/>
          </w:pPr>
        </w:pPrChange>
      </w:pPr>
      <w:bookmarkStart w:id="652" w:name="_Toc114485379"/>
      <w:del w:id="653" w:author="Chen Heller" w:date="2023-01-03T17:40:00Z">
        <w:r w:rsidDel="00B2756B">
          <w:delText>Exclusion criteria</w:delText>
        </w:r>
        <w:bookmarkEnd w:id="652"/>
      </w:del>
    </w:p>
    <w:p w14:paraId="1A31F715" w14:textId="2E859743" w:rsidR="006B13AE" w:rsidDel="001C33DD" w:rsidRDefault="00D826D9" w:rsidP="001C33DD">
      <w:pPr>
        <w:ind w:firstLine="0"/>
        <w:rPr>
          <w:del w:id="654" w:author="Chen Heller" w:date="2023-02-26T11:35:00Z"/>
        </w:rPr>
      </w:pPr>
      <w:del w:id="65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56" w:author="Chen Heller" w:date="2023-02-26T11:35:00Z"/>
        </w:rPr>
        <w:pPrChange w:id="657" w:author="Chen Heller" w:date="2023-02-26T11:35:00Z">
          <w:pPr>
            <w:jc w:val="left"/>
          </w:pPr>
        </w:pPrChange>
      </w:pPr>
      <w:del w:id="658" w:author="Chen Heller" w:date="2023-02-26T11:35:00Z">
        <w:r w:rsidDel="001C33DD">
          <w:br w:type="page"/>
        </w:r>
      </w:del>
    </w:p>
    <w:p w14:paraId="09E0A93D" w14:textId="686F6B92" w:rsidR="00D826D9" w:rsidDel="005F23DE" w:rsidRDefault="00D826D9">
      <w:pPr>
        <w:ind w:firstLine="0"/>
        <w:rPr>
          <w:del w:id="659" w:author="Chen Heller" w:date="2023-01-04T10:07:00Z"/>
        </w:rPr>
        <w:pPrChange w:id="660" w:author="Chen Heller" w:date="2023-02-26T11:35:00Z">
          <w:pPr>
            <w:pStyle w:val="Heading3"/>
          </w:pPr>
        </w:pPrChange>
      </w:pPr>
      <w:bookmarkStart w:id="661" w:name="_Toc114485380"/>
      <w:del w:id="662" w:author="Chen Heller" w:date="2023-01-04T10:07:00Z">
        <w:r w:rsidDel="005F23DE">
          <w:lastRenderedPageBreak/>
          <w:delText>Results</w:delText>
        </w:r>
        <w:bookmarkEnd w:id="661"/>
      </w:del>
    </w:p>
    <w:p w14:paraId="437897F0" w14:textId="130701E8" w:rsidR="000E54E1" w:rsidDel="005F23DE" w:rsidRDefault="00BA4221" w:rsidP="001C33DD">
      <w:pPr>
        <w:ind w:firstLine="0"/>
        <w:rPr>
          <w:del w:id="663" w:author="Chen Heller" w:date="2023-01-04T10:07:00Z"/>
        </w:rPr>
      </w:pPr>
      <w:del w:id="66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65" w:author="Chen Heller" w:date="2023-01-04T10:07:00Z"/>
        </w:rPr>
        <w:pPrChange w:id="666" w:author="Chen Heller" w:date="2023-02-26T11:35:00Z">
          <w:pPr/>
        </w:pPrChange>
      </w:pPr>
      <w:del w:id="667"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68" w:author="Chen Heller" w:date="2023-01-04T10:07:00Z"/>
        </w:rPr>
      </w:pPr>
    </w:p>
    <w:p w14:paraId="4043F815" w14:textId="7B3790D8" w:rsidR="003B10E1" w:rsidDel="005F23DE" w:rsidRDefault="003B10E1">
      <w:pPr>
        <w:ind w:firstLine="0"/>
        <w:rPr>
          <w:del w:id="669" w:author="Chen Heller" w:date="2023-01-04T10:07:00Z"/>
        </w:rPr>
        <w:pPrChange w:id="670" w:author="Chen Heller" w:date="2023-02-26T11:35:00Z">
          <w:pPr>
            <w:pStyle w:val="Caption"/>
            <w:keepNext/>
          </w:pPr>
        </w:pPrChange>
      </w:pPr>
      <w:bookmarkStart w:id="671" w:name="_Ref114067886"/>
      <w:del w:id="672"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71"/>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73"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74"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75"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76" w:author="Chen Heller" w:date="2023-01-04T10:07:00Z"/>
                <w:b/>
                <w:bCs/>
              </w:rPr>
              <w:pPrChange w:id="677" w:author="Chen Heller" w:date="2023-02-26T11:35:00Z">
                <w:pPr>
                  <w:ind w:firstLine="0"/>
                  <w:jc w:val="center"/>
                </w:pPr>
              </w:pPrChange>
            </w:pPr>
            <w:del w:id="67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79" w:author="Chen Heller" w:date="2023-01-04T10:07:00Z"/>
                <w:b/>
                <w:bCs/>
              </w:rPr>
              <w:pPrChange w:id="680" w:author="Chen Heller" w:date="2023-02-26T11:35:00Z">
                <w:pPr>
                  <w:ind w:firstLine="0"/>
                  <w:jc w:val="center"/>
                </w:pPr>
              </w:pPrChange>
            </w:pPr>
            <w:del w:id="68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82" w:author="Chen Heller" w:date="2023-01-04T10:07:00Z"/>
                <w:b/>
                <w:bCs/>
              </w:rPr>
              <w:pPrChange w:id="683"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84" w:author="Chen Heller" w:date="2023-01-04T10:07:00Z"/>
                <w:b/>
                <w:bCs/>
              </w:rPr>
              <w:pPrChange w:id="685"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86"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87" w:author="Chen Heller" w:date="2023-01-04T10:07:00Z"/>
              </w:rPr>
            </w:pPr>
          </w:p>
        </w:tc>
      </w:tr>
      <w:tr w:rsidR="00F625AB" w:rsidDel="005F23DE" w14:paraId="42B7061E" w14:textId="58A64E1D" w:rsidTr="002872CF">
        <w:trPr>
          <w:trHeight w:val="254"/>
          <w:del w:id="688"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8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9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91" w:author="Chen Heller" w:date="2023-01-04T10:07:00Z"/>
                <w:b/>
                <w:bCs/>
              </w:rPr>
            </w:pPr>
            <w:del w:id="69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93" w:author="Chen Heller" w:date="2023-01-04T10:07:00Z"/>
                <w:b/>
                <w:bCs/>
              </w:rPr>
            </w:pPr>
            <w:del w:id="69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95" w:author="Chen Heller" w:date="2023-01-04T10:07:00Z"/>
                <w:b/>
                <w:bCs/>
              </w:rPr>
            </w:pPr>
            <w:del w:id="69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97" w:author="Chen Heller" w:date="2023-01-04T10:07:00Z"/>
                <w:b/>
                <w:bCs/>
              </w:rPr>
            </w:pPr>
            <w:del w:id="69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99" w:author="Chen Heller" w:date="2023-01-04T10:07:00Z"/>
                <w:b/>
                <w:bCs/>
              </w:rPr>
            </w:pPr>
            <w:del w:id="70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01" w:author="Chen Heller" w:date="2023-01-04T10:07:00Z"/>
                <w:b/>
                <w:bCs/>
              </w:rPr>
            </w:pPr>
            <w:del w:id="702" w:author="Chen Heller" w:date="2023-01-04T10:07:00Z">
              <w:r w:rsidDel="005F23DE">
                <w:rPr>
                  <w:b/>
                  <w:bCs/>
                </w:rPr>
                <w:delText>d</w:delText>
              </w:r>
            </w:del>
          </w:p>
        </w:tc>
      </w:tr>
      <w:tr w:rsidR="00F625AB" w:rsidDel="005F23DE" w14:paraId="7E3A973E" w14:textId="45FBFB98" w:rsidTr="002872CF">
        <w:trPr>
          <w:trHeight w:val="313"/>
          <w:del w:id="703"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04" w:author="Chen Heller" w:date="2023-01-04T10:07:00Z"/>
              </w:rPr>
            </w:pPr>
            <w:del w:id="705" w:author="Chen Heller" w:date="2023-01-04T10:07:00Z">
              <w:r w:rsidDel="005F23DE">
                <w:rPr>
                  <w:b/>
                  <w:bCs/>
                </w:rPr>
                <w:delText>Reaching</w:delText>
              </w:r>
            </w:del>
          </w:p>
        </w:tc>
      </w:tr>
      <w:tr w:rsidR="00F625AB" w:rsidDel="005F23DE" w14:paraId="60E71E84" w14:textId="101E9665" w:rsidTr="002872CF">
        <w:trPr>
          <w:trHeight w:val="490"/>
          <w:del w:id="70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07" w:author="Chen Heller" w:date="2023-01-04T10:07:00Z"/>
                <w:b/>
                <w:bCs/>
              </w:rPr>
            </w:pPr>
          </w:p>
        </w:tc>
        <w:tc>
          <w:tcPr>
            <w:tcW w:w="2268" w:type="dxa"/>
          </w:tcPr>
          <w:p w14:paraId="4820B497" w14:textId="2A894765" w:rsidR="00F625AB" w:rsidRPr="00EA2CED" w:rsidDel="005F23DE" w:rsidRDefault="00F625AB" w:rsidP="001C33DD">
            <w:pPr>
              <w:ind w:firstLine="0"/>
              <w:rPr>
                <w:del w:id="708" w:author="Chen Heller" w:date="2023-01-04T10:07:00Z"/>
                <w:b/>
                <w:bCs/>
              </w:rPr>
            </w:pPr>
            <w:del w:id="709"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10" w:author="Chen Heller" w:date="2023-01-04T10:07:00Z"/>
              </w:rPr>
            </w:pPr>
            <w:del w:id="711"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12" w:author="Chen Heller" w:date="2023-01-04T10:07:00Z"/>
              </w:rPr>
            </w:pPr>
            <w:del w:id="713"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14" w:author="Chen Heller" w:date="2023-01-04T10:07:00Z"/>
              </w:rPr>
            </w:pPr>
          </w:p>
        </w:tc>
        <w:tc>
          <w:tcPr>
            <w:tcW w:w="992" w:type="dxa"/>
          </w:tcPr>
          <w:p w14:paraId="56F8291D" w14:textId="30033D6F" w:rsidR="00F625AB" w:rsidDel="005F23DE" w:rsidRDefault="00F625AB" w:rsidP="001C33DD">
            <w:pPr>
              <w:ind w:firstLine="0"/>
              <w:rPr>
                <w:del w:id="715" w:author="Chen Heller" w:date="2023-01-04T10:07:00Z"/>
              </w:rPr>
            </w:pPr>
            <w:del w:id="716" w:author="Chen Heller" w:date="2023-01-04T10:07:00Z">
              <w:r w:rsidDel="005F23DE">
                <w:delText>0.699</w:delText>
              </w:r>
            </w:del>
          </w:p>
        </w:tc>
        <w:tc>
          <w:tcPr>
            <w:tcW w:w="1701" w:type="dxa"/>
          </w:tcPr>
          <w:p w14:paraId="094E1940" w14:textId="6D4C7EDE" w:rsidR="00F625AB" w:rsidDel="005F23DE" w:rsidRDefault="00F625AB" w:rsidP="001C33DD">
            <w:pPr>
              <w:ind w:firstLine="0"/>
              <w:rPr>
                <w:del w:id="717" w:author="Chen Heller" w:date="2023-01-04T10:07:00Z"/>
              </w:rPr>
            </w:pPr>
            <w:del w:id="718"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19" w:author="Chen Heller" w:date="2023-01-04T10:07:00Z"/>
              </w:rPr>
            </w:pPr>
            <w:del w:id="720" w:author="Chen Heller" w:date="2023-01-04T10:07:00Z">
              <w:r w:rsidDel="005F23DE">
                <w:delText>0.23</w:delText>
              </w:r>
            </w:del>
          </w:p>
        </w:tc>
      </w:tr>
      <w:tr w:rsidR="00F625AB" w:rsidDel="005F23DE" w14:paraId="546D8528" w14:textId="668B2B96" w:rsidTr="002872CF">
        <w:trPr>
          <w:trHeight w:val="490"/>
          <w:del w:id="72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22" w:author="Chen Heller" w:date="2023-01-04T10:07:00Z"/>
                <w:b/>
                <w:bCs/>
              </w:rPr>
            </w:pPr>
          </w:p>
        </w:tc>
        <w:tc>
          <w:tcPr>
            <w:tcW w:w="2268" w:type="dxa"/>
          </w:tcPr>
          <w:p w14:paraId="66320C4C" w14:textId="4269E1AA" w:rsidR="00F625AB" w:rsidRPr="00EA2CED" w:rsidDel="005F23DE" w:rsidRDefault="00F625AB" w:rsidP="001C33DD">
            <w:pPr>
              <w:ind w:firstLine="0"/>
              <w:rPr>
                <w:del w:id="723" w:author="Chen Heller" w:date="2023-01-04T10:07:00Z"/>
                <w:b/>
                <w:bCs/>
              </w:rPr>
            </w:pPr>
            <w:del w:id="72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25" w:author="Chen Heller" w:date="2023-01-04T10:07:00Z"/>
              </w:rPr>
            </w:pPr>
            <w:del w:id="726"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27" w:author="Chen Heller" w:date="2023-01-04T10:07:00Z"/>
              </w:rPr>
            </w:pPr>
            <w:del w:id="728"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29" w:author="Chen Heller" w:date="2023-01-04T10:07:00Z"/>
              </w:rPr>
            </w:pPr>
            <w:del w:id="730" w:author="Chen Heller" w:date="2023-01-04T10:07:00Z">
              <w:r w:rsidDel="005F23DE">
                <w:delText>1</w:delText>
              </w:r>
            </w:del>
          </w:p>
        </w:tc>
        <w:tc>
          <w:tcPr>
            <w:tcW w:w="992" w:type="dxa"/>
          </w:tcPr>
          <w:p w14:paraId="4D52E8BF" w14:textId="5F2941EB" w:rsidR="00F625AB" w:rsidDel="005F23DE" w:rsidRDefault="00F625AB" w:rsidP="001C33DD">
            <w:pPr>
              <w:ind w:firstLine="0"/>
              <w:rPr>
                <w:del w:id="731" w:author="Chen Heller" w:date="2023-01-04T10:07:00Z"/>
              </w:rPr>
            </w:pPr>
            <w:del w:id="732" w:author="Chen Heller" w:date="2023-01-04T10:07:00Z">
              <w:r w:rsidDel="005F23DE">
                <w:delText>0.342</w:delText>
              </w:r>
            </w:del>
          </w:p>
        </w:tc>
        <w:tc>
          <w:tcPr>
            <w:tcW w:w="1701" w:type="dxa"/>
          </w:tcPr>
          <w:p w14:paraId="00B7B671" w14:textId="4CD9181A" w:rsidR="00F625AB" w:rsidDel="005F23DE" w:rsidRDefault="00F625AB" w:rsidP="001C33DD">
            <w:pPr>
              <w:ind w:firstLine="0"/>
              <w:rPr>
                <w:del w:id="733" w:author="Chen Heller" w:date="2023-01-04T10:07:00Z"/>
              </w:rPr>
            </w:pPr>
            <w:del w:id="734"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35" w:author="Chen Heller" w:date="2023-01-04T10:07:00Z"/>
              </w:rPr>
            </w:pPr>
            <w:del w:id="736" w:author="Chen Heller" w:date="2023-01-04T10:07:00Z">
              <w:r w:rsidDel="005F23DE">
                <w:delText>0.34</w:delText>
              </w:r>
            </w:del>
          </w:p>
        </w:tc>
      </w:tr>
      <w:tr w:rsidR="00F625AB" w:rsidDel="005F23DE" w14:paraId="3477F4C1" w14:textId="4BB3B5E1" w:rsidTr="002872CF">
        <w:trPr>
          <w:trHeight w:val="490"/>
          <w:del w:id="73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38" w:author="Chen Heller" w:date="2023-01-04T10:07:00Z"/>
                <w:b/>
                <w:bCs/>
              </w:rPr>
            </w:pPr>
          </w:p>
        </w:tc>
        <w:tc>
          <w:tcPr>
            <w:tcW w:w="2268" w:type="dxa"/>
          </w:tcPr>
          <w:p w14:paraId="20977C07" w14:textId="2015A152" w:rsidR="00F625AB" w:rsidRPr="00EA2CED" w:rsidDel="005F23DE" w:rsidRDefault="00F625AB" w:rsidP="001C33DD">
            <w:pPr>
              <w:ind w:firstLine="0"/>
              <w:rPr>
                <w:del w:id="739" w:author="Chen Heller" w:date="2023-01-04T10:07:00Z"/>
                <w:b/>
                <w:bCs/>
              </w:rPr>
            </w:pPr>
            <w:del w:id="74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41" w:author="Chen Heller" w:date="2023-01-04T10:07:00Z"/>
              </w:rPr>
            </w:pPr>
            <w:del w:id="742"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43" w:author="Chen Heller" w:date="2023-01-04T10:07:00Z"/>
              </w:rPr>
            </w:pPr>
            <w:del w:id="744"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45" w:author="Chen Heller" w:date="2023-01-04T10:07:00Z"/>
              </w:rPr>
            </w:pPr>
          </w:p>
        </w:tc>
        <w:tc>
          <w:tcPr>
            <w:tcW w:w="992" w:type="dxa"/>
          </w:tcPr>
          <w:p w14:paraId="518DA98B" w14:textId="7591B0BE" w:rsidR="00F625AB" w:rsidDel="005F23DE" w:rsidRDefault="00F625AB" w:rsidP="001C33DD">
            <w:pPr>
              <w:ind w:firstLine="0"/>
              <w:rPr>
                <w:del w:id="746" w:author="Chen Heller" w:date="2023-01-04T10:07:00Z"/>
              </w:rPr>
            </w:pPr>
            <w:del w:id="747" w:author="Chen Heller" w:date="2023-01-04T10:07:00Z">
              <w:r w:rsidDel="005F23DE">
                <w:delText>0.273</w:delText>
              </w:r>
            </w:del>
          </w:p>
        </w:tc>
        <w:tc>
          <w:tcPr>
            <w:tcW w:w="1701" w:type="dxa"/>
          </w:tcPr>
          <w:p w14:paraId="42AE0FAA" w14:textId="4F50092A" w:rsidR="00F625AB" w:rsidDel="005F23DE" w:rsidRDefault="00F625AB" w:rsidP="001C33DD">
            <w:pPr>
              <w:ind w:firstLine="0"/>
              <w:rPr>
                <w:del w:id="748" w:author="Chen Heller" w:date="2023-01-04T10:07:00Z"/>
              </w:rPr>
            </w:pPr>
            <w:del w:id="749"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50" w:author="Chen Heller" w:date="2023-01-04T10:07:00Z"/>
              </w:rPr>
            </w:pPr>
            <w:del w:id="751" w:author="Chen Heller" w:date="2023-01-04T10:07:00Z">
              <w:r w:rsidDel="005F23DE">
                <w:delText>0.40</w:delText>
              </w:r>
            </w:del>
          </w:p>
        </w:tc>
      </w:tr>
      <w:tr w:rsidR="00F625AB" w:rsidDel="005F23DE" w14:paraId="4916FD57" w14:textId="21E09EA2" w:rsidTr="002872CF">
        <w:trPr>
          <w:trHeight w:val="490"/>
          <w:del w:id="75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53" w:author="Chen Heller" w:date="2023-01-04T10:07:00Z"/>
                <w:b/>
                <w:bCs/>
              </w:rPr>
            </w:pPr>
          </w:p>
        </w:tc>
        <w:tc>
          <w:tcPr>
            <w:tcW w:w="2268" w:type="dxa"/>
          </w:tcPr>
          <w:p w14:paraId="7B3078D3" w14:textId="144CC248" w:rsidR="00F625AB" w:rsidRPr="00EA2CED" w:rsidDel="005F23DE" w:rsidRDefault="00F625AB" w:rsidP="001C33DD">
            <w:pPr>
              <w:ind w:firstLine="0"/>
              <w:rPr>
                <w:del w:id="754" w:author="Chen Heller" w:date="2023-01-04T10:07:00Z"/>
                <w:b/>
                <w:bCs/>
              </w:rPr>
            </w:pPr>
            <w:del w:id="75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56" w:author="Chen Heller" w:date="2023-01-04T10:07:00Z"/>
              </w:rPr>
            </w:pPr>
            <w:del w:id="757"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58" w:author="Chen Heller" w:date="2023-01-04T10:07:00Z"/>
              </w:rPr>
            </w:pPr>
            <w:del w:id="759"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60" w:author="Chen Heller" w:date="2023-01-04T10:07:00Z"/>
              </w:rPr>
            </w:pPr>
          </w:p>
        </w:tc>
        <w:tc>
          <w:tcPr>
            <w:tcW w:w="992" w:type="dxa"/>
          </w:tcPr>
          <w:p w14:paraId="2BD28BB7" w14:textId="6B55262E" w:rsidR="00F625AB" w:rsidDel="005F23DE" w:rsidRDefault="00F625AB" w:rsidP="001C33DD">
            <w:pPr>
              <w:ind w:firstLine="0"/>
              <w:rPr>
                <w:del w:id="761" w:author="Chen Heller" w:date="2023-01-04T10:07:00Z"/>
              </w:rPr>
            </w:pPr>
            <w:del w:id="762" w:author="Chen Heller" w:date="2023-01-04T10:07:00Z">
              <w:r w:rsidDel="005F23DE">
                <w:delText>0.316</w:delText>
              </w:r>
            </w:del>
          </w:p>
        </w:tc>
        <w:tc>
          <w:tcPr>
            <w:tcW w:w="1701" w:type="dxa"/>
          </w:tcPr>
          <w:p w14:paraId="4746B163" w14:textId="5DE35E1A" w:rsidR="00F625AB" w:rsidDel="005F23DE" w:rsidRDefault="00F625AB" w:rsidP="001C33DD">
            <w:pPr>
              <w:ind w:firstLine="0"/>
              <w:rPr>
                <w:del w:id="763" w:author="Chen Heller" w:date="2023-01-04T10:07:00Z"/>
              </w:rPr>
            </w:pPr>
            <w:del w:id="764"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65" w:author="Chen Heller" w:date="2023-01-04T10:07:00Z"/>
              </w:rPr>
            </w:pPr>
            <w:del w:id="766" w:author="Chen Heller" w:date="2023-01-04T10:07:00Z">
              <w:r w:rsidDel="005F23DE">
                <w:delText>0.40</w:delText>
              </w:r>
            </w:del>
          </w:p>
        </w:tc>
      </w:tr>
      <w:tr w:rsidR="00F625AB" w:rsidDel="005F23DE" w14:paraId="1A30158E" w14:textId="49C614D6" w:rsidTr="002872CF">
        <w:trPr>
          <w:trHeight w:val="490"/>
          <w:del w:id="76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6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69" w:author="Chen Heller" w:date="2023-01-04T10:07:00Z"/>
                <w:b/>
                <w:bCs/>
              </w:rPr>
            </w:pPr>
            <w:del w:id="77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71" w:author="Chen Heller" w:date="2023-01-04T10:07:00Z"/>
              </w:rPr>
            </w:pPr>
            <w:del w:id="77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73" w:author="Chen Heller" w:date="2023-01-04T10:07:00Z"/>
              </w:rPr>
            </w:pPr>
            <w:del w:id="77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75"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76" w:author="Chen Heller" w:date="2023-01-04T10:07:00Z"/>
              </w:rPr>
            </w:pPr>
            <w:del w:id="77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78" w:author="Chen Heller" w:date="2023-01-04T10:07:00Z"/>
              </w:rPr>
            </w:pPr>
            <w:del w:id="77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80" w:author="Chen Heller" w:date="2023-01-04T10:07:00Z"/>
              </w:rPr>
            </w:pPr>
            <w:del w:id="781" w:author="Chen Heller" w:date="2023-01-04T10:07:00Z">
              <w:r w:rsidDel="005F23DE">
                <w:delText>0.13</w:delText>
              </w:r>
            </w:del>
          </w:p>
        </w:tc>
      </w:tr>
      <w:tr w:rsidR="00F625AB" w:rsidDel="005F23DE" w14:paraId="3E212A02" w14:textId="18AB2C2C" w:rsidTr="002872CF">
        <w:trPr>
          <w:trHeight w:val="490"/>
          <w:del w:id="782"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83" w:author="Chen Heller" w:date="2023-01-04T10:07:00Z"/>
              </w:rPr>
            </w:pPr>
            <w:del w:id="78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85" w:author="Chen Heller" w:date="2023-01-04T10:07:00Z"/>
        </w:rPr>
      </w:pPr>
    </w:p>
    <w:p w14:paraId="1EC99FEE" w14:textId="78372361" w:rsidR="009B0704" w:rsidDel="005F23DE" w:rsidRDefault="009B0704">
      <w:pPr>
        <w:ind w:firstLine="0"/>
        <w:rPr>
          <w:del w:id="786" w:author="Chen Heller" w:date="2023-01-04T10:07:00Z"/>
        </w:rPr>
        <w:pPrChange w:id="787" w:author="Chen Heller" w:date="2023-02-26T11:35:00Z">
          <w:pPr>
            <w:pStyle w:val="NoSpacing"/>
            <w:keepNext/>
            <w:bidi w:val="0"/>
          </w:pPr>
        </w:pPrChange>
      </w:pPr>
      <w:del w:id="788"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89" w:author="Chen Heller" w:date="2023-02-26T11:35:00Z"/>
        </w:rPr>
        <w:pPrChange w:id="790" w:author="Chen Heller" w:date="2023-02-26T11:35:00Z">
          <w:pPr>
            <w:pStyle w:val="Caption"/>
            <w:jc w:val="left"/>
          </w:pPr>
        </w:pPrChange>
      </w:pPr>
      <w:bookmarkStart w:id="791" w:name="_Ref113877160"/>
      <w:del w:id="792"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91"/>
        <w:r w:rsidDel="005F23DE">
          <w:delText xml:space="preserve">. </w:delText>
        </w:r>
        <w:bookmarkStart w:id="793"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94" w:author="Chen Heller" w:date="2023-02-26T11:35:00Z">
        <w:r w:rsidR="002872CF" w:rsidDel="001C33DD">
          <w:delText xml:space="preserve"> </w:delText>
        </w:r>
        <w:bookmarkEnd w:id="793"/>
      </w:del>
    </w:p>
    <w:p w14:paraId="478CC092" w14:textId="7EEDD442" w:rsidR="005948F8" w:rsidRPr="005948F8" w:rsidDel="00A561BE" w:rsidRDefault="005948F8">
      <w:pPr>
        <w:ind w:firstLine="0"/>
        <w:rPr>
          <w:del w:id="795" w:author="Chen Heller" w:date="2023-01-04T10:10:00Z"/>
        </w:rPr>
        <w:pPrChange w:id="796" w:author="Chen Heller" w:date="2023-02-26T11:35:00Z">
          <w:pPr/>
        </w:pPrChange>
      </w:pPr>
    </w:p>
    <w:p w14:paraId="65366A3D" w14:textId="29AA2BC8" w:rsidR="00D826D9" w:rsidDel="00A561BE" w:rsidRDefault="00D826D9">
      <w:pPr>
        <w:ind w:firstLine="0"/>
        <w:rPr>
          <w:del w:id="797" w:author="Chen Heller" w:date="2023-01-04T10:10:00Z"/>
        </w:rPr>
        <w:pPrChange w:id="798" w:author="Chen Heller" w:date="2023-02-26T11:35:00Z">
          <w:pPr>
            <w:pStyle w:val="Heading3"/>
          </w:pPr>
        </w:pPrChange>
      </w:pPr>
      <w:bookmarkStart w:id="799" w:name="_Toc114485381"/>
      <w:del w:id="800" w:author="Chen Heller" w:date="2023-01-04T10:10:00Z">
        <w:r w:rsidDel="00A561BE">
          <w:delText>Discussion</w:delText>
        </w:r>
        <w:bookmarkEnd w:id="799"/>
      </w:del>
    </w:p>
    <w:p w14:paraId="25BD0ACD" w14:textId="7E4F32D0" w:rsidR="00197453" w:rsidDel="00A561BE" w:rsidRDefault="005B4E48" w:rsidP="001C33DD">
      <w:pPr>
        <w:ind w:firstLine="0"/>
        <w:rPr>
          <w:del w:id="801" w:author="Chen Heller" w:date="2023-01-04T10:10:00Z"/>
        </w:rPr>
      </w:pPr>
      <w:del w:id="802"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03" w:author="Chen Heller" w:date="2023-01-04T10:12:00Z"/>
          <w:rtl/>
        </w:rPr>
        <w:pPrChange w:id="804" w:author="Chen Heller" w:date="2023-02-26T11:35:00Z">
          <w:pPr>
            <w:pStyle w:val="Heading2"/>
          </w:pPr>
        </w:pPrChange>
      </w:pPr>
      <w:bookmarkStart w:id="805" w:name="_Toc114485382"/>
      <w:del w:id="80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05"/>
      </w:del>
    </w:p>
    <w:p w14:paraId="6ED892B3" w14:textId="484AD34A" w:rsidR="00D826D9" w:rsidDel="00094743" w:rsidRDefault="007D3BA7" w:rsidP="001C33DD">
      <w:pPr>
        <w:ind w:firstLine="0"/>
        <w:rPr>
          <w:del w:id="807" w:author="Chen Heller" w:date="2023-01-04T10:12:00Z"/>
        </w:rPr>
      </w:pPr>
      <w:del w:id="80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09" w:author="Chen Heller" w:date="2023-01-03T17:25:00Z"/>
        </w:rPr>
        <w:pPrChange w:id="810" w:author="Chen Heller" w:date="2023-02-26T11:35:00Z">
          <w:pPr>
            <w:pStyle w:val="Heading3"/>
          </w:pPr>
        </w:pPrChange>
      </w:pPr>
      <w:bookmarkStart w:id="811" w:name="_Toc114485383"/>
      <w:del w:id="812" w:author="Chen Heller" w:date="2023-01-03T17:25:00Z">
        <w:r w:rsidDel="00B23456">
          <w:delText>Methods</w:delText>
        </w:r>
        <w:bookmarkEnd w:id="811"/>
      </w:del>
    </w:p>
    <w:p w14:paraId="3B29F863" w14:textId="2287F0E3" w:rsidR="00D826D9" w:rsidDel="00B23456" w:rsidRDefault="00D826D9">
      <w:pPr>
        <w:ind w:firstLine="0"/>
        <w:rPr>
          <w:del w:id="813" w:author="Chen Heller" w:date="2023-01-03T17:25:00Z"/>
        </w:rPr>
        <w:pPrChange w:id="814" w:author="Chen Heller" w:date="2023-02-26T11:35:00Z">
          <w:pPr>
            <w:pStyle w:val="Heading4"/>
          </w:pPr>
        </w:pPrChange>
      </w:pPr>
      <w:bookmarkStart w:id="815" w:name="_Toc114485384"/>
      <w:del w:id="816" w:author="Chen Heller" w:date="2023-01-03T17:25:00Z">
        <w:r w:rsidDel="00B23456">
          <w:delText>Participants</w:delText>
        </w:r>
        <w:bookmarkEnd w:id="815"/>
      </w:del>
    </w:p>
    <w:p w14:paraId="542AD451" w14:textId="300720F7" w:rsidR="00D826D9" w:rsidRPr="00354457" w:rsidDel="00B23456" w:rsidRDefault="00F0095E" w:rsidP="001C33DD">
      <w:pPr>
        <w:ind w:firstLine="0"/>
        <w:rPr>
          <w:del w:id="817" w:author="Chen Heller" w:date="2023-01-03T17:25:00Z"/>
        </w:rPr>
      </w:pPr>
      <w:del w:id="818"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19" w:author="Chen Heller" w:date="2023-02-26T11:35:00Z">
        <w:r w:rsidR="007B7156" w:rsidDel="001C33DD">
          <w:delText xml:space="preserve"> </w:delText>
        </w:r>
      </w:del>
    </w:p>
    <w:p w14:paraId="0A2005EA" w14:textId="1C8875C8" w:rsidR="00D826D9" w:rsidDel="001C33DD" w:rsidRDefault="00D826D9">
      <w:pPr>
        <w:ind w:firstLine="0"/>
        <w:rPr>
          <w:del w:id="820" w:author="Chen Heller" w:date="2023-02-26T11:35:00Z"/>
        </w:rPr>
        <w:pPrChange w:id="821" w:author="Chen Heller" w:date="2023-02-26T11:35:00Z">
          <w:pPr>
            <w:pStyle w:val="Heading3"/>
          </w:pPr>
        </w:pPrChange>
      </w:pPr>
      <w:bookmarkStart w:id="822" w:name="_Toc114485385"/>
      <w:del w:id="823" w:author="Chen Heller" w:date="2023-01-03T17:25:00Z">
        <w:r w:rsidDel="00B23456">
          <w:delText>Stimuli</w:delText>
        </w:r>
        <w:r w:rsidR="008E682E" w:rsidDel="00B23456">
          <w:delText>, Apparatus and Procedure</w:delText>
        </w:r>
      </w:del>
      <w:bookmarkEnd w:id="822"/>
    </w:p>
    <w:p w14:paraId="1151CE81" w14:textId="3F06E9E1" w:rsidR="00D826D9" w:rsidDel="001C33DD" w:rsidRDefault="00D826D9" w:rsidP="001C33DD">
      <w:pPr>
        <w:ind w:firstLine="0"/>
        <w:rPr>
          <w:del w:id="824" w:author="Chen Heller" w:date="2023-02-26T11:35:00Z"/>
        </w:rPr>
      </w:pPr>
      <w:del w:id="825"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26"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27" w:author="Chen Heller" w:date="2023-01-03T17:19:00Z">
        <w:r w:rsidDel="00621802">
          <w:delText xml:space="preserve">. </w:delText>
        </w:r>
      </w:del>
      <w:del w:id="828"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29" w:author="Chen Heller" w:date="2023-02-26T11:35:00Z">
        <w:r w:rsidR="008E682E" w:rsidDel="001C33DD">
          <w:delText xml:space="preserve">Second, </w:delText>
        </w:r>
      </w:del>
      <w:del w:id="830"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31"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32" w:author="Chen Heller" w:date="2023-01-04T10:14:00Z"/>
        </w:rPr>
        <w:pPrChange w:id="833" w:author="Chen Heller" w:date="2023-02-26T11:35:00Z">
          <w:pPr>
            <w:pStyle w:val="Heading3"/>
          </w:pPr>
        </w:pPrChange>
      </w:pPr>
      <w:bookmarkStart w:id="834" w:name="_Toc114485386"/>
      <w:del w:id="835" w:author="Chen Heller" w:date="2023-01-04T10:14:00Z">
        <w:r w:rsidDel="005B45DE">
          <w:delText>Results</w:delText>
        </w:r>
        <w:bookmarkEnd w:id="834"/>
      </w:del>
    </w:p>
    <w:p w14:paraId="3C8905BD" w14:textId="567CFF55" w:rsidR="0045341F" w:rsidDel="00094743" w:rsidRDefault="00BA4221" w:rsidP="001C33DD">
      <w:pPr>
        <w:ind w:firstLine="0"/>
        <w:rPr>
          <w:del w:id="836" w:author="Chen Heller" w:date="2023-01-04T10:12:00Z"/>
        </w:rPr>
      </w:pPr>
      <w:del w:id="83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38" w:author="Chen Heller" w:date="2023-01-04T10:13:00Z"/>
        </w:rPr>
        <w:pPrChange w:id="839" w:author="Chen Heller" w:date="2023-02-26T11:35:00Z">
          <w:pPr/>
        </w:pPrChange>
      </w:pPr>
      <w:del w:id="840"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41" w:author="Chen Heller" w:date="2023-01-04T10:14:00Z"/>
        </w:rPr>
        <w:pPrChange w:id="842" w:author="Chen Heller" w:date="2023-02-26T11:35:00Z">
          <w:pPr/>
        </w:pPrChange>
      </w:pPr>
      <w:del w:id="843"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44" w:author="Chen Heller" w:date="2023-01-04T10:14:00Z"/>
        </w:rPr>
        <w:pPrChange w:id="845" w:author="Chen Heller" w:date="2023-02-26T11:35:00Z">
          <w:pPr/>
        </w:pPrChange>
      </w:pPr>
    </w:p>
    <w:p w14:paraId="3D3AA847" w14:textId="671C7454" w:rsidR="001D150D" w:rsidDel="005B45DE" w:rsidRDefault="001D150D">
      <w:pPr>
        <w:ind w:firstLine="0"/>
        <w:rPr>
          <w:del w:id="846" w:author="Chen Heller" w:date="2023-01-04T10:14:00Z"/>
        </w:rPr>
        <w:pPrChange w:id="847" w:author="Chen Heller" w:date="2023-02-26T11:35:00Z">
          <w:pPr>
            <w:pStyle w:val="Caption"/>
            <w:keepNext/>
          </w:pPr>
        </w:pPrChange>
      </w:pPr>
      <w:bookmarkStart w:id="848" w:name="_Ref114067946"/>
      <w:del w:id="849"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4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50"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51"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5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53" w:author="Chen Heller" w:date="2023-01-04T10:14:00Z"/>
                <w:b/>
                <w:bCs/>
              </w:rPr>
              <w:pPrChange w:id="854" w:author="Chen Heller" w:date="2023-02-26T11:35:00Z">
                <w:pPr>
                  <w:ind w:firstLine="0"/>
                  <w:jc w:val="center"/>
                </w:pPr>
              </w:pPrChange>
            </w:pPr>
            <w:del w:id="855"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56" w:author="Chen Heller" w:date="2023-01-04T10:14:00Z"/>
                <w:b/>
                <w:bCs/>
              </w:rPr>
              <w:pPrChange w:id="857" w:author="Chen Heller" w:date="2023-02-26T11:35:00Z">
                <w:pPr>
                  <w:ind w:firstLine="0"/>
                  <w:jc w:val="center"/>
                </w:pPr>
              </w:pPrChange>
            </w:pPr>
            <w:del w:id="85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59" w:author="Chen Heller" w:date="2023-01-04T10:14:00Z"/>
                <w:b/>
                <w:bCs/>
              </w:rPr>
              <w:pPrChange w:id="860"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61" w:author="Chen Heller" w:date="2023-01-04T10:14:00Z"/>
                <w:b/>
                <w:bCs/>
              </w:rPr>
              <w:pPrChange w:id="862"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63"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64" w:author="Chen Heller" w:date="2023-01-04T10:14:00Z"/>
              </w:rPr>
            </w:pPr>
          </w:p>
        </w:tc>
      </w:tr>
      <w:tr w:rsidR="00B65BC7" w:rsidDel="005B45DE" w14:paraId="48C9E5AC" w14:textId="26B6782D" w:rsidTr="002973C7">
        <w:trPr>
          <w:trHeight w:val="254"/>
          <w:del w:id="865"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66"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67"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68" w:author="Chen Heller" w:date="2023-01-04T10:14:00Z"/>
                <w:b/>
                <w:bCs/>
              </w:rPr>
            </w:pPr>
            <w:del w:id="86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70" w:author="Chen Heller" w:date="2023-01-04T10:14:00Z"/>
                <w:b/>
                <w:bCs/>
              </w:rPr>
            </w:pPr>
            <w:del w:id="87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72" w:author="Chen Heller" w:date="2023-01-04T10:14:00Z"/>
                <w:b/>
                <w:bCs/>
              </w:rPr>
            </w:pPr>
            <w:del w:id="873"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74" w:author="Chen Heller" w:date="2023-01-04T10:14:00Z"/>
                <w:b/>
                <w:bCs/>
              </w:rPr>
            </w:pPr>
            <w:del w:id="875"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76" w:author="Chen Heller" w:date="2023-01-04T10:14:00Z"/>
                <w:b/>
                <w:bCs/>
              </w:rPr>
            </w:pPr>
            <w:del w:id="877"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78" w:author="Chen Heller" w:date="2023-01-04T10:14:00Z"/>
                <w:b/>
                <w:bCs/>
              </w:rPr>
            </w:pPr>
            <w:del w:id="879" w:author="Chen Heller" w:date="2023-01-04T10:14:00Z">
              <w:r w:rsidDel="005B45DE">
                <w:rPr>
                  <w:b/>
                  <w:bCs/>
                </w:rPr>
                <w:delText>d</w:delText>
              </w:r>
            </w:del>
          </w:p>
        </w:tc>
      </w:tr>
      <w:tr w:rsidR="00B65BC7" w:rsidDel="005B45DE" w14:paraId="43185318" w14:textId="2F125864" w:rsidTr="002973C7">
        <w:trPr>
          <w:trHeight w:val="313"/>
          <w:del w:id="880"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81" w:author="Chen Heller" w:date="2023-01-04T10:14:00Z"/>
              </w:rPr>
            </w:pPr>
            <w:del w:id="882" w:author="Chen Heller" w:date="2023-01-04T10:14:00Z">
              <w:r w:rsidDel="005B45DE">
                <w:rPr>
                  <w:b/>
                  <w:bCs/>
                </w:rPr>
                <w:delText>Reaching</w:delText>
              </w:r>
            </w:del>
          </w:p>
        </w:tc>
      </w:tr>
      <w:tr w:rsidR="00B65BC7" w:rsidDel="005B45DE" w14:paraId="4FFCFB7D" w14:textId="1BA10A66" w:rsidTr="002973C7">
        <w:trPr>
          <w:trHeight w:val="490"/>
          <w:del w:id="883"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84" w:author="Chen Heller" w:date="2023-01-04T10:14:00Z"/>
                <w:b/>
                <w:bCs/>
              </w:rPr>
            </w:pPr>
          </w:p>
        </w:tc>
        <w:tc>
          <w:tcPr>
            <w:tcW w:w="2268" w:type="dxa"/>
          </w:tcPr>
          <w:p w14:paraId="6EB8D387" w14:textId="4AC67FA6" w:rsidR="00B65BC7" w:rsidRPr="00EA2CED" w:rsidDel="005B45DE" w:rsidRDefault="00B65BC7" w:rsidP="001C33DD">
            <w:pPr>
              <w:ind w:firstLine="0"/>
              <w:rPr>
                <w:del w:id="885" w:author="Chen Heller" w:date="2023-01-04T10:14:00Z"/>
                <w:b/>
                <w:bCs/>
              </w:rPr>
            </w:pPr>
            <w:del w:id="886"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87" w:author="Chen Heller" w:date="2023-01-04T10:14:00Z"/>
              </w:rPr>
            </w:pPr>
            <w:del w:id="888"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89" w:author="Chen Heller" w:date="2023-01-04T10:14:00Z"/>
              </w:rPr>
            </w:pPr>
            <w:del w:id="890"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91" w:author="Chen Heller" w:date="2023-01-04T10:14:00Z"/>
              </w:rPr>
            </w:pPr>
            <w:del w:id="892" w:author="Chen Heller" w:date="2023-01-04T10:14:00Z">
              <w:r w:rsidDel="005B45DE">
                <w:delText>3.02</w:delText>
              </w:r>
            </w:del>
          </w:p>
        </w:tc>
        <w:tc>
          <w:tcPr>
            <w:tcW w:w="992" w:type="dxa"/>
          </w:tcPr>
          <w:p w14:paraId="60CD7F88" w14:textId="797F6D0D" w:rsidR="00B65BC7" w:rsidDel="005B45DE" w:rsidRDefault="00B65BC7" w:rsidP="001C33DD">
            <w:pPr>
              <w:ind w:firstLine="0"/>
              <w:rPr>
                <w:del w:id="893" w:author="Chen Heller" w:date="2023-01-04T10:14:00Z"/>
              </w:rPr>
            </w:pPr>
            <w:del w:id="894" w:author="Chen Heller" w:date="2023-01-04T10:14:00Z">
              <w:r w:rsidDel="005B45DE">
                <w:delText>0.023</w:delText>
              </w:r>
            </w:del>
          </w:p>
        </w:tc>
        <w:tc>
          <w:tcPr>
            <w:tcW w:w="1701" w:type="dxa"/>
          </w:tcPr>
          <w:p w14:paraId="46A272B3" w14:textId="72B3D8FB" w:rsidR="00B65BC7" w:rsidDel="005B45DE" w:rsidRDefault="00B65BC7" w:rsidP="001C33DD">
            <w:pPr>
              <w:ind w:firstLine="0"/>
              <w:rPr>
                <w:del w:id="895" w:author="Chen Heller" w:date="2023-01-04T10:14:00Z"/>
              </w:rPr>
            </w:pPr>
            <w:del w:id="896"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97" w:author="Chen Heller" w:date="2023-01-04T10:14:00Z"/>
              </w:rPr>
            </w:pPr>
            <w:del w:id="898" w:author="Chen Heller" w:date="2023-01-04T10:14:00Z">
              <w:r w:rsidDel="005B45DE">
                <w:delText>1.14</w:delText>
              </w:r>
            </w:del>
          </w:p>
        </w:tc>
      </w:tr>
      <w:tr w:rsidR="00B65BC7" w:rsidDel="005B45DE" w14:paraId="11FBE247" w14:textId="7A9ABB7B" w:rsidTr="002973C7">
        <w:trPr>
          <w:trHeight w:val="490"/>
          <w:del w:id="899"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00" w:author="Chen Heller" w:date="2023-01-04T10:14:00Z"/>
                <w:b/>
                <w:bCs/>
              </w:rPr>
            </w:pPr>
          </w:p>
        </w:tc>
        <w:tc>
          <w:tcPr>
            <w:tcW w:w="2268" w:type="dxa"/>
          </w:tcPr>
          <w:p w14:paraId="7FB444DD" w14:textId="04B0564C" w:rsidR="00B65BC7" w:rsidRPr="00EA2CED" w:rsidDel="005B45DE" w:rsidRDefault="00B65BC7" w:rsidP="001C33DD">
            <w:pPr>
              <w:ind w:firstLine="0"/>
              <w:rPr>
                <w:del w:id="901" w:author="Chen Heller" w:date="2023-01-04T10:14:00Z"/>
                <w:b/>
                <w:bCs/>
              </w:rPr>
            </w:pPr>
            <w:del w:id="902"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03" w:author="Chen Heller" w:date="2023-01-04T10:14:00Z"/>
              </w:rPr>
            </w:pPr>
            <w:del w:id="904"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05" w:author="Chen Heller" w:date="2023-01-04T10:14:00Z"/>
              </w:rPr>
            </w:pPr>
            <w:del w:id="906"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07" w:author="Chen Heller" w:date="2023-01-04T10:14:00Z"/>
              </w:rPr>
            </w:pPr>
            <w:del w:id="908" w:author="Chen Heller" w:date="2023-01-04T10:14:00Z">
              <w:r w:rsidDel="005B45DE">
                <w:delText>3.69</w:delText>
              </w:r>
            </w:del>
          </w:p>
        </w:tc>
        <w:tc>
          <w:tcPr>
            <w:tcW w:w="992" w:type="dxa"/>
          </w:tcPr>
          <w:p w14:paraId="27EBAABF" w14:textId="7292D5BC" w:rsidR="00B65BC7" w:rsidDel="005B45DE" w:rsidRDefault="00B65BC7" w:rsidP="001C33DD">
            <w:pPr>
              <w:ind w:firstLine="0"/>
              <w:rPr>
                <w:del w:id="909" w:author="Chen Heller" w:date="2023-01-04T10:14:00Z"/>
              </w:rPr>
            </w:pPr>
            <w:del w:id="910" w:author="Chen Heller" w:date="2023-01-04T10:14:00Z">
              <w:r w:rsidDel="005B45DE">
                <w:delText>0.010</w:delText>
              </w:r>
            </w:del>
          </w:p>
        </w:tc>
        <w:tc>
          <w:tcPr>
            <w:tcW w:w="1701" w:type="dxa"/>
          </w:tcPr>
          <w:p w14:paraId="17021F6F" w14:textId="1A39BE33" w:rsidR="00B65BC7" w:rsidDel="005B45DE" w:rsidRDefault="00B65BC7" w:rsidP="001C33DD">
            <w:pPr>
              <w:ind w:firstLine="0"/>
              <w:rPr>
                <w:del w:id="911" w:author="Chen Heller" w:date="2023-01-04T10:14:00Z"/>
              </w:rPr>
            </w:pPr>
            <w:del w:id="912"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13" w:author="Chen Heller" w:date="2023-01-04T10:14:00Z"/>
              </w:rPr>
            </w:pPr>
            <w:del w:id="914" w:author="Chen Heller" w:date="2023-01-04T10:14:00Z">
              <w:r w:rsidDel="005B45DE">
                <w:delText>1.40</w:delText>
              </w:r>
            </w:del>
          </w:p>
        </w:tc>
      </w:tr>
      <w:tr w:rsidR="00B65BC7" w:rsidDel="005B45DE" w14:paraId="114D34EA" w14:textId="52499F43" w:rsidTr="002973C7">
        <w:trPr>
          <w:trHeight w:val="490"/>
          <w:del w:id="915"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16" w:author="Chen Heller" w:date="2023-01-04T10:14:00Z"/>
                <w:b/>
                <w:bCs/>
              </w:rPr>
            </w:pPr>
          </w:p>
        </w:tc>
        <w:tc>
          <w:tcPr>
            <w:tcW w:w="2268" w:type="dxa"/>
          </w:tcPr>
          <w:p w14:paraId="1CA70F67" w14:textId="379DDDE2" w:rsidR="00B65BC7" w:rsidRPr="00EA2CED" w:rsidDel="005B45DE" w:rsidRDefault="00B65BC7" w:rsidP="001C33DD">
            <w:pPr>
              <w:ind w:firstLine="0"/>
              <w:rPr>
                <w:del w:id="917" w:author="Chen Heller" w:date="2023-01-04T10:14:00Z"/>
                <w:b/>
                <w:bCs/>
              </w:rPr>
            </w:pPr>
            <w:del w:id="918"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19" w:author="Chen Heller" w:date="2023-01-04T10:14:00Z"/>
              </w:rPr>
            </w:pPr>
            <w:del w:id="920"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21" w:author="Chen Heller" w:date="2023-01-04T10:14:00Z"/>
              </w:rPr>
            </w:pPr>
            <w:del w:id="922"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23" w:author="Chen Heller" w:date="2023-01-04T10:14:00Z"/>
              </w:rPr>
            </w:pPr>
            <w:del w:id="924" w:author="Chen Heller" w:date="2023-01-04T10:14:00Z">
              <w:r w:rsidDel="005B45DE">
                <w:delText>2.22</w:delText>
              </w:r>
            </w:del>
          </w:p>
        </w:tc>
        <w:tc>
          <w:tcPr>
            <w:tcW w:w="992" w:type="dxa"/>
          </w:tcPr>
          <w:p w14:paraId="1AC04C4D" w14:textId="1D80BABB" w:rsidR="00B65BC7" w:rsidDel="005B45DE" w:rsidRDefault="00B65BC7" w:rsidP="001C33DD">
            <w:pPr>
              <w:ind w:firstLine="0"/>
              <w:rPr>
                <w:del w:id="925" w:author="Chen Heller" w:date="2023-01-04T10:14:00Z"/>
              </w:rPr>
            </w:pPr>
            <w:del w:id="926" w:author="Chen Heller" w:date="2023-01-04T10:14:00Z">
              <w:r w:rsidDel="005B45DE">
                <w:delText>0.067</w:delText>
              </w:r>
            </w:del>
          </w:p>
        </w:tc>
        <w:tc>
          <w:tcPr>
            <w:tcW w:w="1701" w:type="dxa"/>
          </w:tcPr>
          <w:p w14:paraId="5E3BEF8D" w14:textId="000C3270" w:rsidR="00B65BC7" w:rsidDel="005B45DE" w:rsidRDefault="00B65BC7" w:rsidP="001C33DD">
            <w:pPr>
              <w:ind w:firstLine="0"/>
              <w:rPr>
                <w:del w:id="927" w:author="Chen Heller" w:date="2023-01-04T10:14:00Z"/>
              </w:rPr>
            </w:pPr>
            <w:del w:id="928"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29" w:author="Chen Heller" w:date="2023-01-04T10:14:00Z"/>
              </w:rPr>
            </w:pPr>
            <w:del w:id="930" w:author="Chen Heller" w:date="2023-01-04T10:14:00Z">
              <w:r w:rsidDel="005B45DE">
                <w:delText>0.84</w:delText>
              </w:r>
            </w:del>
          </w:p>
        </w:tc>
      </w:tr>
      <w:tr w:rsidR="00B65BC7" w:rsidDel="005B45DE" w14:paraId="2B49790C" w14:textId="0529B65E" w:rsidTr="002973C7">
        <w:trPr>
          <w:trHeight w:val="490"/>
          <w:del w:id="931"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32" w:author="Chen Heller" w:date="2023-01-04T10:14:00Z"/>
                <w:b/>
                <w:bCs/>
              </w:rPr>
            </w:pPr>
          </w:p>
        </w:tc>
        <w:tc>
          <w:tcPr>
            <w:tcW w:w="2268" w:type="dxa"/>
          </w:tcPr>
          <w:p w14:paraId="76E6486F" w14:textId="03B2145F" w:rsidR="00B65BC7" w:rsidRPr="00EA2CED" w:rsidDel="005B45DE" w:rsidRDefault="00B65BC7" w:rsidP="001C33DD">
            <w:pPr>
              <w:ind w:firstLine="0"/>
              <w:rPr>
                <w:del w:id="933" w:author="Chen Heller" w:date="2023-01-04T10:14:00Z"/>
                <w:b/>
                <w:bCs/>
              </w:rPr>
            </w:pPr>
            <w:del w:id="934"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35" w:author="Chen Heller" w:date="2023-01-04T10:14:00Z"/>
              </w:rPr>
            </w:pPr>
            <w:del w:id="936"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37" w:author="Chen Heller" w:date="2023-01-04T10:14:00Z"/>
              </w:rPr>
            </w:pPr>
            <w:del w:id="938"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39" w:author="Chen Heller" w:date="2023-01-04T10:14:00Z"/>
              </w:rPr>
            </w:pPr>
            <w:del w:id="940" w:author="Chen Heller" w:date="2023-01-04T10:14:00Z">
              <w:r w:rsidDel="005B45DE">
                <w:delText>2.41</w:delText>
              </w:r>
            </w:del>
          </w:p>
        </w:tc>
        <w:tc>
          <w:tcPr>
            <w:tcW w:w="992" w:type="dxa"/>
          </w:tcPr>
          <w:p w14:paraId="3878A5F2" w14:textId="1BAD6115" w:rsidR="00B65BC7" w:rsidDel="005B45DE" w:rsidRDefault="00B65BC7" w:rsidP="001C33DD">
            <w:pPr>
              <w:ind w:firstLine="0"/>
              <w:rPr>
                <w:del w:id="941" w:author="Chen Heller" w:date="2023-01-04T10:14:00Z"/>
              </w:rPr>
            </w:pPr>
            <w:del w:id="942" w:author="Chen Heller" w:date="2023-01-04T10:14:00Z">
              <w:r w:rsidDel="005B45DE">
                <w:delText>0.051</w:delText>
              </w:r>
            </w:del>
          </w:p>
        </w:tc>
        <w:tc>
          <w:tcPr>
            <w:tcW w:w="1701" w:type="dxa"/>
          </w:tcPr>
          <w:p w14:paraId="0783040B" w14:textId="66A6E5E2" w:rsidR="00B65BC7" w:rsidDel="005B45DE" w:rsidRDefault="00B65BC7" w:rsidP="001C33DD">
            <w:pPr>
              <w:ind w:firstLine="0"/>
              <w:rPr>
                <w:del w:id="943" w:author="Chen Heller" w:date="2023-01-04T10:14:00Z"/>
              </w:rPr>
            </w:pPr>
            <w:del w:id="944"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45" w:author="Chen Heller" w:date="2023-01-04T10:14:00Z"/>
              </w:rPr>
            </w:pPr>
            <w:del w:id="946" w:author="Chen Heller" w:date="2023-01-04T10:14:00Z">
              <w:r w:rsidDel="005B45DE">
                <w:delText>0.91</w:delText>
              </w:r>
            </w:del>
          </w:p>
        </w:tc>
      </w:tr>
      <w:tr w:rsidR="00B65BC7" w:rsidDel="005B45DE" w14:paraId="67060BE0" w14:textId="783C74A2" w:rsidTr="002973C7">
        <w:trPr>
          <w:trHeight w:val="490"/>
          <w:del w:id="947"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48"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49" w:author="Chen Heller" w:date="2023-01-04T10:14:00Z"/>
                <w:b/>
                <w:bCs/>
              </w:rPr>
            </w:pPr>
            <w:del w:id="950"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51" w:author="Chen Heller" w:date="2023-01-04T10:14:00Z"/>
              </w:rPr>
            </w:pPr>
            <w:del w:id="952"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53" w:author="Chen Heller" w:date="2023-01-04T10:14:00Z"/>
              </w:rPr>
            </w:pPr>
            <w:del w:id="954"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55" w:author="Chen Heller" w:date="2023-01-04T10:14:00Z"/>
              </w:rPr>
            </w:pPr>
            <w:del w:id="956"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57" w:author="Chen Heller" w:date="2023-01-04T10:14:00Z"/>
              </w:rPr>
            </w:pPr>
            <w:del w:id="958"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59" w:author="Chen Heller" w:date="2023-01-04T10:14:00Z"/>
              </w:rPr>
            </w:pPr>
            <w:del w:id="960"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61" w:author="Chen Heller" w:date="2023-01-04T10:14:00Z"/>
              </w:rPr>
            </w:pPr>
            <w:del w:id="962" w:author="Chen Heller" w:date="2023-01-04T10:14:00Z">
              <w:r w:rsidDel="005B45DE">
                <w:delText>0.02</w:delText>
              </w:r>
            </w:del>
          </w:p>
        </w:tc>
      </w:tr>
      <w:tr w:rsidR="005A7125" w:rsidDel="005B45DE" w14:paraId="2FC93DC2" w14:textId="64CB17F1" w:rsidTr="002973C7">
        <w:trPr>
          <w:trHeight w:val="490"/>
          <w:del w:id="963"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64" w:author="Chen Heller" w:date="2023-01-04T10:14:00Z"/>
              </w:rPr>
            </w:pPr>
            <w:del w:id="965"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66" w:author="Chen Heller" w:date="2023-01-04T10:14:00Z"/>
        </w:rPr>
        <w:pPrChange w:id="967" w:author="Chen Heller" w:date="2023-02-26T11:35:00Z">
          <w:pPr>
            <w:pStyle w:val="NoSpacing"/>
            <w:keepNext/>
            <w:bidi w:val="0"/>
          </w:pPr>
        </w:pPrChange>
      </w:pPr>
      <w:del w:id="968"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69" w:author="Chen Heller" w:date="2023-01-04T10:14:00Z"/>
        </w:rPr>
        <w:pPrChange w:id="970" w:author="Chen Heller" w:date="2023-02-26T11:35:00Z">
          <w:pPr>
            <w:pStyle w:val="Caption"/>
            <w:jc w:val="left"/>
          </w:pPr>
        </w:pPrChange>
      </w:pPr>
      <w:bookmarkStart w:id="971" w:name="_Ref113877436"/>
      <w:del w:id="972"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71"/>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73" w:author="Chen Heller" w:date="2023-01-04T10:15:00Z"/>
        </w:rPr>
        <w:pPrChange w:id="974" w:author="Chen Heller" w:date="2023-02-26T11:35:00Z">
          <w:pPr>
            <w:pStyle w:val="Heading3"/>
          </w:pPr>
        </w:pPrChange>
      </w:pPr>
      <w:bookmarkStart w:id="975" w:name="_Toc114485387"/>
      <w:del w:id="976" w:author="Chen Heller" w:date="2023-01-04T10:15:00Z">
        <w:r w:rsidDel="00481457">
          <w:delText>Discussion</w:delText>
        </w:r>
        <w:bookmarkEnd w:id="975"/>
      </w:del>
    </w:p>
    <w:p w14:paraId="04CA93E9" w14:textId="7908CE26" w:rsidR="000E0EDB" w:rsidDel="00481457" w:rsidRDefault="00BA3CA8" w:rsidP="001C33DD">
      <w:pPr>
        <w:ind w:firstLine="0"/>
        <w:rPr>
          <w:del w:id="977" w:author="Chen Heller" w:date="2023-01-04T10:15:00Z"/>
        </w:rPr>
      </w:pPr>
      <w:del w:id="978"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79" w:author="Chen Heller" w:date="2023-02-26T11:35:00Z"/>
        </w:rPr>
        <w:pPrChange w:id="980" w:author="Chen Heller" w:date="2023-02-26T11:35:00Z">
          <w:pPr/>
        </w:pPrChange>
      </w:pPr>
      <w:del w:id="981"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82" w:author="Chen Heller" w:date="2023-02-26T11:35:00Z">
        <w:r w:rsidR="00D826D9" w:rsidRPr="00A329D6" w:rsidDel="001C33DD">
          <w:delText xml:space="preserve"> </w:delText>
        </w:r>
      </w:del>
    </w:p>
    <w:p w14:paraId="1176DED7" w14:textId="5E50C005" w:rsidR="00ED60E1" w:rsidDel="00741F3D" w:rsidRDefault="00CE37CA">
      <w:pPr>
        <w:ind w:firstLine="0"/>
        <w:rPr>
          <w:del w:id="983" w:author="Chen Heller" w:date="2023-01-04T14:55:00Z"/>
        </w:rPr>
        <w:pPrChange w:id="984" w:author="Chen Heller" w:date="2023-02-26T11:35:00Z">
          <w:pPr>
            <w:pStyle w:val="Heading2"/>
          </w:pPr>
        </w:pPrChange>
      </w:pPr>
      <w:bookmarkStart w:id="985" w:name="_Toc114485388"/>
      <w:del w:id="986" w:author="Chen Heller" w:date="2023-01-04T14:55:00Z">
        <w:r w:rsidDel="00741F3D">
          <w:delText>Experiment 4</w:delText>
        </w:r>
        <w:bookmarkEnd w:id="985"/>
      </w:del>
    </w:p>
    <w:p w14:paraId="3D3FAF54" w14:textId="663C88F0" w:rsidR="00D826D9" w:rsidRDefault="00A8788A" w:rsidP="001C33DD">
      <w:pPr>
        <w:ind w:firstLine="0"/>
      </w:pPr>
      <w:del w:id="987" w:author="Chen Heller" w:date="2023-01-04T14:58:00Z">
        <w:r w:rsidDel="00487224">
          <w:delText>Experiment 4</w:delText>
        </w:r>
        <w:r w:rsidR="00FC3846" w:rsidDel="00487224">
          <w:delText xml:space="preserve"> was</w:delText>
        </w:r>
      </w:del>
      <w:del w:id="988"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89"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90"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91"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92"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93"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94" w:author="Chen Heller" w:date="2023-01-04T15:03:00Z" w:name="move123737055"/>
      <w:moveFrom w:id="995" w:author="Chen Heller" w:date="2023-01-04T15:03:00Z">
        <w:del w:id="996"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94"/>
    </w:p>
    <w:p w14:paraId="4F35F08C" w14:textId="1E5D7171" w:rsidR="00D826D9" w:rsidRDefault="00D826D9" w:rsidP="006238E0">
      <w:pPr>
        <w:pStyle w:val="Heading3"/>
      </w:pPr>
      <w:bookmarkStart w:id="997" w:name="_Toc114485389"/>
      <w:r>
        <w:t>Methods</w:t>
      </w:r>
      <w:bookmarkEnd w:id="997"/>
    </w:p>
    <w:p w14:paraId="635A0C30" w14:textId="77777777" w:rsidR="00D826D9" w:rsidRDefault="00D826D9" w:rsidP="006238E0">
      <w:pPr>
        <w:pStyle w:val="Heading4"/>
      </w:pPr>
      <w:bookmarkStart w:id="998" w:name="_Toc114485390"/>
      <w:r>
        <w:t>Participants</w:t>
      </w:r>
      <w:bookmarkEnd w:id="998"/>
    </w:p>
    <w:p w14:paraId="10928BC5" w14:textId="6EC5B36C" w:rsidR="00D826D9" w:rsidRDefault="004543AF" w:rsidP="008C0D4C">
      <w:pPr>
        <w:ind w:firstLine="0"/>
      </w:pPr>
      <w:del w:id="99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1000" w:author="Chen Heller" w:date="2023-01-03T16:08:00Z">
        <w:r w:rsidR="007A6274" w:rsidRPr="007A6274">
          <w:t xml:space="preserve"> </w:t>
        </w:r>
      </w:ins>
      <w:moveToRangeStart w:id="1001" w:author="Chen Heller" w:date="2023-01-03T16:08:00Z" w:name="move123654499"/>
      <w:moveTo w:id="1002" w:author="Chen Heller" w:date="2023-01-03T16:08:00Z">
        <w:r w:rsidR="007A6274" w:rsidRPr="00422E34">
          <w:t xml:space="preserve">All participants </w:t>
        </w:r>
        <w:r w:rsidR="007A6274">
          <w:t xml:space="preserve">were </w:t>
        </w:r>
        <w:r w:rsidR="007A6274" w:rsidRPr="00422E34">
          <w:t xml:space="preserve">right-handed, native Hebrew speakers who </w:t>
        </w:r>
        <w:del w:id="1003" w:author="Chen Heller" w:date="2023-03-02T15:00:00Z">
          <w:r w:rsidR="007A6274" w:rsidRPr="00422E34" w:rsidDel="00733A7A">
            <w:delText xml:space="preserve">have </w:delText>
          </w:r>
        </w:del>
      </w:moveTo>
      <w:ins w:id="1004" w:author="Chen Heller" w:date="2023-03-02T15:00:00Z">
        <w:r w:rsidR="00733A7A">
          <w:t xml:space="preserve">had </w:t>
        </w:r>
      </w:ins>
      <w:moveTo w:id="1005"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0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07" w:author="Chen Heller" w:date="2023-01-03T16:08:00Z">
          <w:r w:rsidR="007A6274" w:rsidDel="003B662F">
            <w:delText>is</w:delText>
          </w:r>
        </w:del>
      </w:moveTo>
      <w:ins w:id="1008" w:author="Chen Heller" w:date="2023-01-03T16:08:00Z">
        <w:r w:rsidR="003B662F">
          <w:t>e</w:t>
        </w:r>
      </w:ins>
      <w:moveTo w:id="1009" w:author="Chen Heller" w:date="2023-01-03T16:08:00Z">
        <w:r w:rsidR="007A6274">
          <w:t xml:space="preserve"> experiment </w:t>
        </w:r>
        <w:del w:id="1010" w:author="Chen Heller" w:date="2023-01-03T16:08:00Z">
          <w:r w:rsidR="007A6274" w:rsidDel="003B662F">
            <w:delText xml:space="preserve">– and all others reported here – </w:delText>
          </w:r>
        </w:del>
        <w:r w:rsidR="007A6274">
          <w:t>was approved by the Tel Aviv University ethics committee.</w:t>
        </w:r>
      </w:moveTo>
      <w:moveToRangeEnd w:id="1001"/>
      <w:r>
        <w:t xml:space="preserve"> </w:t>
      </w:r>
      <w:r w:rsidR="00C859DE">
        <w:t xml:space="preserve">The </w:t>
      </w:r>
      <w:r w:rsidR="00EA0563">
        <w:lastRenderedPageBreak/>
        <w:t>sample size was determined following a power analysis</w:t>
      </w:r>
      <w:del w:id="1011" w:author="Chen Heller" w:date="2023-03-02T15:01:00Z">
        <w:r w:rsidR="00EA0563" w:rsidDel="00833610">
          <w:delText>,</w:delText>
        </w:r>
      </w:del>
      <w:r w:rsidR="00EA0563">
        <w:t xml:space="preserve"> </w:t>
      </w:r>
      <w:del w:id="1012" w:author="Chen Heller" w:date="2023-01-03T16:13:00Z">
        <w:r w:rsidR="00D826D9" w:rsidDel="00646D84">
          <w:delText xml:space="preserve">calculated </w:delText>
        </w:r>
      </w:del>
      <w:ins w:id="1013"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1014" w:author="Chen Heller" w:date="2023-01-03T16:10:00Z">
        <w:r w:rsidR="00D826D9" w:rsidDel="008B70CA">
          <w:delText xml:space="preserve">in </w:delText>
        </w:r>
      </w:del>
      <w:del w:id="1015"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16" w:author="Chen Heller" w:date="2023-01-03T16:10:00Z">
        <w:r w:rsidR="008B70CA">
          <w:t xml:space="preserve">of </w:t>
        </w:r>
      </w:ins>
      <w:ins w:id="1017" w:author="Chen Heller" w:date="2023-01-03T16:09:00Z">
        <w:r w:rsidR="008B70CA">
          <w:t>two pilot experiments</w:t>
        </w:r>
      </w:ins>
      <w:ins w:id="1018" w:author="Chen Heller" w:date="2023-01-17T09:48:00Z">
        <w:r w:rsidR="00654998">
          <w:t xml:space="preserve"> that are not reported in this paper.</w:t>
        </w:r>
      </w:ins>
      <w:del w:id="1019" w:author="Chen Heller" w:date="2023-01-03T16:13:00Z">
        <w:r w:rsidR="00D826D9" w:rsidDel="00646D84">
          <w:delText xml:space="preserve">. </w:delText>
        </w:r>
      </w:del>
      <w:ins w:id="1020"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723368">
        <w: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1021" w:author="Chen Heller" w:date="2023-01-03T16:10:00Z">
        <w:r w:rsidR="00C46CA3" w:rsidDel="008345CC">
          <w:delText>I</w:delText>
        </w:r>
        <w:r w:rsidR="00D826D9" w:rsidRPr="006852A2" w:rsidDel="008345CC">
          <w:delText xml:space="preserve"> estimated t</w:delText>
        </w:r>
      </w:del>
      <w:ins w:id="1022" w:author="Chen Heller" w:date="2023-01-03T16:10:00Z">
        <w:r w:rsidR="008345CC">
          <w:t>T</w:t>
        </w:r>
      </w:ins>
      <w:r w:rsidR="00D826D9" w:rsidRPr="006852A2">
        <w:t xml:space="preserve">he keyboard task's effect size </w:t>
      </w:r>
      <w:ins w:id="1023"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1024" w:author="Chen Heller" w:date="2023-01-03T16:11:00Z">
        <w:r w:rsidR="00333DEB" w:rsidDel="008345CC">
          <w:delText>my</w:delText>
        </w:r>
        <w:r w:rsidR="00D826D9" w:rsidRPr="006852A2" w:rsidDel="008345CC">
          <w:delText xml:space="preserve"> </w:delText>
        </w:r>
      </w:del>
      <w:ins w:id="1025" w:author="Chen Heller" w:date="2023-01-03T16:11:00Z">
        <w:r w:rsidR="008345CC">
          <w:t xml:space="preserve">the </w:t>
        </w:r>
      </w:ins>
      <w:r w:rsidR="00D826D9" w:rsidRPr="006852A2">
        <w:t xml:space="preserve">hypothesis for a smaller RT effect, and in accordance with a previous study (Xiao et al., 2015, d=0.65, though see Dehaene et al., 2001, where the effect size was 0.8). To find such </w:t>
      </w:r>
      <w:ins w:id="1026"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27" w:author="Chen Heller" w:date="2023-01-03T16:18:00Z"/>
        </w:rPr>
      </w:pPr>
      <w:bookmarkStart w:id="1028" w:name="_Toc114485391"/>
      <w:moveToRangeStart w:id="1029" w:author="Chen Heller" w:date="2023-01-03T16:18:00Z" w:name="move123655117"/>
      <w:moveTo w:id="1030" w:author="Chen Heller" w:date="2023-01-03T16:18:00Z">
        <w:r>
          <w:t>Stimuli</w:t>
        </w:r>
      </w:moveTo>
    </w:p>
    <w:p w14:paraId="0D6912FB" w14:textId="5444B500" w:rsidR="00B65869" w:rsidRDefault="00B65869" w:rsidP="00B65869">
      <w:pPr>
        <w:ind w:firstLine="0"/>
        <w:rPr>
          <w:moveTo w:id="1031" w:author="Chen Heller" w:date="2023-01-03T16:18:00Z"/>
        </w:rPr>
      </w:pPr>
      <w:moveTo w:id="103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33" w:author="Chen Heller" w:date="2023-03-02T15:01:00Z">
          <w:r w:rsidRPr="00C3440C" w:rsidDel="00833610">
            <w:rPr>
              <w:rFonts w:hint="cs"/>
              <w:rtl/>
              <w:lang w:bidi="ar-SA"/>
            </w:rPr>
            <w:delText xml:space="preserve"> </w:delText>
          </w:r>
        </w:del>
      </w:moveTo>
      <w:ins w:id="1034" w:author="Chen Heller" w:date="2023-03-02T15:01:00Z">
        <w:r w:rsidR="00833610">
          <w:rPr>
            <w:lang w:bidi="ar-SA"/>
          </w:rPr>
          <w:t xml:space="preserve">, </w:t>
        </w:r>
      </w:ins>
      <w:moveTo w:id="1035" w:author="Chen Heller" w:date="2023-01-03T16:18:00Z">
        <w:r w:rsidRPr="00C3440C">
          <w:t xml:space="preserve">while prime words </w:t>
        </w:r>
        <w:r>
          <w:t xml:space="preserve">were </w:t>
        </w:r>
        <w:r w:rsidRPr="00C3440C">
          <w:t>written in</w:t>
        </w:r>
      </w:moveTo>
      <w:ins w:id="1036" w:author="Chen Heller" w:date="2023-03-02T15:01:00Z">
        <w:r w:rsidR="002D5078">
          <w:t xml:space="preserve"> a</w:t>
        </w:r>
      </w:ins>
      <w:moveTo w:id="1037"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3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39" w:author="Chen Heller" w:date="2023-01-03T16:18:00Z"/>
        </w:rPr>
      </w:pPr>
      <w:moveTo w:id="1040" w:author="Chen Heller" w:date="2023-01-03T16:18:00Z">
        <w:r>
          <w:t>Apparatus</w:t>
        </w:r>
      </w:moveTo>
    </w:p>
    <w:p w14:paraId="05A8EE64" w14:textId="71401804" w:rsidR="00B65869" w:rsidRDefault="00B65869" w:rsidP="00B65869">
      <w:pPr>
        <w:ind w:firstLine="0"/>
        <w:rPr>
          <w:ins w:id="1041" w:author="Chen Heller" w:date="2023-01-03T16:48:00Z"/>
        </w:rPr>
      </w:pPr>
      <w:moveTo w:id="1042"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43" w:author="Chen Heller" w:date="2023-03-02T15:02:00Z">
        <w:r w:rsidR="00F0759A">
          <w:t xml:space="preserve">a </w:t>
        </w:r>
      </w:ins>
      <w:moveTo w:id="1044"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45" w:author="Chen Heller" w:date="2023-01-03T16:32:00Z">
          <w:r w:rsidDel="00F770D9">
            <w:delText>40</w:delText>
          </w:r>
        </w:del>
      </w:moveTo>
      <w:ins w:id="1046" w:author="Chen Heller" w:date="2023-01-03T16:32:00Z">
        <w:r w:rsidR="00F770D9">
          <w:t>35</w:t>
        </w:r>
      </w:ins>
      <w:moveTo w:id="1047"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48" w:author="Chen Heller" w:date="2023-01-17T10:14:00Z">
          <w:r w:rsidDel="008F540B">
            <w:fldChar w:fldCharType="begin"/>
          </w:r>
          <w:r w:rsidDel="008F540B">
            <w:delInstrText xml:space="preserve"> REF _Ref113902132 \h </w:delInstrText>
          </w:r>
        </w:del>
      </w:moveTo>
      <w:del w:id="1049" w:author="Chen Heller" w:date="2023-01-17T10:14:00Z"/>
      <w:moveTo w:id="1050" w:author="Chen Heller" w:date="2023-01-03T16:18:00Z">
        <w:del w:id="1051" w:author="Chen Heller" w:date="2023-01-17T10:14:00Z">
          <w:r w:rsidDel="008F540B">
            <w:fldChar w:fldCharType="separate"/>
          </w:r>
        </w:del>
        <w:del w:id="1052" w:author="Chen Heller" w:date="2023-01-04T14:57:00Z">
          <w:r w:rsidDel="00C56E28">
            <w:delText xml:space="preserve">Figure </w:delText>
          </w:r>
        </w:del>
        <w:del w:id="1053" w:author="Chen Heller" w:date="2023-01-03T16:33:00Z">
          <w:r w:rsidDel="00F770D9">
            <w:rPr>
              <w:noProof/>
            </w:rPr>
            <w:delText>1</w:delText>
          </w:r>
        </w:del>
        <w:del w:id="1054" w:author="Chen Heller" w:date="2023-01-17T10:14:00Z">
          <w:r w:rsidDel="008F540B">
            <w:fldChar w:fldCharType="end"/>
          </w:r>
        </w:del>
      </w:moveTo>
      <w:ins w:id="1055" w:author="Chen Heller" w:date="2023-05-08T09:23:00Z">
        <w:r w:rsidR="009E311A" w:rsidRPr="009E311A">
          <w:fldChar w:fldCharType="begin"/>
        </w:r>
        <w:r w:rsidR="009E311A" w:rsidRPr="009E311A">
          <w:instrText xml:space="preserve"> REF _Ref134430239 \h </w:instrText>
        </w:r>
      </w:ins>
      <w:r w:rsidR="009E311A">
        <w:instrText xml:space="preserve"> \* MERGEFORMAT </w:instrText>
      </w:r>
      <w:r w:rsidR="009E311A" w:rsidRPr="009E311A">
        <w:fldChar w:fldCharType="separate"/>
      </w:r>
      <w:ins w:id="1056" w:author="Chen Heller" w:date="2023-05-08T09:23:00Z">
        <w:r w:rsidR="009E311A" w:rsidRPr="009E311A">
          <w:t xml:space="preserve">Figure </w:t>
        </w:r>
        <w:r w:rsidR="009E311A" w:rsidRPr="009E311A">
          <w:rPr>
            <w:rPrChange w:id="1057" w:author="Chen Heller" w:date="2023-05-08T09:23:00Z">
              <w:rPr>
                <w:noProof/>
              </w:rPr>
            </w:rPrChange>
          </w:rPr>
          <w:t>1</w:t>
        </w:r>
        <w:r w:rsidR="009E311A" w:rsidRPr="009E311A">
          <w:fldChar w:fldCharType="end"/>
        </w:r>
      </w:ins>
      <w:moveTo w:id="105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59" w:author="Chen Heller" w:date="2023-01-03T16:33:00Z">
          <w:r w:rsidDel="0054169C">
            <w:delText>3</w:delText>
          </w:r>
        </w:del>
      </w:moveTo>
      <w:ins w:id="1060" w:author="Chen Heller" w:date="2023-01-03T16:33:00Z">
        <w:r w:rsidR="0054169C">
          <w:t>0.7</w:t>
        </w:r>
      </w:ins>
      <w:moveTo w:id="1061"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1029"/>
    </w:p>
    <w:p w14:paraId="6766FECF" w14:textId="38FD0470" w:rsidR="00CA2A96" w:rsidRPr="0041788E" w:rsidRDefault="00CA2A96">
      <w:pPr>
        <w:pStyle w:val="Caption"/>
        <w:keepNext/>
        <w:spacing w:line="480" w:lineRule="auto"/>
        <w:jc w:val="left"/>
        <w:rPr>
          <w:ins w:id="1062" w:author="Chen Heller" w:date="2023-03-14T10:59:00Z"/>
          <w:b/>
          <w:bCs/>
          <w:i w:val="0"/>
          <w:iCs w:val="0"/>
          <w:sz w:val="24"/>
          <w:szCs w:val="20"/>
          <w:rPrChange w:id="1063" w:author="Chen Heller" w:date="2023-03-19T14:21:00Z">
            <w:rPr>
              <w:ins w:id="1064" w:author="Chen Heller" w:date="2023-03-14T10:59:00Z"/>
              <w:b/>
              <w:bCs/>
            </w:rPr>
          </w:rPrChange>
        </w:rPr>
        <w:pPrChange w:id="1065" w:author="Chen Heller" w:date="2023-03-14T10:59:00Z">
          <w:pPr>
            <w:pStyle w:val="Caption"/>
            <w:keepNext/>
            <w:jc w:val="left"/>
          </w:pPr>
        </w:pPrChange>
      </w:pPr>
      <w:bookmarkStart w:id="1066" w:name="_Ref134430239"/>
      <w:ins w:id="1067" w:author="Chen Heller" w:date="2023-03-14T10:58:00Z">
        <w:r w:rsidRPr="0041788E">
          <w:rPr>
            <w:b/>
            <w:bCs/>
            <w:i w:val="0"/>
            <w:iCs w:val="0"/>
            <w:sz w:val="24"/>
            <w:szCs w:val="20"/>
            <w:rPrChange w:id="1068" w:author="Chen Heller" w:date="2023-03-19T14:21:00Z">
              <w:rPr/>
            </w:rPrChange>
          </w:rPr>
          <w:t xml:space="preserve">Figure </w:t>
        </w:r>
        <w:r w:rsidRPr="0041788E">
          <w:rPr>
            <w:b/>
            <w:bCs/>
            <w:i w:val="0"/>
            <w:iCs w:val="0"/>
            <w:sz w:val="24"/>
            <w:szCs w:val="20"/>
            <w:rPrChange w:id="1069" w:author="Chen Heller" w:date="2023-03-19T14:21:00Z">
              <w:rPr/>
            </w:rPrChange>
          </w:rPr>
          <w:fldChar w:fldCharType="begin"/>
        </w:r>
        <w:r w:rsidRPr="0041788E">
          <w:rPr>
            <w:b/>
            <w:bCs/>
            <w:i w:val="0"/>
            <w:iCs w:val="0"/>
            <w:sz w:val="24"/>
            <w:szCs w:val="20"/>
            <w:rPrChange w:id="1070" w:author="Chen Heller" w:date="2023-03-19T14:21:00Z">
              <w:rPr/>
            </w:rPrChange>
          </w:rPr>
          <w:instrText xml:space="preserve"> SEQ Figure \* ARABIC </w:instrText>
        </w:r>
      </w:ins>
      <w:r w:rsidRPr="0041788E">
        <w:rPr>
          <w:b/>
          <w:bCs/>
          <w:i w:val="0"/>
          <w:iCs w:val="0"/>
          <w:sz w:val="24"/>
          <w:szCs w:val="20"/>
          <w:rPrChange w:id="1071" w:author="Chen Heller" w:date="2023-03-19T14:21:00Z">
            <w:rPr/>
          </w:rPrChange>
        </w:rPr>
        <w:fldChar w:fldCharType="separate"/>
      </w:r>
      <w:ins w:id="1072" w:author="Chen Heller" w:date="2023-03-14T10:58:00Z">
        <w:r w:rsidRPr="0041788E">
          <w:rPr>
            <w:b/>
            <w:bCs/>
            <w:i w:val="0"/>
            <w:iCs w:val="0"/>
            <w:noProof/>
            <w:sz w:val="24"/>
            <w:szCs w:val="20"/>
            <w:rPrChange w:id="1073" w:author="Chen Heller" w:date="2023-03-19T14:21:00Z">
              <w:rPr>
                <w:noProof/>
              </w:rPr>
            </w:rPrChange>
          </w:rPr>
          <w:t>1</w:t>
        </w:r>
        <w:r w:rsidRPr="0041788E">
          <w:rPr>
            <w:b/>
            <w:bCs/>
            <w:i w:val="0"/>
            <w:iCs w:val="0"/>
            <w:sz w:val="24"/>
            <w:szCs w:val="20"/>
            <w:rPrChange w:id="1074" w:author="Chen Heller" w:date="2023-03-19T14:21:00Z">
              <w:rPr/>
            </w:rPrChange>
          </w:rPr>
          <w:fldChar w:fldCharType="end"/>
        </w:r>
      </w:ins>
      <w:bookmarkEnd w:id="1066"/>
    </w:p>
    <w:p w14:paraId="5DA0067E" w14:textId="7A19FF93" w:rsidR="00CA2A96" w:rsidRPr="008C3EB8" w:rsidRDefault="009159A8">
      <w:pPr>
        <w:ind w:firstLine="0"/>
        <w:rPr>
          <w:ins w:id="1075" w:author="Chen Heller" w:date="2023-03-14T10:58:00Z"/>
        </w:rPr>
        <w:pPrChange w:id="1076" w:author="Chen Heller" w:date="2023-03-14T10:59:00Z">
          <w:pPr>
            <w:pStyle w:val="Caption"/>
          </w:pPr>
        </w:pPrChange>
      </w:pPr>
      <w:ins w:id="1077" w:author="Chen Heller" w:date="2023-03-14T10:59:00Z">
        <w:r w:rsidRPr="0041788E">
          <w:rPr>
            <w:i/>
            <w:iCs/>
            <w:rPrChange w:id="1078" w:author="Chen Heller" w:date="2023-03-19T14:21:00Z">
              <w:rPr>
                <w:i w:val="0"/>
                <w:iCs w:val="0"/>
              </w:rPr>
            </w:rPrChange>
          </w:rPr>
          <w:t>Experimental Setup</w:t>
        </w:r>
      </w:ins>
    </w:p>
    <w:p w14:paraId="142171C9" w14:textId="34ECD165" w:rsidR="00854D68" w:rsidRDefault="009A6E21" w:rsidP="00854D68">
      <w:pPr>
        <w:pStyle w:val="NoSpacing"/>
        <w:keepNext/>
        <w:bidi w:val="0"/>
        <w:jc w:val="center"/>
        <w:rPr>
          <w:moveTo w:id="1079"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080" w:author="Chen Heller" w:date="2023-01-03T16:48:00Z" w:name="move123656900"/>
    </w:p>
    <w:p w14:paraId="6216D8AD" w14:textId="6DC03D42" w:rsidR="00854D68" w:rsidRPr="009159A8" w:rsidDel="00854D68" w:rsidRDefault="00854D68">
      <w:pPr>
        <w:ind w:firstLine="0"/>
        <w:rPr>
          <w:del w:id="1081" w:author="Chen Heller" w:date="2023-01-03T16:48:00Z"/>
          <w:moveTo w:id="1082" w:author="Chen Heller" w:date="2023-01-03T16:48:00Z"/>
        </w:rPr>
        <w:pPrChange w:id="1083" w:author="Chen Heller" w:date="2023-03-14T11:00:00Z">
          <w:pPr>
            <w:pStyle w:val="Caption"/>
            <w:jc w:val="left"/>
          </w:pPr>
        </w:pPrChange>
      </w:pPr>
      <w:bookmarkStart w:id="1084" w:name="_Ref113902132"/>
      <w:moveTo w:id="1085" w:author="Chen Heller" w:date="2023-01-03T16:48:00Z">
        <w:del w:id="1086" w:author="Chen Heller" w:date="2023-03-14T10:58:00Z">
          <w:r w:rsidDel="00CA2A96">
            <w:delText xml:space="preserve">Figure </w:delText>
          </w:r>
        </w:del>
        <w:del w:id="1087"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084"/>
        <w:del w:id="1088" w:author="Chen Heller" w:date="2023-03-14T10:58:00Z">
          <w:r w:rsidDel="00CA2A96">
            <w:delText xml:space="preserve">. </w:delText>
          </w:r>
        </w:del>
      </w:moveTo>
      <w:ins w:id="1089" w:author="Chen Heller" w:date="2023-03-14T10:58:00Z">
        <w:r w:rsidR="00CA2A96" w:rsidRPr="009159A8">
          <w:rPr>
            <w:i/>
            <w:iCs/>
            <w:rPrChange w:id="1090" w:author="Chen Heller" w:date="2023-03-14T11:00:00Z">
              <w:rPr>
                <w:i w:val="0"/>
                <w:iCs w:val="0"/>
              </w:rPr>
            </w:rPrChange>
          </w:rPr>
          <w:t>Note.</w:t>
        </w:r>
      </w:ins>
      <w:moveTo w:id="1091" w:author="Chen Heller" w:date="2023-01-03T16:48:00Z">
        <w:del w:id="1092" w:author="Chen Heller" w:date="2023-03-14T10:59:00Z">
          <w:r w:rsidRPr="009159A8" w:rsidDel="009159A8">
            <w:delText>Setup.</w:delText>
          </w:r>
        </w:del>
        <w:r w:rsidRPr="009159A8">
          <w:t xml:space="preserve"> A participant placing his finger on the starting point which is located </w:t>
        </w:r>
        <w:del w:id="1093" w:author="Chen Heller" w:date="2023-01-09T12:11:00Z">
          <w:r w:rsidRPr="009159A8" w:rsidDel="004907D7">
            <w:delText>40</w:delText>
          </w:r>
        </w:del>
      </w:moveTo>
      <w:ins w:id="1094" w:author="Chen Heller" w:date="2023-01-09T12:11:00Z">
        <w:r w:rsidR="004907D7" w:rsidRPr="009159A8">
          <w:t>35</w:t>
        </w:r>
      </w:ins>
      <w:moveTo w:id="1095"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096" w:author="Chen Heller" w:date="2023-03-02T15:02:00Z">
          <w:r w:rsidRPr="009159A8" w:rsidDel="00F0759A">
            <w:delText xml:space="preserve"> </w:delText>
          </w:r>
        </w:del>
      </w:moveTo>
      <w:ins w:id="1097" w:author="Chen Heller" w:date="2023-03-02T15:02:00Z">
        <w:r w:rsidR="00F0759A" w:rsidRPr="009159A8">
          <w:t>-</w:t>
        </w:r>
      </w:ins>
      <w:moveTo w:id="1098" w:author="Chen Heller" w:date="2023-01-03T16:48:00Z">
        <w:r w:rsidRPr="009159A8">
          <w:t>axis maps the left and right directions. Y axis maps the up and down directions.</w:t>
        </w:r>
      </w:moveTo>
    </w:p>
    <w:moveToRangeEnd w:id="1080"/>
    <w:p w14:paraId="10298409" w14:textId="77777777" w:rsidR="00854D68" w:rsidRDefault="00854D68">
      <w:pPr>
        <w:pStyle w:val="Caption"/>
        <w:jc w:val="left"/>
        <w:rPr>
          <w:ins w:id="1099" w:author="Chen Heller" w:date="2023-01-03T16:18:00Z"/>
        </w:rPr>
        <w:pPrChange w:id="1100" w:author="Chen Heller" w:date="2023-01-03T16:48:00Z">
          <w:pPr>
            <w:pStyle w:val="Heading4"/>
          </w:pPr>
        </w:pPrChange>
      </w:pPr>
    </w:p>
    <w:p w14:paraId="5FC1E55D" w14:textId="485669D9" w:rsidR="00D826D9" w:rsidRDefault="00D826D9">
      <w:pPr>
        <w:pStyle w:val="Heading4"/>
        <w:pPrChange w:id="1101" w:author="Chen Heller" w:date="2023-01-03T16:16:00Z">
          <w:pPr>
            <w:pStyle w:val="Heading3"/>
          </w:pPr>
        </w:pPrChange>
      </w:pPr>
      <w:del w:id="1102" w:author="Chen Heller" w:date="2023-01-03T16:49:00Z">
        <w:r w:rsidDel="00E65EFB">
          <w:delText>Stimuli</w:delText>
        </w:r>
        <w:r w:rsidR="00521037" w:rsidDel="00E65EFB">
          <w:delText xml:space="preserve">, Apparatus and </w:delText>
        </w:r>
      </w:del>
      <w:r>
        <w:t>Procedure</w:t>
      </w:r>
      <w:bookmarkEnd w:id="1028"/>
    </w:p>
    <w:p w14:paraId="50606ED1" w14:textId="2FD06F81" w:rsidR="0018190B" w:rsidRDefault="00521037" w:rsidP="00D966CD">
      <w:pPr>
        <w:ind w:firstLine="0"/>
        <w:rPr>
          <w:ins w:id="1103" w:author="Chen Heller" w:date="2023-01-31T13:01:00Z"/>
        </w:rPr>
      </w:pPr>
      <w:del w:id="1104"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05" w:author="Chen Heller" w:date="2023-01-03T16:51:00Z">
        <w:r w:rsidR="00D826D9" w:rsidDel="007156FD">
          <w:delText>two</w:delText>
        </w:r>
        <w:r w:rsidDel="007156FD">
          <w:delText xml:space="preserve"> </w:delText>
        </w:r>
      </w:del>
      <w:ins w:id="1106"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07" w:author="Chen Heller" w:date="2023-01-17T10:00:00Z">
        <w:r w:rsidR="00E94313" w:rsidRPr="00E94313">
          <w:t xml:space="preserve"> </w:t>
        </w:r>
        <w:r w:rsidR="00E94313">
          <w:t>with their order counterbalanced between participants</w:t>
        </w:r>
      </w:ins>
      <w:del w:id="1108" w:author="Chen Heller" w:date="2023-01-17T10:01:00Z">
        <w:r w:rsidDel="00E94313">
          <w:delText xml:space="preserve">, </w:delText>
        </w:r>
      </w:del>
      <w:ins w:id="1109" w:author="Chen Heller" w:date="2023-01-17T10:01:00Z">
        <w:r w:rsidR="00E94313">
          <w:t xml:space="preserve">. </w:t>
        </w:r>
      </w:ins>
      <w:del w:id="1110" w:author="Chen Heller" w:date="2023-01-17T10:01:00Z">
        <w:r w:rsidDel="00CD3FA4">
          <w:delText xml:space="preserve">one </w:delText>
        </w:r>
      </w:del>
      <w:ins w:id="1111" w:author="Chen Heller" w:date="2023-01-17T10:01:00Z">
        <w:r w:rsidR="00CD3FA4">
          <w:t xml:space="preserve">One session </w:t>
        </w:r>
      </w:ins>
      <w:r>
        <w:t>for keyboard response and the other for motion tracking</w:t>
      </w:r>
      <w:del w:id="1112" w:author="Chen Heller" w:date="2023-01-17T10:01:00Z">
        <w:r w:rsidDel="00CD3FA4">
          <w:delText>.</w:delText>
        </w:r>
        <w:r w:rsidR="00D826D9" w:rsidRPr="00400416" w:rsidDel="00CD3FA4">
          <w:delText xml:space="preserve"> </w:delText>
        </w:r>
        <w:r w:rsidDel="00CD3FA4">
          <w:delText>E</w:delText>
        </w:r>
      </w:del>
      <w:ins w:id="1113"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14"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15"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16" w:author="Chen Heller" w:date="2023-01-31T12:58:00Z">
        <w:r w:rsidR="00D826D9" w:rsidRPr="00400416" w:rsidDel="003A469D">
          <w:delText xml:space="preserve">Stimuli order </w:delText>
        </w:r>
      </w:del>
      <w:del w:id="1117" w:author="Chen Heller" w:date="2023-01-03T16:56:00Z">
        <w:r w:rsidR="00D826D9" w:rsidDel="009F7DBA">
          <w:delText xml:space="preserve">in the experimental blocks </w:delText>
        </w:r>
      </w:del>
      <w:del w:id="1118"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19"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20" w:author="Chen Heller" w:date="2023-02-26T12:21:00Z">
        <w:r w:rsidR="00D826D9" w:rsidDel="000D53BB">
          <w:delText xml:space="preserve"> </w:delText>
        </w:r>
      </w:del>
      <w:ins w:id="1121" w:author="Chen Heller" w:date="2023-01-03T17:02:00Z">
        <w:r w:rsidR="00927E7D" w:rsidRPr="00400416">
          <w:t>The procedure</w:t>
        </w:r>
      </w:ins>
      <w:ins w:id="1122" w:author="Chen Heller" w:date="2023-01-31T13:02:00Z">
        <w:r w:rsidR="00AF2593">
          <w:t xml:space="preserve"> wi</w:t>
        </w:r>
      </w:ins>
      <w:ins w:id="1123" w:author="Chen Heller" w:date="2023-01-31T13:03:00Z">
        <w:r w:rsidR="00AF2593">
          <w:t>thin each block</w:t>
        </w:r>
      </w:ins>
      <w:ins w:id="1124" w:author="Chen Heller" w:date="2023-01-03T17:02:00Z">
        <w:r w:rsidR="00927E7D" w:rsidRPr="00400416">
          <w:t xml:space="preserve"> closely follow</w:t>
        </w:r>
        <w:r w:rsidR="00927E7D">
          <w:t>ed</w:t>
        </w:r>
        <w:r w:rsidR="00927E7D" w:rsidRPr="00400416">
          <w:t xml:space="preserve"> the one used </w:t>
        </w:r>
      </w:ins>
      <w:ins w:id="1125" w:author="Chen Heller" w:date="2023-03-02T15:02:00Z">
        <w:r w:rsidR="00B75831">
          <w:t>by</w:t>
        </w:r>
      </w:ins>
      <w:ins w:id="1126"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27" w:author="Chen Heller" w:date="2023-01-03T17:03:00Z">
        <w:r w:rsidR="007D52A6">
          <w:t xml:space="preserve">selecting the </w:t>
        </w:r>
      </w:ins>
      <w:ins w:id="1128" w:author="Chen Heller" w:date="2023-01-03T17:02:00Z">
        <w:r w:rsidR="00927E7D" w:rsidRPr="00400416">
          <w:t>side of the screen that contain</w:t>
        </w:r>
      </w:ins>
      <w:ins w:id="1129" w:author="Chen Heller" w:date="2023-01-03T17:03:00Z">
        <w:r w:rsidR="008918D3">
          <w:t>s</w:t>
        </w:r>
      </w:ins>
      <w:ins w:id="1130" w:author="Chen Heller" w:date="2023-01-03T17:02:00Z">
        <w:r w:rsidR="00927E7D" w:rsidRPr="00400416">
          <w:t xml:space="preserve"> the appropriate category </w:t>
        </w:r>
        <w:r w:rsidR="00927E7D">
          <w:t>(</w:t>
        </w:r>
      </w:ins>
      <w:ins w:id="1131" w:author="Chen Heller" w:date="2023-05-08T09:25:00Z">
        <w:r w:rsidR="0053605B" w:rsidRPr="0053605B">
          <w:fldChar w:fldCharType="begin"/>
        </w:r>
        <w:r w:rsidR="0053605B" w:rsidRPr="0053605B">
          <w:instrText xml:space="preserve"> REF _Ref134430361 \h </w:instrText>
        </w:r>
      </w:ins>
      <w:r w:rsidR="0053605B">
        <w:instrText xml:space="preserve"> \* MERGEFORMAT </w:instrText>
      </w:r>
      <w:r w:rsidR="0053605B" w:rsidRPr="0053605B">
        <w:fldChar w:fldCharType="separate"/>
      </w:r>
      <w:ins w:id="1132" w:author="Chen Heller" w:date="2023-05-08T09:25:00Z">
        <w:r w:rsidR="0053605B" w:rsidRPr="0053605B">
          <w:t xml:space="preserve">Figure </w:t>
        </w:r>
        <w:r w:rsidR="0053605B" w:rsidRPr="0053605B">
          <w:rPr>
            <w:rPrChange w:id="1133" w:author="Chen Heller" w:date="2023-05-08T09:25:00Z">
              <w:rPr>
                <w:noProof/>
              </w:rPr>
            </w:rPrChange>
          </w:rPr>
          <w:t>2</w:t>
        </w:r>
        <w:r w:rsidR="0053605B" w:rsidRPr="0053605B">
          <w:fldChar w:fldCharType="end"/>
        </w:r>
      </w:ins>
      <w:ins w:id="1134" w:author="Chen Heller" w:date="2023-01-03T17:02:00Z">
        <w:r w:rsidR="00927E7D" w:rsidRPr="00400416">
          <w:t>).</w:t>
        </w:r>
      </w:ins>
      <w:ins w:id="1135" w:author="Chen Heller" w:date="2023-01-03T17:04:00Z">
        <w:r w:rsidR="00F0246E">
          <w:t xml:space="preserve"> </w:t>
        </w:r>
      </w:ins>
      <w:ins w:id="1136" w:author="Chen Heller" w:date="2023-01-17T10:15:00Z">
        <w:r w:rsidR="001946E1">
          <w:t xml:space="preserve">Following the guidelines set up </w:t>
        </w:r>
      </w:ins>
      <w:ins w:id="1137" w:author="Chen Heller" w:date="2023-03-02T15:02:00Z">
        <w:r w:rsidR="00B75831">
          <w:t>by</w:t>
        </w:r>
      </w:ins>
      <w:ins w:id="1138" w:author="Chen Heller" w:date="2023-01-17T10:15:00Z">
        <w:r w:rsidR="001946E1">
          <w:t xml:space="preserve"> </w:t>
        </w:r>
      </w:ins>
      <w:ins w:id="1139"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40"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41" w:author="Chen Heller" w:date="2023-01-17T10:14:00Z">
        <w:r w:rsidR="00FE196C">
          <w:t>,</w:t>
        </w:r>
      </w:ins>
      <w:ins w:id="1142" w:author="Chen Heller" w:date="2023-01-03T17:19:00Z">
        <w:r w:rsidR="00621802">
          <w:t xml:space="preserve"> </w:t>
        </w:r>
      </w:ins>
      <w:moveToRangeStart w:id="1143" w:author="Chen Heller" w:date="2023-01-03T17:14:00Z" w:name="move123658468"/>
      <w:moveTo w:id="1144" w:author="Chen Heller" w:date="2023-01-03T17:14:00Z">
        <w:del w:id="1145" w:author="Chen Heller" w:date="2023-01-03T17:14:00Z">
          <w:r w:rsidR="00067907" w:rsidDel="00067907">
            <w:delText xml:space="preserve">timing was adjusted so that </w:delText>
          </w:r>
        </w:del>
      </w:moveTo>
      <w:ins w:id="1146" w:author="Chen Heller" w:date="2023-01-31T13:04:00Z">
        <w:r w:rsidR="00620B0A">
          <w:t xml:space="preserve">in the reaching session </w:t>
        </w:r>
      </w:ins>
      <w:ins w:id="1147" w:author="Chen Heller" w:date="2023-01-04T13:15:00Z">
        <w:r w:rsidR="00E23537">
          <w:t xml:space="preserve">the finger had to leave the starting point </w:t>
        </w:r>
      </w:ins>
      <w:ins w:id="1148" w:author="Chen Heller" w:date="2023-01-04T13:18:00Z">
        <w:r w:rsidR="0053116D">
          <w:t>within</w:t>
        </w:r>
      </w:ins>
      <w:ins w:id="1149" w:author="Chen Heller" w:date="2023-01-04T13:17:00Z">
        <w:r w:rsidR="00F032C8">
          <w:t xml:space="preserve"> </w:t>
        </w:r>
      </w:ins>
      <w:ins w:id="1150" w:author="Chen Heller" w:date="2023-01-04T13:15:00Z">
        <w:r w:rsidR="00E23537">
          <w:t>100ms</w:t>
        </w:r>
      </w:ins>
      <w:ins w:id="1151" w:author="Chen Heller" w:date="2023-01-04T13:18:00Z">
        <w:r w:rsidR="0053116D">
          <w:t>-</w:t>
        </w:r>
      </w:ins>
      <w:ins w:id="1152" w:author="Chen Heller" w:date="2023-01-04T13:16:00Z">
        <w:r w:rsidR="00E23537">
          <w:t xml:space="preserve">320ms </w:t>
        </w:r>
      </w:ins>
      <w:ins w:id="1153" w:author="Chen Heller" w:date="2023-02-26T12:22:00Z">
        <w:r w:rsidR="00576271">
          <w:t>post</w:t>
        </w:r>
      </w:ins>
      <w:ins w:id="1154" w:author="Chen Heller" w:date="2023-01-04T13:18:00Z">
        <w:r w:rsidR="0053116D">
          <w:t xml:space="preserve"> target presentation</w:t>
        </w:r>
      </w:ins>
      <w:ins w:id="1155" w:author="Chen Heller" w:date="2023-01-04T13:19:00Z">
        <w:r w:rsidR="00472EEB">
          <w:t xml:space="preserve"> and then reach the screen within 420ms</w:t>
        </w:r>
      </w:ins>
      <w:moveTo w:id="1156" w:author="Chen Heller" w:date="2023-01-03T17:14:00Z">
        <w:del w:id="1157" w:author="Chen Heller" w:date="2023-01-04T13:19:00Z">
          <w:r w:rsidR="00067907" w:rsidDel="00472EEB">
            <w:delText>movements had to start before 3</w:delText>
          </w:r>
        </w:del>
        <w:del w:id="1158" w:author="Chen Heller" w:date="2023-01-03T17:14:00Z">
          <w:r w:rsidR="00067907" w:rsidDel="008C05C0">
            <w:delText>3</w:delText>
          </w:r>
        </w:del>
        <w:del w:id="1159" w:author="Chen Heller" w:date="2023-01-04T13:19:00Z">
          <w:r w:rsidR="00067907" w:rsidDel="00472EEB">
            <w:delText>0ms had passedand last no longer than 4</w:delText>
          </w:r>
        </w:del>
        <w:del w:id="1160" w:author="Chen Heller" w:date="2023-01-03T17:14:00Z">
          <w:r w:rsidR="00067907" w:rsidDel="008C05C0">
            <w:delText>3</w:delText>
          </w:r>
        </w:del>
        <w:del w:id="1161" w:author="Chen Heller" w:date="2023-01-04T13:19:00Z">
          <w:r w:rsidR="00067907" w:rsidDel="00472EEB">
            <w:delText>0ms</w:delText>
          </w:r>
        </w:del>
        <w:r w:rsidR="00067907">
          <w:t xml:space="preserve">. </w:t>
        </w:r>
      </w:moveTo>
      <w:ins w:id="1162" w:author="Chen Heller" w:date="2023-01-04T13:19:00Z">
        <w:r w:rsidR="00472EEB">
          <w:t>The finger left the starting point when it</w:t>
        </w:r>
      </w:ins>
      <w:moveTo w:id="1163" w:author="Chen Heller" w:date="2023-01-03T17:14:00Z">
        <w:del w:id="1164" w:author="Chen Heller" w:date="2023-01-04T13:20:00Z">
          <w:r w:rsidR="00067907" w:rsidDel="00472EEB">
            <w:delText>Movement started when the finger</w:delText>
          </w:r>
        </w:del>
        <w:r w:rsidR="00067907">
          <w:t xml:space="preserve"> was </w:t>
        </w:r>
        <w:del w:id="1165" w:author="Chen Heller" w:date="2023-01-03T17:20:00Z">
          <w:r w:rsidR="00067907" w:rsidDel="00343602">
            <w:delText>2</w:delText>
          </w:r>
        </w:del>
      </w:moveTo>
      <w:ins w:id="1166" w:author="Chen Heller" w:date="2023-01-03T17:20:00Z">
        <w:r w:rsidR="00343602">
          <w:t>1</w:t>
        </w:r>
      </w:ins>
      <w:moveTo w:id="1167" w:author="Chen Heller" w:date="2023-01-03T17:14:00Z">
        <w:r w:rsidR="00067907">
          <w:t xml:space="preserve">cm away from </w:t>
        </w:r>
        <w:del w:id="1168" w:author="Chen Heller" w:date="2023-01-04T13:20:00Z">
          <w:r w:rsidR="00067907" w:rsidDel="00472EEB">
            <w:delText xml:space="preserve">the starting point </w:delText>
          </w:r>
        </w:del>
      </w:moveTo>
      <w:ins w:id="1169" w:author="Chen Heller" w:date="2023-01-04T13:20:00Z">
        <w:r w:rsidR="00472EEB">
          <w:t xml:space="preserve">it </w:t>
        </w:r>
      </w:ins>
      <w:moveTo w:id="1170" w:author="Chen Heller" w:date="2023-01-03T17:14:00Z">
        <w:r w:rsidR="00067907">
          <w:t xml:space="preserve">(Euclidean distance) and </w:t>
        </w:r>
        <w:del w:id="1171" w:author="Chen Heller" w:date="2023-01-04T13:20:00Z">
          <w:r w:rsidR="00067907" w:rsidDel="003338F6">
            <w:delText xml:space="preserve">ended </w:delText>
          </w:r>
        </w:del>
      </w:moveTo>
      <w:ins w:id="1172" w:author="Chen Heller" w:date="2023-01-04T13:20:00Z">
        <w:r w:rsidR="003338F6">
          <w:t xml:space="preserve">reached the screen </w:t>
        </w:r>
      </w:ins>
      <w:moveTo w:id="1173" w:author="Chen Heller" w:date="2023-01-03T17:14:00Z">
        <w:r w:rsidR="00067907">
          <w:t xml:space="preserve">when it </w:t>
        </w:r>
        <w:r w:rsidR="00067907">
          <w:lastRenderedPageBreak/>
          <w:t xml:space="preserve">was </w:t>
        </w:r>
        <w:del w:id="1174" w:author="Chen Heller" w:date="2023-01-03T17:15:00Z">
          <w:r w:rsidR="00067907" w:rsidDel="008C05C0">
            <w:delText>3</w:delText>
          </w:r>
        </w:del>
      </w:moveTo>
      <w:ins w:id="1175" w:author="Chen Heller" w:date="2023-01-03T17:15:00Z">
        <w:r w:rsidR="008C05C0">
          <w:t>0.7</w:t>
        </w:r>
      </w:ins>
      <w:moveTo w:id="1176" w:author="Chen Heller" w:date="2023-01-03T17:14:00Z">
        <w:r w:rsidR="00067907">
          <w:t xml:space="preserve">cm </w:t>
        </w:r>
        <w:del w:id="1177" w:author="Chen Heller" w:date="2023-01-04T13:20:00Z">
          <w:r w:rsidR="00067907" w:rsidDel="003338F6">
            <w:delText xml:space="preserve">away </w:delText>
          </w:r>
        </w:del>
        <w:r w:rsidR="00067907">
          <w:t xml:space="preserve">from </w:t>
        </w:r>
        <w:del w:id="1178" w:author="Chen Heller" w:date="2023-01-04T13:20:00Z">
          <w:r w:rsidR="00067907" w:rsidDel="003338F6">
            <w:delText>the screen</w:delText>
          </w:r>
        </w:del>
      </w:moveTo>
      <w:ins w:id="1179" w:author="Chen Heller" w:date="2023-01-17T10:19:00Z">
        <w:r w:rsidR="004802F2">
          <w:t>the screen</w:t>
        </w:r>
      </w:ins>
      <w:moveTo w:id="1180" w:author="Chen Heller" w:date="2023-01-03T17:14:00Z">
        <w:r w:rsidR="00067907">
          <w:t xml:space="preserve"> (on the Z axis). </w:t>
        </w:r>
      </w:moveTo>
      <w:ins w:id="1181" w:author="Chen Heller" w:date="2023-01-03T17:24:00Z">
        <w:r w:rsidR="007546C5">
          <w:t xml:space="preserve">Early or </w:t>
        </w:r>
      </w:ins>
      <w:moveTo w:id="1182" w:author="Chen Heller" w:date="2023-01-03T17:14:00Z">
        <w:del w:id="1183" w:author="Chen Heller" w:date="2023-01-03T17:24:00Z">
          <w:r w:rsidR="00067907" w:rsidDel="007546C5">
            <w:delText>L</w:delText>
          </w:r>
        </w:del>
      </w:moveTo>
      <w:ins w:id="1184" w:author="Chen Heller" w:date="2023-01-03T17:24:00Z">
        <w:r w:rsidR="007546C5">
          <w:t>l</w:t>
        </w:r>
      </w:ins>
      <w:moveTo w:id="1185" w:author="Chen Heller" w:date="2023-01-03T17:14:00Z">
        <w:r w:rsidR="00067907">
          <w:t>ate initiations</w:t>
        </w:r>
      </w:moveTo>
      <w:ins w:id="1186" w:author="Chen Heller" w:date="2023-03-02T15:03:00Z">
        <w:r w:rsidR="00F560F9">
          <w:t>,</w:t>
        </w:r>
      </w:ins>
      <w:moveTo w:id="1187" w:author="Chen Heller" w:date="2023-01-03T17:14:00Z">
        <w:r w:rsidR="00067907">
          <w:t xml:space="preserve"> </w:t>
        </w:r>
      </w:moveTo>
      <w:ins w:id="1188" w:author="Chen Heller" w:date="2023-01-03T17:24:00Z">
        <w:r w:rsidR="007546C5">
          <w:t>as well as</w:t>
        </w:r>
      </w:ins>
      <w:moveTo w:id="1189" w:author="Chen Heller" w:date="2023-01-03T17:14:00Z">
        <w:del w:id="1190" w:author="Chen Heller" w:date="2023-01-03T17:24:00Z">
          <w:r w:rsidR="00067907" w:rsidDel="007546C5">
            <w:delText>and</w:delText>
          </w:r>
        </w:del>
        <w:r w:rsidR="00067907">
          <w:t xml:space="preserve"> long durations</w:t>
        </w:r>
      </w:moveTo>
      <w:ins w:id="1191" w:author="Chen Heller" w:date="2023-03-02T15:03:00Z">
        <w:r w:rsidR="00F560F9">
          <w:t>,</w:t>
        </w:r>
      </w:ins>
      <w:moveTo w:id="1192" w:author="Chen Heller" w:date="2023-01-03T17:14:00Z">
        <w:r w:rsidR="00067907">
          <w:t xml:space="preserve"> were followed by a </w:t>
        </w:r>
      </w:moveTo>
      <w:ins w:id="1193" w:author="Chen Heller" w:date="2023-01-03T17:24:00Z">
        <w:r w:rsidR="007546C5">
          <w:t xml:space="preserve">"Too Early", </w:t>
        </w:r>
      </w:ins>
      <w:moveTo w:id="1194" w:author="Chen Heller" w:date="2023-01-03T17:14:00Z">
        <w:r w:rsidR="00067907">
          <w:t>"Too late" and "Too slow" feedback</w:t>
        </w:r>
        <w:del w:id="1195" w:author="Chen Heller" w:date="2023-03-02T15:04:00Z">
          <w:r w:rsidR="00067907" w:rsidDel="00F560F9">
            <w:delText>s</w:delText>
          </w:r>
        </w:del>
        <w:r w:rsidR="00067907">
          <w:t>, respectively.</w:t>
        </w:r>
      </w:moveTo>
      <w:moveToRangeEnd w:id="1143"/>
      <w:r w:rsidR="00A03C3E">
        <w:t xml:space="preserve"> </w:t>
      </w:r>
      <w:ins w:id="1196" w:author="Chen Heller" w:date="2023-01-03T17:24:00Z">
        <w:r w:rsidR="007546C5">
          <w:t xml:space="preserve">The purpose of the "Too early" feedback was to prevent predictive responses, which are planned before the stimulus is displayed and are therefore less affected by it. </w:t>
        </w:r>
      </w:ins>
      <w:del w:id="1197" w:author="Chen Heller" w:date="2023-01-03T17:43:00Z">
        <w:r w:rsidR="00450658" w:rsidDel="004C41F7">
          <w:delText xml:space="preserve">to </w:delText>
        </w:r>
      </w:del>
      <w:ins w:id="1198"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99" w:author="Chen Heller" w:date="2023-03-02T15:04:00Z">
        <w:r w:rsidR="007D1787">
          <w:t>,</w:t>
        </w:r>
      </w:ins>
      <w:r w:rsidR="00D826D9">
        <w:t xml:space="preserve"> participants pressed </w:t>
      </w:r>
      <w:ins w:id="1200"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201" w:author="Chen Heller" w:date="2023-03-02T15:04:00Z">
        <w:r w:rsidR="00D826D9" w:rsidDel="007D1787">
          <w:delText xml:space="preserve">Response </w:delText>
        </w:r>
      </w:del>
      <w:ins w:id="1202" w:author="Chen Heller" w:date="2023-03-02T15:04:00Z">
        <w:r w:rsidR="007D1787">
          <w:t xml:space="preserve">The response </w:t>
        </w:r>
      </w:ins>
      <w:r w:rsidR="00D826D9">
        <w:t xml:space="preserve">had to be given within a time window of 100-740ms from </w:t>
      </w:r>
      <w:ins w:id="1203" w:author="Chen Heller" w:date="2023-03-02T15:05:00Z">
        <w:r w:rsidR="00074E7D">
          <w:t xml:space="preserve">the </w:t>
        </w:r>
      </w:ins>
      <w:r w:rsidR="00D826D9">
        <w:t>target display, otherwise "Too Early"/ "Too Late" feedback was given.</w:t>
      </w:r>
      <w:del w:id="1204" w:author="Chen Heller" w:date="2023-01-31T13:00:00Z">
        <w:r w:rsidR="00D826D9" w:rsidDel="0081292B">
          <w:delText xml:space="preserve"> </w:delText>
        </w:r>
      </w:del>
      <w:ins w:id="1205" w:author="Chen Heller" w:date="2023-01-17T10:47:00Z">
        <w:r w:rsidR="007B4B60" w:rsidDel="00A6338E">
          <w:t xml:space="preserve"> </w:t>
        </w:r>
      </w:ins>
      <w:ins w:id="1206" w:author="Chen Heller" w:date="2023-01-03T17:10:00Z">
        <w:r w:rsidR="009A7DF2" w:rsidRPr="00400416">
          <w:t xml:space="preserve">After </w:t>
        </w:r>
      </w:ins>
      <w:ins w:id="1207" w:author="Chen Heller" w:date="2023-01-31T13:00:00Z">
        <w:r w:rsidR="0081292B">
          <w:t>c</w:t>
        </w:r>
      </w:ins>
      <w:ins w:id="1208"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09" w:author="Chen Heller" w:date="2023-03-02T15:05:00Z">
        <w:r w:rsidR="004F0152">
          <w:t>The r</w:t>
        </w:r>
      </w:ins>
      <w:ins w:id="1210"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11" w:author="Chen Heller" w:date="2023-01-31T12:59:00Z">
        <w:r w:rsidR="0081292B">
          <w:t xml:space="preserve"> </w:t>
        </w:r>
      </w:ins>
    </w:p>
    <w:p w14:paraId="47D0B8F3" w14:textId="1F646301" w:rsidR="00931AFD" w:rsidRDefault="00671036">
      <w:pPr>
        <w:rPr>
          <w:ins w:id="1212" w:author="Chen Heller" w:date="2023-01-31T13:00:00Z"/>
        </w:rPr>
        <w:pPrChange w:id="1213" w:author="Chen Heller" w:date="2023-01-31T13:28:00Z">
          <w:pPr>
            <w:ind w:firstLine="0"/>
          </w:pPr>
        </w:pPrChange>
      </w:pPr>
      <w:ins w:id="1214" w:author="Chen Heller" w:date="2023-01-31T13:18:00Z">
        <w:r>
          <w:t xml:space="preserve">The word </w:t>
        </w:r>
      </w:ins>
      <w:ins w:id="1215" w:author="Chen Heller" w:date="2023-01-31T13:19:00Z">
        <w:r w:rsidR="00210665">
          <w:t xml:space="preserve">stimuli </w:t>
        </w:r>
      </w:ins>
      <w:ins w:id="1216" w:author="Chen Heller" w:date="2023-01-31T13:20:00Z">
        <w:r w:rsidR="00DB26C5">
          <w:t xml:space="preserve">included </w:t>
        </w:r>
      </w:ins>
      <w:ins w:id="1217" w:author="Chen Heller" w:date="2023-01-31T13:19:00Z">
        <w:r w:rsidR="00210665">
          <w:t>natural and artificial ite</w:t>
        </w:r>
      </w:ins>
      <w:ins w:id="1218" w:author="Chen Heller" w:date="2023-01-31T13:20:00Z">
        <w:r w:rsidR="00634A8C">
          <w:t>m</w:t>
        </w:r>
      </w:ins>
      <w:ins w:id="1219" w:author="Chen Heller" w:date="2023-01-31T13:19:00Z">
        <w:r w:rsidR="00210665">
          <w:t>s</w:t>
        </w:r>
      </w:ins>
      <w:ins w:id="1220" w:author="Chen Heller" w:date="2023-01-31T13:21:00Z">
        <w:r w:rsidR="00E91A80">
          <w:t xml:space="preserve"> so that h</w:t>
        </w:r>
      </w:ins>
      <w:ins w:id="1221" w:author="Chen Heller" w:date="2023-01-31T13:01:00Z">
        <w:r w:rsidR="00931AFD" w:rsidRPr="00400416">
          <w:t xml:space="preserve">alf </w:t>
        </w:r>
      </w:ins>
      <w:ins w:id="1222" w:author="Chen Heller" w:date="2023-01-31T13:10:00Z">
        <w:r w:rsidR="00435280">
          <w:t xml:space="preserve">of the </w:t>
        </w:r>
      </w:ins>
      <w:ins w:id="1223" w:author="Chen Heller" w:date="2023-01-31T13:01:00Z">
        <w:r w:rsidR="00931AFD" w:rsidRPr="00400416">
          <w:t xml:space="preserve">targets </w:t>
        </w:r>
      </w:ins>
      <w:ins w:id="1224" w:author="Chen Heller" w:date="2023-01-31T13:19:00Z">
        <w:r w:rsidR="00210665">
          <w:t xml:space="preserve">described </w:t>
        </w:r>
      </w:ins>
      <w:ins w:id="1225"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26" w:author="Chen Heller" w:date="2023-01-31T13:22:00Z">
        <w:r w:rsidR="003D177E">
          <w:t>i</w:t>
        </w:r>
      </w:ins>
      <w:ins w:id="1227"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28" w:author="Chen Heller" w:date="2023-01-31T13:27:00Z">
        <w:r w:rsidR="004D1A49" w:rsidRPr="00400416">
          <w:t xml:space="preserve">In the congruent condition the prime </w:t>
        </w:r>
        <w:r w:rsidR="004D1A49">
          <w:t xml:space="preserve">was </w:t>
        </w:r>
        <w:r w:rsidR="004D1A49" w:rsidRPr="00400416">
          <w:t>identical to the target word;</w:t>
        </w:r>
      </w:ins>
      <w:ins w:id="1229" w:author="Chen Heller" w:date="2023-01-31T13:01:00Z">
        <w:r w:rsidR="00931AFD" w:rsidRPr="00400416">
          <w:t xml:space="preserve"> (b) </w:t>
        </w:r>
      </w:ins>
      <w:ins w:id="1230"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31" w:author="Chen Heller" w:date="2023-01-31T13:29:00Z">
        <w:r w:rsidR="003F3DFE">
          <w:t>.</w:t>
        </w:r>
      </w:ins>
      <w:ins w:id="1232" w:author="Chen Heller" w:date="2023-01-31T13:28:00Z">
        <w:r w:rsidR="004D1A49">
          <w:t xml:space="preserve"> </w:t>
        </w:r>
      </w:ins>
      <w:ins w:id="1233"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34" w:author="Chen Heller" w:date="2023-01-31T13:01:00Z">
        <w:r w:rsidR="00931AFD" w:rsidRPr="00400416">
          <w:t xml:space="preserve">(c) </w:t>
        </w:r>
      </w:ins>
      <w:ins w:id="1235"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36" w:author="Chen Heller" w:date="2023-01-31T13:01:00Z">
        <w:r w:rsidR="00931AFD" w:rsidRPr="00400416">
          <w:t xml:space="preserve">(d) </w:t>
        </w:r>
      </w:ins>
      <w:ins w:id="1237"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38" w:author="Chen Heller" w:date="2023-01-31T13:01:00Z">
        <w:r w:rsidR="00931AFD" w:rsidRPr="00400416">
          <w:t xml:space="preserve">(e) </w:t>
        </w:r>
      </w:ins>
      <w:ins w:id="1239"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40" w:author="Chen Heller" w:date="2023-01-31T13:26:00Z">
        <w:r w:rsidR="004D1A49">
          <w:t>(f</w:t>
        </w:r>
      </w:ins>
      <w:ins w:id="1241" w:author="Chen Heller" w:date="2023-01-31T13:27:00Z">
        <w:r w:rsidR="004D1A49">
          <w:t xml:space="preserve">) </w:t>
        </w:r>
      </w:ins>
      <w:ins w:id="1242" w:author="Chen Heller" w:date="2023-01-31T13:28:00Z">
        <w:r w:rsidR="00A85020" w:rsidRPr="00400416">
          <w:t>A target never repeat</w:t>
        </w:r>
        <w:r w:rsidR="00A85020">
          <w:t>ed</w:t>
        </w:r>
        <w:r w:rsidR="00A85020" w:rsidRPr="00400416">
          <w:t xml:space="preserve"> in the same block</w:t>
        </w:r>
        <w:r w:rsidR="00A85020">
          <w:t xml:space="preserve">. </w:t>
        </w:r>
      </w:ins>
      <w:ins w:id="1243"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44" w:author="Chen Heller" w:date="2023-01-31T13:00:00Z"/>
        </w:rPr>
        <w:pPrChange w:id="1245" w:author="Chen Heller" w:date="2023-01-31T13:01:00Z">
          <w:pPr>
            <w:ind w:firstLine="0"/>
          </w:pPr>
        </w:pPrChange>
      </w:pPr>
      <w:ins w:id="1246"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47" w:author="Chen Heller" w:date="2023-03-02T15:05:00Z">
        <w:r w:rsidR="00091DE6">
          <w:t>Z-</w:t>
        </w:r>
      </w:ins>
      <w:ins w:id="1248"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49"/>
        <w:r>
          <w:t xml:space="preserve">"Too Early" and "Too Late" </w:t>
        </w:r>
        <w:commentRangeEnd w:id="1249"/>
        <w:r>
          <w:rPr>
            <w:rStyle w:val="CommentReference"/>
          </w:rPr>
          <w:commentReference w:id="1249"/>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50" w:author="Chen Heller" w:date="2023-01-31T13:01:00Z">
          <w:pPr>
            <w:ind w:firstLine="0"/>
          </w:pPr>
        </w:pPrChange>
      </w:pPr>
      <w:del w:id="1251"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52" w:author="Chen Heller" w:date="2023-03-14T11:01:00Z"/>
          <w:b/>
          <w:bCs/>
          <w:i w:val="0"/>
          <w:iCs w:val="0"/>
          <w:sz w:val="24"/>
          <w:szCs w:val="20"/>
          <w:rPrChange w:id="1253" w:author="Chen Heller" w:date="2023-03-19T14:21:00Z">
            <w:rPr>
              <w:ins w:id="1254" w:author="Chen Heller" w:date="2023-03-14T11:01:00Z"/>
              <w:b/>
              <w:bCs/>
              <w:i w:val="0"/>
              <w:iCs w:val="0"/>
            </w:rPr>
          </w:rPrChange>
        </w:rPr>
        <w:pPrChange w:id="1255" w:author="Chen Heller" w:date="2023-03-14T11:02:00Z">
          <w:pPr>
            <w:pStyle w:val="Caption"/>
            <w:keepNext/>
            <w:jc w:val="left"/>
          </w:pPr>
        </w:pPrChange>
      </w:pPr>
      <w:bookmarkStart w:id="1256" w:name="_Ref134430361"/>
      <w:ins w:id="1257" w:author="Chen Heller" w:date="2023-03-14T11:01:00Z">
        <w:r w:rsidRPr="0041788E">
          <w:rPr>
            <w:b/>
            <w:bCs/>
            <w:i w:val="0"/>
            <w:iCs w:val="0"/>
            <w:sz w:val="24"/>
            <w:szCs w:val="20"/>
            <w:rPrChange w:id="1258" w:author="Chen Heller" w:date="2023-03-19T14:21:00Z">
              <w:rPr/>
            </w:rPrChange>
          </w:rPr>
          <w:t xml:space="preserve">Figure </w:t>
        </w:r>
        <w:r w:rsidRPr="0041788E">
          <w:rPr>
            <w:b/>
            <w:bCs/>
            <w:i w:val="0"/>
            <w:iCs w:val="0"/>
            <w:sz w:val="24"/>
            <w:szCs w:val="20"/>
            <w:rPrChange w:id="1259" w:author="Chen Heller" w:date="2023-03-19T14:21:00Z">
              <w:rPr/>
            </w:rPrChange>
          </w:rPr>
          <w:fldChar w:fldCharType="begin"/>
        </w:r>
        <w:r w:rsidRPr="0041788E">
          <w:rPr>
            <w:b/>
            <w:bCs/>
            <w:i w:val="0"/>
            <w:iCs w:val="0"/>
            <w:sz w:val="24"/>
            <w:szCs w:val="20"/>
            <w:rPrChange w:id="1260" w:author="Chen Heller" w:date="2023-03-19T14:21:00Z">
              <w:rPr/>
            </w:rPrChange>
          </w:rPr>
          <w:instrText xml:space="preserve"> SEQ Figure \* ARABIC </w:instrText>
        </w:r>
      </w:ins>
      <w:r w:rsidRPr="0041788E">
        <w:rPr>
          <w:b/>
          <w:bCs/>
          <w:i w:val="0"/>
          <w:iCs w:val="0"/>
          <w:sz w:val="24"/>
          <w:szCs w:val="20"/>
          <w:rPrChange w:id="1261" w:author="Chen Heller" w:date="2023-03-19T14:21:00Z">
            <w:rPr/>
          </w:rPrChange>
        </w:rPr>
        <w:fldChar w:fldCharType="separate"/>
      </w:r>
      <w:ins w:id="1262" w:author="Chen Heller" w:date="2023-03-14T11:01:00Z">
        <w:r w:rsidRPr="0041788E">
          <w:rPr>
            <w:b/>
            <w:bCs/>
            <w:i w:val="0"/>
            <w:iCs w:val="0"/>
            <w:noProof/>
            <w:sz w:val="24"/>
            <w:szCs w:val="20"/>
            <w:rPrChange w:id="1263" w:author="Chen Heller" w:date="2023-03-19T14:21:00Z">
              <w:rPr>
                <w:noProof/>
              </w:rPr>
            </w:rPrChange>
          </w:rPr>
          <w:t>2</w:t>
        </w:r>
        <w:r w:rsidRPr="0041788E">
          <w:rPr>
            <w:b/>
            <w:bCs/>
            <w:i w:val="0"/>
            <w:iCs w:val="0"/>
            <w:sz w:val="24"/>
            <w:szCs w:val="20"/>
            <w:rPrChange w:id="1264" w:author="Chen Heller" w:date="2023-03-19T14:21:00Z">
              <w:rPr/>
            </w:rPrChange>
          </w:rPr>
          <w:fldChar w:fldCharType="end"/>
        </w:r>
        <w:bookmarkEnd w:id="1256"/>
      </w:ins>
    </w:p>
    <w:p w14:paraId="646B9D80" w14:textId="3142F82F" w:rsidR="006E219E" w:rsidRPr="00B16A11" w:rsidRDefault="006E219E">
      <w:pPr>
        <w:ind w:firstLine="0"/>
        <w:rPr>
          <w:ins w:id="1265" w:author="Chen Heller" w:date="2023-03-14T11:01:00Z"/>
        </w:rPr>
        <w:pPrChange w:id="1266" w:author="Chen Heller" w:date="2023-03-14T11:02:00Z">
          <w:pPr>
            <w:pStyle w:val="Caption"/>
          </w:pPr>
        </w:pPrChange>
      </w:pPr>
      <w:ins w:id="1267" w:author="Chen Heller" w:date="2023-03-14T11:02:00Z">
        <w:r>
          <w:rPr>
            <w:i/>
            <w:iCs/>
          </w:rPr>
          <w:t xml:space="preserve">Stimuli </w:t>
        </w:r>
      </w:ins>
      <w:ins w:id="1268" w:author="Chen Heller" w:date="2023-05-08T09:33:00Z">
        <w:r w:rsidR="00116C5D">
          <w:rPr>
            <w:i/>
            <w:iCs/>
          </w:rPr>
          <w:t>P</w:t>
        </w:r>
      </w:ins>
      <w:ins w:id="1269" w:author="Chen Heller" w:date="2023-03-14T11:02:00Z">
        <w:r>
          <w:rPr>
            <w:i/>
            <w:iCs/>
          </w:rPr>
          <w:t xml:space="preserve">resentation </w:t>
        </w:r>
      </w:ins>
      <w:ins w:id="1270" w:author="Chen Heller" w:date="2023-05-08T09:33:00Z">
        <w:r w:rsidR="00116C5D">
          <w:rPr>
            <w:i/>
            <w:iCs/>
          </w:rPr>
          <w:t>O</w:t>
        </w:r>
      </w:ins>
      <w:ins w:id="1271" w:author="Chen Heller" w:date="2023-03-14T11:02:00Z">
        <w:r>
          <w:rPr>
            <w:i/>
            <w:iCs/>
          </w:rPr>
          <w:t>rder</w:t>
        </w:r>
      </w:ins>
    </w:p>
    <w:p w14:paraId="704238B2" w14:textId="4CB0B319" w:rsidR="00E65EFB" w:rsidRDefault="00441E16" w:rsidP="00E65EFB">
      <w:pPr>
        <w:pStyle w:val="NoSpacing"/>
        <w:keepNext/>
        <w:bidi w:val="0"/>
        <w:rPr>
          <w:moveTo w:id="1272"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73" w:author="Chen Heller" w:date="2023-01-03T16:50:00Z" w:name="move123657044"/>
    </w:p>
    <w:p w14:paraId="3785E79C" w14:textId="669DB52F" w:rsidR="00E65EFB" w:rsidRDefault="00E65EFB">
      <w:pPr>
        <w:ind w:firstLine="0"/>
        <w:rPr>
          <w:moveTo w:id="1274" w:author="Chen Heller" w:date="2023-01-03T16:50:00Z"/>
        </w:rPr>
        <w:pPrChange w:id="1275" w:author="Chen Heller" w:date="2023-03-14T11:01:00Z">
          <w:pPr>
            <w:pStyle w:val="Caption"/>
            <w:jc w:val="left"/>
          </w:pPr>
        </w:pPrChange>
      </w:pPr>
      <w:bookmarkStart w:id="1276" w:name="_Ref114472325"/>
      <w:moveTo w:id="1277" w:author="Chen Heller" w:date="2023-01-03T16:50:00Z">
        <w:del w:id="1278" w:author="Chen Heller" w:date="2023-03-14T11:01:00Z">
          <w:r w:rsidDel="00DC6DAD">
            <w:delText xml:space="preserve">Figure </w:delText>
          </w:r>
        </w:del>
        <w:del w:id="1279"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76"/>
        <w:del w:id="1280" w:author="Chen Heller" w:date="2023-03-14T11:01:00Z">
          <w:r w:rsidDel="00DC6DAD">
            <w:delText xml:space="preserve">. </w:delText>
          </w:r>
        </w:del>
      </w:moveTo>
      <w:ins w:id="1281" w:author="Chen Heller" w:date="2023-03-14T11:01:00Z">
        <w:r w:rsidR="00DC6DAD">
          <w:rPr>
            <w:i/>
            <w:iCs/>
          </w:rPr>
          <w:t>Note.</w:t>
        </w:r>
        <w:r w:rsidR="00DC6DAD">
          <w:t xml:space="preserve"> </w:t>
        </w:r>
      </w:ins>
      <w:moveTo w:id="1282" w:author="Chen Heller" w:date="2023-01-03T16:50:00Z">
        <w:del w:id="1283" w:author="Chen Heller" w:date="2023-03-14T11:02:00Z">
          <w:r w:rsidRPr="00400416" w:rsidDel="006E219E">
            <w:delText>Stimuli presentation order</w:delText>
          </w:r>
        </w:del>
        <w:del w:id="1284" w:author="Chen Heller" w:date="2023-01-31T13:32:00Z">
          <w:r w:rsidDel="0079143B">
            <w:delText xml:space="preserve"> in experiment 1</w:delText>
          </w:r>
        </w:del>
        <w:del w:id="1285"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286" w:author="Chen Heller" w:date="2023-01-09T12:19:00Z">
        <w:r w:rsidR="00441E16">
          <w:t>100</w:t>
        </w:r>
      </w:ins>
      <w:moveTo w:id="1287" w:author="Chen Heller" w:date="2023-01-03T16:50:00Z">
        <w:del w:id="1288" w:author="Chen Heller" w:date="2023-01-09T12:19:00Z">
          <w:r w:rsidDel="00441E16">
            <w:delText>0</w:delText>
          </w:r>
        </w:del>
        <w:r>
          <w:t>-</w:t>
        </w:r>
        <w:del w:id="1289" w:author="Chen Heller" w:date="2023-01-09T12:19:00Z">
          <w:r w:rsidDel="00441E16">
            <w:delText>1500</w:delText>
          </w:r>
        </w:del>
      </w:moveTo>
      <w:ins w:id="1290" w:author="Chen Heller" w:date="2023-01-09T12:19:00Z">
        <w:r w:rsidR="00441E16">
          <w:t>740</w:t>
        </w:r>
      </w:ins>
      <w:moveTo w:id="1291" w:author="Chen Heller" w:date="2023-01-03T16:50:00Z">
        <w:r w:rsidRPr="00400416">
          <w:t xml:space="preserve">ms, out of which the target </w:t>
        </w:r>
        <w:r>
          <w:t xml:space="preserve">was </w:t>
        </w:r>
        <w:r w:rsidRPr="00400416">
          <w:t>displayed for 500ms), a recognition task (</w:t>
        </w:r>
        <w:r>
          <w:t>0</w:t>
        </w:r>
        <w:r w:rsidRPr="00400416">
          <w:t>-</w:t>
        </w:r>
        <w:del w:id="1292" w:author="Chen Heller" w:date="2023-01-09T12:19:00Z">
          <w:r w:rsidDel="00734F8E">
            <w:delText>5</w:delText>
          </w:r>
        </w:del>
      </w:moveTo>
      <w:ins w:id="1293" w:author="Chen Heller" w:date="2023-01-09T12:19:00Z">
        <w:r w:rsidR="00734F8E">
          <w:t>7</w:t>
        </w:r>
      </w:ins>
      <w:moveTo w:id="129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295" w:author="Chen Heller" w:date="2023-01-09T12:20:00Z">
        <w:r w:rsidR="004449CE">
          <w:t xml:space="preserve"> </w:t>
        </w:r>
      </w:ins>
      <w:ins w:id="1296" w:author="Chen Heller" w:date="2023-01-09T12:21:00Z">
        <w:r w:rsidR="004449CE">
          <w:t>In practice, t</w:t>
        </w:r>
      </w:ins>
      <w:ins w:id="1297" w:author="Chen Heller" w:date="2023-01-09T12:20:00Z">
        <w:r w:rsidR="004449CE">
          <w:t xml:space="preserve">he blue circle </w:t>
        </w:r>
      </w:ins>
      <w:ins w:id="1298" w:author="Chen Heller" w:date="2023-01-09T12:22:00Z">
        <w:r w:rsidR="00790904">
          <w:t>and</w:t>
        </w:r>
      </w:ins>
      <w:ins w:id="1299" w:author="Chen Heller" w:date="2023-01-09T12:20:00Z">
        <w:r w:rsidR="004449CE">
          <w:t xml:space="preserve"> the </w:t>
        </w:r>
      </w:ins>
      <w:ins w:id="1300" w:author="Chen Heller" w:date="2023-01-09T12:21:00Z">
        <w:r w:rsidR="004449CE">
          <w:t>A</w:t>
        </w:r>
      </w:ins>
      <w:ins w:id="1301" w:author="Chen Heller" w:date="2023-01-09T12:20:00Z">
        <w:r w:rsidR="004449CE">
          <w:t>rt</w:t>
        </w:r>
      </w:ins>
      <w:ins w:id="1302" w:author="Chen Heller" w:date="2023-01-09T12:21:00Z">
        <w:r w:rsidR="004449CE">
          <w:t>ificial/Natural category names were present</w:t>
        </w:r>
      </w:ins>
      <w:ins w:id="1303" w:author="Chen Heller" w:date="2023-02-26T12:30:00Z">
        <w:r w:rsidR="00C3426D">
          <w:t>ed</w:t>
        </w:r>
      </w:ins>
      <w:ins w:id="1304" w:author="Chen Heller" w:date="2023-01-09T12:22:00Z">
        <w:r w:rsidR="00790904">
          <w:t xml:space="preserve"> on the screen</w:t>
        </w:r>
      </w:ins>
      <w:ins w:id="1305" w:author="Chen Heller" w:date="2023-01-09T12:21:00Z">
        <w:r w:rsidR="00790904">
          <w:t xml:space="preserve"> from the </w:t>
        </w:r>
      </w:ins>
      <w:ins w:id="1306" w:author="Chen Heller" w:date="2023-01-09T12:23:00Z">
        <w:r w:rsidR="002347CB">
          <w:t>beginning of the trial</w:t>
        </w:r>
      </w:ins>
      <w:ins w:id="1307" w:author="Chen Heller" w:date="2023-01-09T12:22:00Z">
        <w:r w:rsidR="00790904">
          <w:t xml:space="preserve">, but </w:t>
        </w:r>
      </w:ins>
      <w:ins w:id="1308" w:author="Chen Heller" w:date="2023-01-31T13:33:00Z">
        <w:r w:rsidR="00CD33CC">
          <w:t xml:space="preserve">for </w:t>
        </w:r>
      </w:ins>
      <w:ins w:id="1309" w:author="Chen Heller" w:date="2023-02-26T12:30:00Z">
        <w:r w:rsidR="001C089C">
          <w:t>clarity</w:t>
        </w:r>
      </w:ins>
      <w:ins w:id="1310" w:author="Chen Heller" w:date="2023-01-31T13:34:00Z">
        <w:r w:rsidR="00CD33CC">
          <w:t xml:space="preserve"> purposes </w:t>
        </w:r>
      </w:ins>
      <w:ins w:id="1311" w:author="Chen Heller" w:date="2023-01-09T12:23:00Z">
        <w:r w:rsidR="002347CB">
          <w:t>are</w:t>
        </w:r>
      </w:ins>
      <w:ins w:id="1312" w:author="Chen Heller" w:date="2023-01-17T10:23:00Z">
        <w:r w:rsidR="00F06AB6">
          <w:t xml:space="preserve"> presented </w:t>
        </w:r>
      </w:ins>
      <w:ins w:id="1313" w:author="Chen Heller" w:date="2023-01-31T13:34:00Z">
        <w:r w:rsidR="00CD33CC">
          <w:t xml:space="preserve">here </w:t>
        </w:r>
      </w:ins>
      <w:ins w:id="1314" w:author="Chen Heller" w:date="2023-01-17T10:23:00Z">
        <w:r w:rsidR="00F06AB6">
          <w:t xml:space="preserve">only </w:t>
        </w:r>
      </w:ins>
      <w:ins w:id="1315" w:author="Chen Heller" w:date="2023-01-31T13:34:00Z">
        <w:r w:rsidR="00CD33CC">
          <w:t>after the last mask.</w:t>
        </w:r>
      </w:ins>
    </w:p>
    <w:p w14:paraId="4375C930" w14:textId="77777777" w:rsidR="001F1330" w:rsidRDefault="001F1330">
      <w:pPr>
        <w:pStyle w:val="Heading4"/>
        <w:rPr>
          <w:moveTo w:id="1316" w:author="Chen Heller" w:date="2023-01-03T17:26:00Z"/>
        </w:rPr>
        <w:pPrChange w:id="1317" w:author="Chen Heller" w:date="2023-01-03T17:27:00Z">
          <w:pPr>
            <w:pStyle w:val="Heading3"/>
          </w:pPr>
        </w:pPrChange>
      </w:pPr>
      <w:moveToRangeStart w:id="1318" w:author="Chen Heller" w:date="2023-01-03T17:26:00Z" w:name="move123659235"/>
      <w:moveToRangeEnd w:id="1273"/>
      <w:moveTo w:id="1319" w:author="Chen Heller" w:date="2023-01-03T17:26:00Z">
        <w:r>
          <w:lastRenderedPageBreak/>
          <w:t>Trajectory preprocessing</w:t>
        </w:r>
      </w:moveTo>
    </w:p>
    <w:p w14:paraId="38AFA958" w14:textId="39B7B0E9" w:rsidR="001C0104" w:rsidRPr="00892F96" w:rsidRDefault="001F1330" w:rsidP="001F1330">
      <w:moveTo w:id="132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21"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322" w:author="Chen Heller" w:date="2023-03-02T15:06:00Z">
          <w:r w:rsidRPr="002B6CA5" w:rsidDel="00511E42">
            <w:delText>b</w:delText>
          </w:r>
        </w:del>
      </w:moveTo>
      <w:ins w:id="1323" w:author="Chen Heller" w:date="2023-03-02T15:06:00Z">
        <w:r w:rsidR="00511E42">
          <w:t>B</w:t>
        </w:r>
      </w:ins>
      <w:moveTo w:id="1324"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25" w:author="Chen Heller" w:date="2023-01-03T17:27:00Z">
        <w:r w:rsidR="001B0F21">
          <w:rPr>
            <w:vertAlign w:val="superscript"/>
          </w:rPr>
          <w:t>2</w:t>
        </w:r>
      </w:ins>
      <w:moveTo w:id="1326" w:author="Chen Heller" w:date="2023-01-03T17:26:00Z">
        <w:del w:id="132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2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1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29" w:author="Chen Heller" w:date="2023-01-17T10:48:00Z"/>
        </w:rPr>
        <w:pPrChange w:id="1330" w:author="Chen Heller" w:date="2023-01-03T16:16:00Z">
          <w:pPr>
            <w:pStyle w:val="Heading3"/>
          </w:pPr>
        </w:pPrChange>
      </w:pPr>
      <w:bookmarkStart w:id="1331" w:name="_Toc114485392"/>
      <w:del w:id="1332" w:author="Chen Heller" w:date="2023-01-17T10:48:00Z">
        <w:r w:rsidDel="007B4B60">
          <w:lastRenderedPageBreak/>
          <w:delText>Exclusion criteria</w:delText>
        </w:r>
        <w:bookmarkEnd w:id="1331"/>
      </w:del>
    </w:p>
    <w:p w14:paraId="312384C8" w14:textId="35968B5A" w:rsidR="00D826D9" w:rsidRDefault="001A3B6D" w:rsidP="007D1A08">
      <w:pPr>
        <w:ind w:firstLine="0"/>
        <w:rPr>
          <w:ins w:id="1333" w:author="Chen Heller" w:date="2023-01-09T17:17:00Z"/>
        </w:rPr>
      </w:pPr>
      <w:moveToRangeStart w:id="1334" w:author="Chen Heller" w:date="2023-01-03T17:37:00Z" w:name="move123659894"/>
      <w:moveTo w:id="1335" w:author="Chen Heller" w:date="2023-01-03T17:37:00Z">
        <w:del w:id="1336"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3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34"/>
      <w:del w:id="133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39"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40" w:author="Chen Heller" w:date="2023-01-09T17:17:00Z"/>
        </w:rPr>
        <w:pPrChange w:id="1341" w:author="Chen Heller" w:date="2023-01-09T17:29:00Z">
          <w:pPr>
            <w:pStyle w:val="Heading3"/>
          </w:pPr>
        </w:pPrChange>
      </w:pPr>
      <w:ins w:id="1342" w:author="Chen Heller" w:date="2023-01-09T17:17:00Z">
        <w:r>
          <w:t>Analysis</w:t>
        </w:r>
      </w:ins>
    </w:p>
    <w:p w14:paraId="672F29D2" w14:textId="6A6EA1A7" w:rsidR="008F4EDF" w:rsidRDefault="00CA397F" w:rsidP="00904C49">
      <w:pPr>
        <w:rPr>
          <w:ins w:id="1343" w:author="Chen Heller" w:date="2023-01-10T10:52:00Z"/>
        </w:rPr>
      </w:pPr>
      <w:ins w:id="1344" w:author="Chen Heller" w:date="2023-01-09T17:17:00Z">
        <w:r>
          <w:t xml:space="preserve">All the comparisons between the congruent and incongruent conditions were corrected for multiple comparisons using the Tree-BH method </w:t>
        </w:r>
      </w:ins>
      <w:ins w:id="1345" w:author="Chen Heller" w:date="2023-01-17T10:53:00Z">
        <w:r w:rsidR="00F5543D">
          <w:t>(</w:t>
        </w:r>
      </w:ins>
      <w:ins w:id="1346" w:author="Chen Heller" w:date="2023-05-08T09:31:00Z">
        <w:r w:rsidR="00A82BE9" w:rsidRPr="00A82BE9">
          <w:fldChar w:fldCharType="begin"/>
        </w:r>
        <w:r w:rsidR="00A82BE9" w:rsidRPr="00A82BE9">
          <w:instrText xml:space="preserve"> REF _Ref134430697 \h </w:instrText>
        </w:r>
      </w:ins>
      <w:r w:rsidR="00A82BE9">
        <w:instrText xml:space="preserve"> \* MERGEFORMAT </w:instrText>
      </w:r>
      <w:r w:rsidR="00A82BE9" w:rsidRPr="00A82BE9">
        <w:fldChar w:fldCharType="separate"/>
      </w:r>
      <w:ins w:id="1347" w:author="Chen Heller" w:date="2023-05-08T09:31:00Z">
        <w:r w:rsidR="00A82BE9" w:rsidRPr="00A82BE9">
          <w:t xml:space="preserve">Supplementary Figure </w:t>
        </w:r>
        <w:r w:rsidR="00A82BE9" w:rsidRPr="00A82BE9">
          <w:rPr>
            <w:rPrChange w:id="1348" w:author="Chen Heller" w:date="2023-05-08T09:31:00Z">
              <w:rPr>
                <w:b/>
                <w:bCs/>
                <w:i/>
                <w:iCs/>
                <w:noProof/>
              </w:rPr>
            </w:rPrChange>
          </w:rPr>
          <w:t>1</w:t>
        </w:r>
        <w:r w:rsidR="00A82BE9" w:rsidRPr="00A82BE9">
          <w:fldChar w:fldCharType="end"/>
        </w:r>
      </w:ins>
      <w:ins w:id="1349" w:author="Chen Heller" w:date="2023-01-17T10:53:00Z">
        <w:r w:rsidR="00F5543D">
          <w:t xml:space="preserve">) </w:t>
        </w:r>
      </w:ins>
      <w:ins w:id="1350"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51" w:author="Chen Heller" w:date="2023-03-02T15:06:00Z">
        <w:r w:rsidR="00E61A7B">
          <w:t>The n</w:t>
        </w:r>
      </w:ins>
      <w:ins w:id="1352"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ins>
      <w:ins w:id="1353" w:author="Chen Heller" w:date="2023-01-17T10:54:00Z">
        <w:r w:rsidR="003A5915" w:rsidRPr="001313AE">
          <w:t xml:space="preserve"> </w:t>
        </w:r>
      </w:ins>
      <w:ins w:id="1354" w:author="Chen Heller" w:date="2023-05-08T09:35:00Z">
        <w:r w:rsidR="001313AE" w:rsidRPr="001313AE">
          <w:fldChar w:fldCharType="begin"/>
        </w:r>
        <w:r w:rsidR="001313AE" w:rsidRPr="001313AE">
          <w:instrText xml:space="preserve"> REF _Ref134430937 \h </w:instrText>
        </w:r>
      </w:ins>
      <w:r w:rsidR="001313AE">
        <w:instrText xml:space="preserve"> \* MERGEFORMAT </w:instrText>
      </w:r>
      <w:r w:rsidR="001313AE" w:rsidRPr="001313AE">
        <w:fldChar w:fldCharType="separate"/>
      </w:r>
      <w:ins w:id="1355" w:author="Chen Heller" w:date="2023-05-08T09:35:00Z">
        <w:r w:rsidR="001313AE" w:rsidRPr="001313AE">
          <w:rPr>
            <w:rPrChange w:id="1356" w:author="Chen Heller" w:date="2023-05-08T09:35:00Z">
              <w:rPr>
                <w:i/>
                <w:iCs/>
                <w:color w:val="44546A" w:themeColor="text2"/>
                <w:sz w:val="22"/>
                <w:szCs w:val="18"/>
              </w:rPr>
            </w:rPrChange>
          </w:rPr>
          <w:t xml:space="preserve">Supplementary Figure </w:t>
        </w:r>
        <w:r w:rsidR="001313AE" w:rsidRPr="001313AE">
          <w:rPr>
            <w:rPrChange w:id="1357" w:author="Chen Heller" w:date="2023-05-08T09:35:00Z">
              <w:rPr>
                <w:i/>
                <w:iCs/>
                <w:noProof/>
                <w:color w:val="44546A" w:themeColor="text2"/>
                <w:sz w:val="22"/>
                <w:szCs w:val="18"/>
              </w:rPr>
            </w:rPrChange>
          </w:rPr>
          <w:t>2</w:t>
        </w:r>
        <w:r w:rsidR="001313AE" w:rsidRPr="001313AE">
          <w:fldChar w:fldCharType="end"/>
        </w:r>
      </w:ins>
      <w:ins w:id="1358" w:author="Chen Heller" w:date="2023-01-09T17:17:00Z">
        <w:r>
          <w:t>).</w:t>
        </w:r>
      </w:ins>
    </w:p>
    <w:p w14:paraId="0B2AF24F" w14:textId="7AC647E7" w:rsidR="00CA397F" w:rsidRPr="00B7042B" w:rsidRDefault="00A64751" w:rsidP="00E26F00">
      <w:pPr>
        <w:pPrChange w:id="1359" w:author="Chen Heller" w:date="2023-05-08T11:09:00Z">
          <w:pPr>
            <w:ind w:firstLine="0"/>
          </w:pPr>
        </w:pPrChange>
      </w:pPr>
      <w:ins w:id="1360" w:author="Chen Heller" w:date="2023-02-26T14:58:00Z">
        <w:r>
          <w:t>Three c</w:t>
        </w:r>
      </w:ins>
      <w:ins w:id="1361" w:author="Chen Heller" w:date="2023-01-10T10:54:00Z">
        <w:r w:rsidR="001D24FE">
          <w:t>omments received from colleagues a</w:t>
        </w:r>
      </w:ins>
      <w:ins w:id="1362" w:author="Chen Heller" w:date="2023-01-09T17:17:00Z">
        <w:r w:rsidR="00CA397F">
          <w:t xml:space="preserve">fter </w:t>
        </w:r>
      </w:ins>
      <w:ins w:id="1363" w:author="Chen Heller" w:date="2023-01-10T10:54:00Z">
        <w:r w:rsidR="001D24FE">
          <w:t xml:space="preserve">the </w:t>
        </w:r>
      </w:ins>
      <w:ins w:id="1364" w:author="Chen Heller" w:date="2023-01-09T17:17:00Z">
        <w:r w:rsidR="00CA397F">
          <w:t>submission of the pre-</w:t>
        </w:r>
      </w:ins>
      <w:ins w:id="1365" w:author="Chen Heller" w:date="2023-01-09T17:18:00Z">
        <w:r w:rsidR="00CA397F">
          <w:t>registration</w:t>
        </w:r>
      </w:ins>
      <w:ins w:id="1366" w:author="Chen Heller" w:date="2023-01-09T17:17:00Z">
        <w:r w:rsidR="00CA397F">
          <w:t xml:space="preserve"> document</w:t>
        </w:r>
      </w:ins>
      <w:ins w:id="1367" w:author="Chen Heller" w:date="2023-01-10T10:54:00Z">
        <w:r w:rsidR="001D24FE">
          <w:t xml:space="preserve"> </w:t>
        </w:r>
      </w:ins>
      <w:ins w:id="1368" w:author="Chen Heller" w:date="2023-01-10T10:55:00Z">
        <w:r w:rsidR="003E480D">
          <w:t xml:space="preserve">prompted </w:t>
        </w:r>
      </w:ins>
      <w:ins w:id="1369" w:author="Chen Heller" w:date="2023-01-10T11:00:00Z">
        <w:r w:rsidR="00527E95">
          <w:t xml:space="preserve">additional </w:t>
        </w:r>
      </w:ins>
      <w:ins w:id="1370" w:author="Chen Heller" w:date="2023-01-10T10:55:00Z">
        <w:r w:rsidR="003E480D">
          <w:t>analyses.</w:t>
        </w:r>
      </w:ins>
      <w:ins w:id="1371" w:author="Chen Heller" w:date="2023-01-10T10:59:00Z">
        <w:r w:rsidR="004C0A6C">
          <w:t xml:space="preserve"> </w:t>
        </w:r>
      </w:ins>
      <w:ins w:id="1372" w:author="Chen Heller" w:date="2023-01-10T10:55:00Z">
        <w:r w:rsidR="003E480D">
          <w:t xml:space="preserve">The first </w:t>
        </w:r>
      </w:ins>
      <w:ins w:id="1373" w:author="Chen Heller" w:date="2023-01-10T10:57:00Z">
        <w:r w:rsidR="00E543B7">
          <w:t>addresses</w:t>
        </w:r>
      </w:ins>
      <w:ins w:id="1374" w:author="Chen Heller" w:date="2023-01-10T10:56:00Z">
        <w:r w:rsidR="00E543B7">
          <w:t xml:space="preserve"> the high variability between participants</w:t>
        </w:r>
      </w:ins>
      <w:ins w:id="1375" w:author="Chen Heller" w:date="2023-01-10T10:57:00Z">
        <w:r w:rsidR="005345F0">
          <w:t xml:space="preserve"> </w:t>
        </w:r>
      </w:ins>
      <w:ins w:id="1376" w:author="Chen Heller" w:date="2023-01-10T11:01:00Z">
        <w:r w:rsidR="00781772">
          <w:t>which</w:t>
        </w:r>
      </w:ins>
      <w:ins w:id="1377" w:author="Chen Heller" w:date="2023-01-10T10:57:00Z">
        <w:r w:rsidR="005345F0">
          <w:t xml:space="preserve"> can obscure smaller but highly consistent effects. </w:t>
        </w:r>
      </w:ins>
      <w:ins w:id="1378" w:author="Chen Heller" w:date="2023-01-10T10:58:00Z">
        <w:r w:rsidR="005345F0">
          <w:t xml:space="preserve">To </w:t>
        </w:r>
      </w:ins>
      <w:ins w:id="1379" w:author="Chen Heller" w:date="2023-01-17T10:56:00Z">
        <w:r w:rsidR="00C6487E">
          <w:t>tackle this issue</w:t>
        </w:r>
      </w:ins>
      <w:ins w:id="1380" w:author="Chen Heller" w:date="2023-01-10T11:07:00Z">
        <w:r w:rsidR="0001355D">
          <w:t>,</w:t>
        </w:r>
      </w:ins>
      <w:ins w:id="1381" w:author="Chen Heller" w:date="2023-01-10T10:58:00Z">
        <w:r w:rsidR="005345F0">
          <w:t xml:space="preserve"> </w:t>
        </w:r>
      </w:ins>
      <w:ins w:id="1382" w:author="Chen Heller" w:date="2023-01-10T11:07:00Z">
        <w:r w:rsidR="0001355D">
          <w:t xml:space="preserve">the </w:t>
        </w:r>
      </w:ins>
      <w:ins w:id="1383" w:author="Chen Heller" w:date="2023-01-10T10:58:00Z">
        <w:r w:rsidR="005345F0">
          <w:t>non-</w:t>
        </w:r>
        <w:r w:rsidR="005345F0">
          <w:lastRenderedPageBreak/>
          <w:t>timeseries variables were normalized within participant</w:t>
        </w:r>
      </w:ins>
      <w:ins w:id="1384" w:author="Chen Heller" w:date="2023-01-10T10:59:00Z">
        <w:r w:rsidR="005345F0">
          <w:t>.</w:t>
        </w:r>
      </w:ins>
      <w:ins w:id="1385" w:author="Chen Heller" w:date="2023-01-10T11:07:00Z">
        <w:r w:rsidR="00807DAB">
          <w:t xml:space="preserve"> </w:t>
        </w:r>
      </w:ins>
      <w:ins w:id="1386" w:author="Chen Heller" w:date="2023-05-08T11:07:00Z">
        <w:r w:rsidR="00C27322">
          <w:t>T</w:t>
        </w:r>
      </w:ins>
      <w:ins w:id="1387" w:author="Chen Heller" w:date="2023-01-10T11:08:00Z">
        <w:r w:rsidR="00807DAB">
          <w:t xml:space="preserve">he original and the </w:t>
        </w:r>
      </w:ins>
      <w:ins w:id="1388" w:author="Chen Heller" w:date="2023-02-26T14:42:00Z">
        <w:r w:rsidR="0046755E">
          <w:t>normalized</w:t>
        </w:r>
      </w:ins>
      <w:ins w:id="1389" w:author="Chen Heller" w:date="2023-01-10T11:08:00Z">
        <w:r w:rsidR="00807DAB">
          <w:t xml:space="preserve"> analys</w:t>
        </w:r>
      </w:ins>
      <w:ins w:id="1390" w:author="Chen Heller" w:date="2023-01-16T15:02:00Z">
        <w:r w:rsidR="00DB2938">
          <w:t>i</w:t>
        </w:r>
      </w:ins>
      <w:ins w:id="1391" w:author="Chen Heller" w:date="2023-01-10T11:08:00Z">
        <w:r w:rsidR="00807DAB">
          <w:t xml:space="preserve">s </w:t>
        </w:r>
        <w:r w:rsidR="00807DAB" w:rsidRPr="00E26F00">
          <w:t>r</w:t>
        </w:r>
      </w:ins>
      <w:ins w:id="1392" w:author="Chen Heller" w:date="2023-01-10T11:07:00Z">
        <w:r w:rsidR="00807DAB" w:rsidRPr="00E26F00">
          <w:t>esult</w:t>
        </w:r>
      </w:ins>
      <w:ins w:id="1393" w:author="Chen Heller" w:date="2023-01-10T11:08:00Z">
        <w:r w:rsidR="00807DAB" w:rsidRPr="00E26F00">
          <w:t xml:space="preserve">s are provided </w:t>
        </w:r>
      </w:ins>
      <w:ins w:id="1394" w:author="Chen Heller" w:date="2023-01-10T11:09:00Z">
        <w:r w:rsidR="00CF4EE8" w:rsidRPr="00E26F00">
          <w:t xml:space="preserve">in </w:t>
        </w:r>
      </w:ins>
      <w:ins w:id="1395" w:author="Chen Heller" w:date="2023-05-08T11:09:00Z">
        <w:r w:rsidR="00E26F00" w:rsidRPr="00E26F00">
          <w:fldChar w:fldCharType="begin"/>
        </w:r>
        <w:r w:rsidR="00E26F00" w:rsidRPr="00E26F00">
          <w:instrText xml:space="preserve"> REF _Ref134436578 \h </w:instrText>
        </w:r>
      </w:ins>
      <w:r w:rsidR="00E26F00">
        <w:instrText xml:space="preserve"> \* MERGEFORMAT </w:instrText>
      </w:r>
      <w:r w:rsidR="00E26F00" w:rsidRPr="00E26F00">
        <w:fldChar w:fldCharType="separate"/>
      </w:r>
      <w:ins w:id="1396" w:author="Chen Heller" w:date="2023-05-08T11:09:00Z">
        <w:r w:rsidR="00E26F00" w:rsidRPr="00E26F00">
          <w:t xml:space="preserve">Table </w:t>
        </w:r>
        <w:r w:rsidR="00E26F00" w:rsidRPr="00E26F00">
          <w:rPr>
            <w:rPrChange w:id="1397" w:author="Chen Heller" w:date="2023-05-08T11:09:00Z">
              <w:rPr>
                <w:noProof/>
              </w:rPr>
            </w:rPrChange>
          </w:rPr>
          <w:t>1</w:t>
        </w:r>
        <w:r w:rsidR="00E26F00" w:rsidRPr="00E26F00">
          <w:fldChar w:fldCharType="end"/>
        </w:r>
        <w:r w:rsidR="00E26F00" w:rsidRPr="00E26F00">
          <w:t xml:space="preserve"> and </w:t>
        </w:r>
        <w:r w:rsidR="00E26F00" w:rsidRPr="00E26F00">
          <w:fldChar w:fldCharType="begin"/>
        </w:r>
        <w:r w:rsidR="00E26F00" w:rsidRPr="00E26F00">
          <w:instrText xml:space="preserve"> REF _Ref134436585 \h </w:instrText>
        </w:r>
      </w:ins>
      <w:r w:rsidR="00E26F00" w:rsidRPr="00E26F00">
        <w:instrText xml:space="preserve"> \* MERGEFORMAT </w:instrText>
      </w:r>
      <w:r w:rsidR="00E26F00" w:rsidRPr="00E26F00">
        <w:fldChar w:fldCharType="separate"/>
      </w:r>
      <w:ins w:id="1398" w:author="Chen Heller" w:date="2023-05-08T11:09:00Z">
        <w:r w:rsidR="00E26F00" w:rsidRPr="00E26F00">
          <w:t xml:space="preserve">Table </w:t>
        </w:r>
        <w:r w:rsidR="00E26F00" w:rsidRPr="00E26F00">
          <w:rPr>
            <w:rPrChange w:id="1399" w:author="Chen Heller" w:date="2023-05-08T11:09:00Z">
              <w:rPr>
                <w:noProof/>
              </w:rPr>
            </w:rPrChange>
          </w:rPr>
          <w:t>2</w:t>
        </w:r>
        <w:r w:rsidR="00E26F00" w:rsidRPr="00E26F00">
          <w:fldChar w:fldCharType="end"/>
        </w:r>
        <w:r w:rsidR="00E26F00" w:rsidRPr="00E26F00">
          <w:t>, respectively</w:t>
        </w:r>
      </w:ins>
      <w:ins w:id="1400" w:author="Chen Heller" w:date="2023-01-10T11:08:00Z">
        <w:r w:rsidR="00807DAB" w:rsidRPr="00E26F00">
          <w:t>.</w:t>
        </w:r>
      </w:ins>
      <w:ins w:id="1401" w:author="Chen Heller" w:date="2023-01-10T11:02:00Z">
        <w:r w:rsidR="00B7042B" w:rsidRPr="00E26F00">
          <w:t xml:space="preserve"> </w:t>
        </w:r>
      </w:ins>
      <w:ins w:id="1402" w:author="Chen Heller" w:date="2023-01-10T11:03:00Z">
        <w:r w:rsidR="00B7042B" w:rsidRPr="00E26F00">
          <w:t xml:space="preserve">The second </w:t>
        </w:r>
      </w:ins>
      <w:ins w:id="1403" w:author="Chen Heller" w:date="2023-02-26T14:59:00Z">
        <w:r w:rsidRPr="00E26F00">
          <w:t>comment</w:t>
        </w:r>
      </w:ins>
      <w:ins w:id="1404" w:author="Chen Heller" w:date="2023-01-10T11:09:00Z">
        <w:r w:rsidR="007C1881" w:rsidRPr="00E26F00">
          <w:t xml:space="preserve"> </w:t>
        </w:r>
      </w:ins>
      <w:ins w:id="1405" w:author="Chen Heller" w:date="2023-02-26T12:35:00Z">
        <w:r w:rsidR="00DB7EF8" w:rsidRPr="00E26F00">
          <w:t>acknowledge</w:t>
        </w:r>
      </w:ins>
      <w:ins w:id="1406" w:author="Chen Heller" w:date="2023-02-26T14:59:00Z">
        <w:r w:rsidRPr="00E26F00">
          <w:t>d</w:t>
        </w:r>
      </w:ins>
      <w:ins w:id="1407" w:author="Chen Heller" w:date="2023-02-26T12:35:00Z">
        <w:r w:rsidR="00DB7EF8" w:rsidRPr="00E26F00">
          <w:t xml:space="preserve"> </w:t>
        </w:r>
      </w:ins>
      <w:ins w:id="1408" w:author="Chen Heller" w:date="2023-01-17T10:57:00Z">
        <w:r w:rsidR="003037BC" w:rsidRPr="00E26F00">
          <w:t>the</w:t>
        </w:r>
      </w:ins>
      <w:ins w:id="1409" w:author="Chen Heller" w:date="2023-01-09T17:30:00Z">
        <w:r w:rsidR="00CC0F3F" w:rsidRPr="00E26F00">
          <w:t xml:space="preserve"> </w:t>
        </w:r>
      </w:ins>
      <w:ins w:id="1410" w:author="Chen Heller" w:date="2023-02-26T12:35:00Z">
        <w:r w:rsidR="00DB7EF8">
          <w:t xml:space="preserve">importance </w:t>
        </w:r>
      </w:ins>
      <w:ins w:id="1411" w:author="Chen Heller" w:date="2023-01-09T17:30:00Z">
        <w:r w:rsidR="00CC0F3F">
          <w:t xml:space="preserve">of the </w:t>
        </w:r>
      </w:ins>
      <w:ins w:id="1412" w:author="Chen Heller" w:date="2023-03-06T09:36:00Z">
        <w:r w:rsidR="004067E4">
          <w:t xml:space="preserve">congruency effect's </w:t>
        </w:r>
      </w:ins>
      <w:ins w:id="1413" w:author="Chen Heller" w:date="2023-01-10T11:14:00Z">
        <w:r w:rsidR="00A3121A">
          <w:t>temporal aspect</w:t>
        </w:r>
      </w:ins>
      <w:ins w:id="1414" w:author="Chen Heller" w:date="2023-01-10T11:15:00Z">
        <w:r w:rsidR="00A3121A">
          <w:t xml:space="preserve">, which </w:t>
        </w:r>
      </w:ins>
      <w:ins w:id="1415" w:author="Chen Heller" w:date="2023-01-10T11:18:00Z">
        <w:r w:rsidR="00336757">
          <w:t xml:space="preserve">can </w:t>
        </w:r>
      </w:ins>
      <w:ins w:id="1416" w:author="Chen Heller" w:date="2023-01-10T11:15:00Z">
        <w:r w:rsidR="00A3121A">
          <w:t xml:space="preserve">be </w:t>
        </w:r>
      </w:ins>
      <w:ins w:id="1417" w:author="Chen Heller" w:date="2023-01-17T10:57:00Z">
        <w:r w:rsidR="003037BC">
          <w:t xml:space="preserve">accessed </w:t>
        </w:r>
      </w:ins>
      <w:ins w:id="1418" w:author="Chen Heller" w:date="2023-01-10T11:18:00Z">
        <w:r w:rsidR="00336757">
          <w:t xml:space="preserve">only </w:t>
        </w:r>
      </w:ins>
      <w:ins w:id="1419" w:author="Chen Heller" w:date="2023-01-10T11:20:00Z">
        <w:r w:rsidR="00A637E9">
          <w:t xml:space="preserve">when </w:t>
        </w:r>
      </w:ins>
      <w:ins w:id="1420" w:author="Chen Heller" w:date="2023-02-26T12:36:00Z">
        <w:r w:rsidR="00640699">
          <w:t xml:space="preserve">avoiding </w:t>
        </w:r>
      </w:ins>
      <w:ins w:id="1421" w:author="Chen Heller" w:date="2023-01-10T11:15:00Z">
        <w:r w:rsidR="00DC14CE">
          <w:t>spatial normaliz</w:t>
        </w:r>
      </w:ins>
      <w:ins w:id="1422" w:author="Chen Heller" w:date="2023-01-10T11:18:00Z">
        <w:r w:rsidR="00336757">
          <w:t>ation</w:t>
        </w:r>
      </w:ins>
      <w:ins w:id="1423" w:author="Chen Heller" w:date="2023-01-09T17:31:00Z">
        <w:r w:rsidR="00CC0F3F">
          <w:t xml:space="preserve">. </w:t>
        </w:r>
      </w:ins>
      <w:ins w:id="1424" w:author="Chen Heller" w:date="2023-01-17T10:58:00Z">
        <w:r w:rsidR="005D0E4D">
          <w:t>T</w:t>
        </w:r>
      </w:ins>
      <w:ins w:id="1425" w:author="Chen Heller" w:date="2023-01-09T17:18:00Z">
        <w:r w:rsidR="00CA397F">
          <w:t xml:space="preserve">o </w:t>
        </w:r>
      </w:ins>
      <w:ins w:id="1426" w:author="Chen Heller" w:date="2023-01-10T11:25:00Z">
        <w:r w:rsidR="000552C6">
          <w:t>average</w:t>
        </w:r>
      </w:ins>
      <w:ins w:id="1427" w:author="Chen Heller" w:date="2023-01-10T11:24:00Z">
        <w:r w:rsidR="00722085">
          <w:t xml:space="preserve"> </w:t>
        </w:r>
      </w:ins>
      <w:ins w:id="1428" w:author="Chen Heller" w:date="2023-01-09T17:18:00Z">
        <w:r w:rsidR="00CA397F">
          <w:t xml:space="preserve">the </w:t>
        </w:r>
      </w:ins>
      <w:ins w:id="1429" w:author="Chen Heller" w:date="2023-01-10T11:22:00Z">
        <w:r w:rsidR="00751A94">
          <w:t xml:space="preserve">non-normalized </w:t>
        </w:r>
      </w:ins>
      <w:ins w:id="1430" w:author="Chen Heller" w:date="2023-01-09T17:18:00Z">
        <w:r w:rsidR="00CA397F">
          <w:t xml:space="preserve">trajectories, all trials </w:t>
        </w:r>
      </w:ins>
      <w:ins w:id="1431" w:author="Chen Heller" w:date="2023-02-26T14:26:00Z">
        <w:r w:rsidR="00D0099E">
          <w:t>had to be trimmed to an identical length</w:t>
        </w:r>
      </w:ins>
      <w:ins w:id="1432" w:author="Chen Heller" w:date="2023-03-06T09:42:00Z">
        <w:r w:rsidR="00AA45CA">
          <w:t xml:space="preserve"> of 340ms</w:t>
        </w:r>
      </w:ins>
      <w:ins w:id="1433" w:author="Chen Heller" w:date="2023-02-26T14:26:00Z">
        <w:r w:rsidR="00D0099E">
          <w:t xml:space="preserve">. </w:t>
        </w:r>
      </w:ins>
      <w:ins w:id="1434" w:author="Chen Heller" w:date="2023-03-06T09:42:00Z">
        <w:r w:rsidR="00AA45CA">
          <w:t>Ninety perc</w:t>
        </w:r>
      </w:ins>
      <w:ins w:id="1435" w:author="Chen Heller" w:date="2023-03-06T09:43:00Z">
        <w:r w:rsidR="00AA45CA">
          <w:t>ent o</w:t>
        </w:r>
      </w:ins>
      <w:ins w:id="1436" w:author="Chen Heller" w:date="2023-03-06T09:36:00Z">
        <w:r w:rsidR="004067E4">
          <w:t xml:space="preserve">f the trials </w:t>
        </w:r>
      </w:ins>
      <w:ins w:id="1437" w:author="Chen Heller" w:date="2023-03-06T09:41:00Z">
        <w:r w:rsidR="00876B5F">
          <w:t xml:space="preserve">were </w:t>
        </w:r>
      </w:ins>
      <w:ins w:id="1438" w:author="Chen Heller" w:date="2023-03-06T09:37:00Z">
        <w:r w:rsidR="004067E4">
          <w:t>340ms long</w:t>
        </w:r>
      </w:ins>
      <w:ins w:id="1439" w:author="Chen Heller" w:date="2023-03-06T09:43:00Z">
        <w:r w:rsidR="00AA45CA">
          <w:t xml:space="preserve"> or longer</w:t>
        </w:r>
      </w:ins>
      <w:ins w:id="1440" w:author="Chen Heller" w:date="2023-03-06T09:37:00Z">
        <w:r w:rsidR="004067E4">
          <w:t xml:space="preserve">, </w:t>
        </w:r>
      </w:ins>
      <w:ins w:id="1441" w:author="Chen Heller" w:date="2023-03-06T09:43:00Z">
        <w:r w:rsidR="00AA45CA">
          <w:t xml:space="preserve">and </w:t>
        </w:r>
      </w:ins>
      <w:ins w:id="1442" w:author="Chen Heller" w:date="2023-02-26T14:46:00Z">
        <w:r w:rsidR="00381EBD">
          <w:t>t</w:t>
        </w:r>
      </w:ins>
      <w:ins w:id="1443" w:author="Chen Heller" w:date="2023-01-10T11:23:00Z">
        <w:r w:rsidR="001719E9">
          <w:t xml:space="preserve">he </w:t>
        </w:r>
      </w:ins>
      <w:ins w:id="1444" w:author="Chen Heller" w:date="2023-01-09T17:18:00Z">
        <w:r w:rsidR="00CA397F">
          <w:t xml:space="preserve">other 10% </w:t>
        </w:r>
      </w:ins>
      <w:ins w:id="1445" w:author="Chen Heller" w:date="2023-03-06T09:43:00Z">
        <w:r w:rsidR="00AA45CA">
          <w:t xml:space="preserve">were </w:t>
        </w:r>
      </w:ins>
      <w:ins w:id="1446" w:author="Chen Heller" w:date="2023-01-09T17:18:00Z">
        <w:r w:rsidR="00CA397F">
          <w:t xml:space="preserve">excluded. </w:t>
        </w:r>
      </w:ins>
      <w:ins w:id="1447" w:author="Chen Heller" w:date="2023-03-06T09:30:00Z">
        <w:r w:rsidR="00FA5D8E">
          <w:t xml:space="preserve">To approximate the onset and offset of the congruency effect </w:t>
        </w:r>
      </w:ins>
      <w:ins w:id="1448" w:author="Chen Heller" w:date="2023-03-06T09:31:00Z">
        <w:r w:rsidR="00FA5D8E">
          <w:t>the deviation from the center</w:t>
        </w:r>
      </w:ins>
      <w:ins w:id="1449" w:author="Chen Heller" w:date="2023-03-06T09:43:00Z">
        <w:r w:rsidR="00D46738">
          <w:t xml:space="preserve"> was </w:t>
        </w:r>
      </w:ins>
      <w:ins w:id="1450" w:author="Chen Heller" w:date="2023-03-06T09:44:00Z">
        <w:r w:rsidR="00D46738">
          <w:t xml:space="preserve">estimated for each point in time. </w:t>
        </w:r>
      </w:ins>
      <w:ins w:id="1451" w:author="Chen Heller" w:date="2023-02-26T14:34:00Z">
        <w:r w:rsidR="00126BF0">
          <w:t xml:space="preserve">The third </w:t>
        </w:r>
      </w:ins>
      <w:ins w:id="1452" w:author="Chen Heller" w:date="2023-02-26T14:59:00Z">
        <w:r w:rsidR="0081408E">
          <w:t>comment</w:t>
        </w:r>
      </w:ins>
      <w:ins w:id="1453" w:author="Chen Heller" w:date="2023-02-26T14:34:00Z">
        <w:r w:rsidR="00126BF0">
          <w:t xml:space="preserve"> </w:t>
        </w:r>
      </w:ins>
      <w:ins w:id="1454" w:author="Chen Heller" w:date="2023-02-26T14:58:00Z">
        <w:r>
          <w:t xml:space="preserve">stressed </w:t>
        </w:r>
      </w:ins>
      <w:ins w:id="1455" w:author="Chen Heller" w:date="2023-02-26T14:47:00Z">
        <w:r w:rsidR="00E83AFB">
          <w:t xml:space="preserve">the examination of </w:t>
        </w:r>
      </w:ins>
      <w:ins w:id="1456" w:author="Chen Heller" w:date="2023-02-26T14:34:00Z">
        <w:r w:rsidR="00126BF0">
          <w:t>horizontal velocity and impl</w:t>
        </w:r>
      </w:ins>
      <w:ins w:id="1457" w:author="Chen Heller" w:date="2023-02-26T14:35:00Z">
        <w:r w:rsidR="00126BF0">
          <w:t xml:space="preserve">ied endpoint </w:t>
        </w:r>
      </w:ins>
      <w:ins w:id="1458" w:author="Chen Heller" w:date="2023-02-26T14:59:00Z">
        <w:r w:rsidR="0081408E">
          <w:t xml:space="preserve">since they </w:t>
        </w:r>
      </w:ins>
      <w:ins w:id="1459" w:author="Chen Heller" w:date="2023-02-26T14:37:00Z">
        <w:r w:rsidR="006D15E5">
          <w:t>are sensitive to changes in direction and should therefor</w:t>
        </w:r>
      </w:ins>
      <w:ins w:id="1460" w:author="Chen Heller" w:date="2023-03-02T15:07:00Z">
        <w:r w:rsidR="000E6EFE">
          <w:t>e</w:t>
        </w:r>
      </w:ins>
      <w:ins w:id="1461" w:author="Chen Heller" w:date="2023-02-26T14:37:00Z">
        <w:r w:rsidR="006D15E5">
          <w:t xml:space="preserve"> reflect the participant's intentions earlier than the </w:t>
        </w:r>
      </w:ins>
      <w:ins w:id="1462" w:author="Chen Heller" w:date="2023-02-26T14:43:00Z">
        <w:r w:rsidR="00C01C94">
          <w:t xml:space="preserve">raw </w:t>
        </w:r>
      </w:ins>
      <w:ins w:id="1463" w:author="Chen Heller" w:date="2023-02-26T14:37:00Z">
        <w:r w:rsidR="006D15E5">
          <w:t>trajectory [</w:t>
        </w:r>
        <w:commentRangeStart w:id="1464"/>
        <w:r w:rsidR="006D15E5">
          <w:t>ref</w:t>
        </w:r>
        <w:commentRangeEnd w:id="1464"/>
        <w:r w:rsidR="006D15E5">
          <w:rPr>
            <w:rStyle w:val="CommentReference"/>
          </w:rPr>
          <w:commentReference w:id="1464"/>
        </w:r>
        <w:r w:rsidR="006D15E5">
          <w:t>].</w:t>
        </w:r>
      </w:ins>
      <w:ins w:id="1465" w:author="Chen Heller" w:date="2023-02-26T14:21:00Z">
        <w:r w:rsidR="004A6AC6">
          <w:t xml:space="preserve"> Horizontal velocity was derived by dividing the distance along the X</w:t>
        </w:r>
      </w:ins>
      <w:ins w:id="1466" w:author="Chen Heller" w:date="2023-03-02T15:07:00Z">
        <w:r w:rsidR="009B2B64">
          <w:t>-</w:t>
        </w:r>
      </w:ins>
      <w:ins w:id="1467" w:author="Chen Heller" w:date="2023-02-26T14:21:00Z">
        <w:r w:rsidR="004A6AC6">
          <w:t>axis between each two points by the sampling rate</w:t>
        </w:r>
      </w:ins>
      <w:ins w:id="1468" w:author="Chen Heller" w:date="2023-02-26T14:37:00Z">
        <w:r w:rsidR="00677835">
          <w:t xml:space="preserve">, </w:t>
        </w:r>
      </w:ins>
      <w:ins w:id="1469" w:author="Chen Heller" w:date="2023-02-26T14:48:00Z">
        <w:r w:rsidR="006C7F90">
          <w:t>while</w:t>
        </w:r>
      </w:ins>
      <w:ins w:id="1470" w:author="Chen Heller" w:date="2023-03-02T15:07:00Z">
        <w:r w:rsidR="00025A21">
          <w:t xml:space="preserve"> the</w:t>
        </w:r>
      </w:ins>
      <w:ins w:id="1471" w:author="Chen Heller" w:date="2023-02-26T14:48:00Z">
        <w:r w:rsidR="006C7F90">
          <w:t xml:space="preserve"> </w:t>
        </w:r>
      </w:ins>
      <w:ins w:id="1472" w:author="Chen Heller" w:date="2023-02-26T14:37:00Z">
        <w:r w:rsidR="00677835">
          <w:t xml:space="preserve">implied endpoint was indicated </w:t>
        </w:r>
      </w:ins>
      <w:ins w:id="1473" w:author="Chen Heller" w:date="2023-02-26T14:38:00Z">
        <w:r w:rsidR="00677835">
          <w:t xml:space="preserve">by the intersection between the </w:t>
        </w:r>
      </w:ins>
      <w:ins w:id="1474" w:author="Chen Heller" w:date="2023-02-26T14:39:00Z">
        <w:r w:rsidR="00885A46">
          <w:t xml:space="preserve">present </w:t>
        </w:r>
      </w:ins>
      <w:ins w:id="1475" w:author="Chen Heller" w:date="2023-02-26T14:38:00Z">
        <w:r w:rsidR="00677835">
          <w:t>tangent to the trajectory and the screen</w:t>
        </w:r>
      </w:ins>
      <w:ins w:id="1476" w:author="Chen Heller" w:date="2023-02-26T14:21:00Z">
        <w:r w:rsidR="004A6AC6">
          <w:t>.</w:t>
        </w:r>
      </w:ins>
      <w:ins w:id="1477" w:author="Chen Heller" w:date="2023-02-26T14:40:00Z">
        <w:r w:rsidR="003F1160">
          <w:t xml:space="preserve"> The congruency effect</w:t>
        </w:r>
      </w:ins>
      <w:ins w:id="1478" w:author="Chen Heller" w:date="2023-03-06T09:51:00Z">
        <w:r w:rsidR="00CF5AA9">
          <w:t>'s onset and offset were</w:t>
        </w:r>
      </w:ins>
      <w:ins w:id="1479" w:author="Chen Heller" w:date="2023-02-26T14:40:00Z">
        <w:r w:rsidR="003F1160">
          <w:t xml:space="preserve"> estimated </w:t>
        </w:r>
      </w:ins>
      <w:ins w:id="1480" w:author="Chen Heller" w:date="2023-01-17T11:00:00Z">
        <w:r w:rsidR="00F10B87">
          <w:t>by conducting a</w:t>
        </w:r>
      </w:ins>
      <w:ins w:id="1481" w:author="Chen Heller" w:date="2023-01-09T17:18:00Z">
        <w:r w:rsidR="00CA397F">
          <w:t xml:space="preserve"> </w:t>
        </w:r>
        <w:commentRangeStart w:id="1482"/>
        <w:r w:rsidR="00CA397F">
          <w:t>t-test at every time</w:t>
        </w:r>
      </w:ins>
      <w:ins w:id="1483" w:author="Chen Heller" w:date="2023-03-02T15:07:00Z">
        <w:r w:rsidR="00E966E6">
          <w:t xml:space="preserve"> </w:t>
        </w:r>
      </w:ins>
      <w:ins w:id="1484" w:author="Chen Heller" w:date="2023-01-09T17:18:00Z">
        <w:r w:rsidR="00CA397F">
          <w:t>point</w:t>
        </w:r>
      </w:ins>
      <w:commentRangeEnd w:id="1482"/>
      <w:ins w:id="1485" w:author="Chen Heller" w:date="2023-01-10T11:05:00Z">
        <w:r w:rsidR="008566E6">
          <w:rPr>
            <w:rStyle w:val="CommentReference"/>
          </w:rPr>
          <w:commentReference w:id="1482"/>
        </w:r>
      </w:ins>
      <w:ins w:id="1486" w:author="Chen Heller" w:date="2023-01-09T17:18:00Z">
        <w:r w:rsidR="00CA397F">
          <w:t xml:space="preserve">, and </w:t>
        </w:r>
      </w:ins>
      <w:ins w:id="1487" w:author="Chen Heller" w:date="2023-01-17T11:01:00Z">
        <w:r w:rsidR="00B9255F">
          <w:t xml:space="preserve">clustering together </w:t>
        </w:r>
      </w:ins>
      <w:ins w:id="1488" w:author="Chen Heller" w:date="2023-01-09T17:18:00Z">
        <w:r w:rsidR="00CA397F">
          <w:t>adjacent significant values</w:t>
        </w:r>
      </w:ins>
      <w:ins w:id="1489" w:author="Chen Heller" w:date="2023-01-10T11:27:00Z">
        <w:r w:rsidR="00B176EA">
          <w:t xml:space="preserve"> of </w:t>
        </w:r>
      </w:ins>
      <w:ins w:id="1490" w:author="Chen Heller" w:date="2023-03-02T15:07:00Z">
        <w:r w:rsidR="00DA5861">
          <w:t xml:space="preserve">the </w:t>
        </w:r>
      </w:ins>
      <w:ins w:id="1491" w:author="Chen Heller" w:date="2023-01-10T11:27:00Z">
        <w:r w:rsidR="00B176EA">
          <w:t>similar sign</w:t>
        </w:r>
      </w:ins>
      <w:ins w:id="1492" w:author="Chen Heller" w:date="2023-01-09T17:18:00Z">
        <w:r w:rsidR="00CA397F">
          <w:t xml:space="preserve">. Then a permutation and clustering procedure </w:t>
        </w:r>
        <w:commentRangeStart w:id="1493"/>
        <w:commentRangeEnd w:id="1493"/>
        <w:r w:rsidR="00CA397F">
          <w:rPr>
            <w:rStyle w:val="CommentReference"/>
          </w:rPr>
          <w:commentReference w:id="1493"/>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ins w:id="1494" w:author="Chen Heller" w:date="2023-01-09T17:18:00Z">
        <w:r w:rsidR="00CA397F">
          <w:t xml:space="preserve"> was conducted to evaluate the clusters' significance and correct for multiple comparisons. Finally, </w:t>
        </w:r>
      </w:ins>
      <w:ins w:id="1495" w:author="Chen Heller" w:date="2023-01-10T11:27:00Z">
        <w:r w:rsidR="00B176EA">
          <w:t xml:space="preserve">the </w:t>
        </w:r>
      </w:ins>
      <m:oMath>
        <m:r>
          <w:ins w:id="1496" w:author="Chen Heller" w:date="2023-01-10T11:27:00Z">
            <w:rPr>
              <w:rFonts w:ascii="Cambria Math" w:hAnsi="Cambria Math"/>
            </w:rPr>
            <m:t>α</m:t>
          </w:ins>
        </m:r>
      </m:oMath>
      <w:ins w:id="1497" w:author="Chen Heller" w:date="2023-01-10T11:27:00Z">
        <w:r w:rsidR="00B176EA">
          <w:t xml:space="preserve"> value was divided by </w:t>
        </w:r>
      </w:ins>
      <w:ins w:id="1498" w:author="Chen Heller" w:date="2023-01-10T11:28:00Z">
        <w:r w:rsidR="00B176EA">
          <w:t xml:space="preserve">three </w:t>
        </w:r>
      </w:ins>
      <w:ins w:id="1499" w:author="Chen Heller" w:date="2023-01-10T11:27:00Z">
        <w:r w:rsidR="00B176EA">
          <w:t xml:space="preserve">to correct for </w:t>
        </w:r>
      </w:ins>
      <w:ins w:id="1500" w:author="Chen Heller" w:date="2023-01-10T11:28:00Z">
        <w:r w:rsidR="00B176EA">
          <w:t xml:space="preserve">the three permutation and clustering procedures </w:t>
        </w:r>
        <w:commentRangeStart w:id="1501"/>
        <w:r w:rsidR="00B176EA">
          <w:t>performed (</w:t>
        </w:r>
        <w:r w:rsidR="00CC290A">
          <w:t xml:space="preserve">i.e., </w:t>
        </w:r>
      </w:ins>
      <w:ins w:id="1502" w:author="Chen Heller" w:date="2023-01-10T11:29:00Z">
        <w:r w:rsidR="000E3FEB">
          <w:t xml:space="preserve">deviation from center, </w:t>
        </w:r>
      </w:ins>
      <w:ins w:id="1503" w:author="Chen Heller" w:date="2023-01-10T11:28:00Z">
        <w:r w:rsidR="00B176EA">
          <w:t>velocity</w:t>
        </w:r>
      </w:ins>
      <w:ins w:id="1504" w:author="Chen Heller" w:date="2023-01-10T11:29:00Z">
        <w:r w:rsidR="000E3FEB">
          <w:t>, and</w:t>
        </w:r>
      </w:ins>
      <w:ins w:id="1505" w:author="Chen Heller" w:date="2023-01-10T11:28:00Z">
        <w:r w:rsidR="00B176EA">
          <w:t xml:space="preserve"> implied endpoint).</w:t>
        </w:r>
      </w:ins>
      <w:commentRangeEnd w:id="1501"/>
      <w:ins w:id="1506" w:author="Chen Heller" w:date="2023-02-26T12:39:00Z">
        <w:r w:rsidR="00250ADD">
          <w:rPr>
            <w:rStyle w:val="CommentReference"/>
          </w:rPr>
          <w:commentReference w:id="1501"/>
        </w:r>
      </w:ins>
    </w:p>
    <w:p w14:paraId="3AA9C79F" w14:textId="69DF0122" w:rsidR="00D826D9" w:rsidRDefault="00D826D9" w:rsidP="006238E0">
      <w:pPr>
        <w:pStyle w:val="Heading3"/>
      </w:pPr>
      <w:bookmarkStart w:id="1507" w:name="_Toc114485393"/>
      <w:r>
        <w:t>Results</w:t>
      </w:r>
      <w:bookmarkEnd w:id="1507"/>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508"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509" w:author="Chen Heller" w:date="2023-01-04T09:11:00Z" w:name="move123715935"/>
      <w:moveTo w:id="1510" w:author="Chen Heller" w:date="2023-01-04T09:11:00Z">
        <w:r w:rsidR="00462D23">
          <w:t>Because using identical prime</w:t>
        </w:r>
        <w:del w:id="1511" w:author="Chen Heller" w:date="2023-01-17T13:05:00Z">
          <w:r w:rsidR="00462D23" w:rsidDel="009C328A">
            <w:delText>s</w:delText>
          </w:r>
        </w:del>
        <w:r w:rsidR="00462D23">
          <w:t xml:space="preserve"> and target words in the congruent condition biases the responses towards the target, </w:t>
        </w:r>
        <w:del w:id="1512" w:author="Chen Heller" w:date="2023-01-17T13:05:00Z">
          <w:r w:rsidR="00462D23" w:rsidDel="009C328A">
            <w:delText xml:space="preserve">I </w:delText>
          </w:r>
        </w:del>
        <w:r w:rsidR="00462D23">
          <w:t xml:space="preserve">only </w:t>
        </w:r>
      </w:moveTo>
      <w:ins w:id="1513" w:author="Chen Heller" w:date="2023-01-17T13:06:00Z">
        <w:r w:rsidR="009C328A">
          <w:lastRenderedPageBreak/>
          <w:t xml:space="preserve">the incongruent trials </w:t>
        </w:r>
      </w:ins>
      <w:moveTo w:id="1514" w:author="Chen Heller" w:date="2023-01-04T09:11:00Z">
        <w:del w:id="1515" w:author="Chen Heller" w:date="2023-01-17T13:06:00Z">
          <w:r w:rsidR="00462D23" w:rsidDel="009C328A">
            <w:delText xml:space="preserve">analyzed the responses in the incongruent condition to </w:delText>
          </w:r>
        </w:del>
      </w:moveTo>
      <w:ins w:id="1516" w:author="Chen Heller" w:date="2023-01-17T13:06:00Z">
        <w:r w:rsidR="009C328A">
          <w:t xml:space="preserve">were used to </w:t>
        </w:r>
      </w:ins>
      <w:moveTo w:id="1517" w:author="Chen Heller" w:date="2023-01-04T09:11:00Z">
        <w:r w:rsidR="00462D23">
          <w:t>estimate prime visibility.</w:t>
        </w:r>
      </w:moveTo>
      <w:moveToRangeEnd w:id="1509"/>
      <w:ins w:id="1518" w:author="Chen Heller" w:date="2023-01-04T09:12:00Z">
        <w:r w:rsidR="00462D23">
          <w:t xml:space="preserve"> </w:t>
        </w:r>
      </w:ins>
      <w:r w:rsidR="00FD5D3D">
        <w:t xml:space="preserve">Objective recognition performance for the subjectively invisible stimuli was </w:t>
      </w:r>
      <w:ins w:id="1519" w:author="Chen Heller" w:date="2023-01-17T13:07:00Z">
        <w:r w:rsidR="00412DCE">
          <w:t xml:space="preserve">not better than </w:t>
        </w:r>
      </w:ins>
      <w:del w:id="1520" w:author="Chen Heller" w:date="2023-01-17T13:07:00Z">
        <w:r w:rsidR="00FD5D3D" w:rsidDel="00412DCE">
          <w:delText xml:space="preserve">at </w:delText>
        </w:r>
      </w:del>
      <w:r w:rsidR="00FD5D3D">
        <w:t>chance</w:t>
      </w:r>
      <w:del w:id="152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AEE4B38" w:rsidR="00453F6C" w:rsidRDefault="00652B7D" w:rsidP="000E28EE">
      <w:pPr>
        <w:rPr>
          <w:ins w:id="1522" w:author="Chen Heller" w:date="2023-01-17T13:53:00Z"/>
        </w:rPr>
      </w:pPr>
      <w:r>
        <w:t xml:space="preserve">Congruency effect: </w:t>
      </w:r>
      <w:moveToRangeStart w:id="1523" w:author="Chen Heller" w:date="2023-01-04T09:14:00Z" w:name="move123716079"/>
      <w:moveTo w:id="1524" w:author="Chen Heller" w:date="2023-01-04T09:14:00Z">
        <w:del w:id="1525" w:author="Chen Heller" w:date="2023-01-09T17:17:00Z">
          <w:r w:rsidR="00A7794D" w:rsidDel="00CA397F">
            <w:delText xml:space="preserve">All the comparisons between the congruent and incongruent conditions </w:delText>
          </w:r>
        </w:del>
        <w:del w:id="1526" w:author="Chen Heller" w:date="2023-01-04T09:14:00Z">
          <w:r w:rsidR="00A7794D" w:rsidDel="00A7794D">
            <w:delText xml:space="preserve">in all four experiments </w:delText>
          </w:r>
        </w:del>
        <w:del w:id="152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28" w:author="Chen Heller" w:date="2023-01-09T17:17:00Z"/>
      <w:moveTo w:id="1529" w:author="Chen Heller" w:date="2023-01-04T09:14:00Z">
        <w:del w:id="153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31" w:author="Chen Heller" w:date="2023-01-09T17:17:00Z"/>
      <w:moveTo w:id="1532" w:author="Chen Heller" w:date="2023-01-04T09:14:00Z">
        <w:del w:id="1533" w:author="Chen Heller" w:date="2023-01-09T17:17:00Z">
          <w:r w:rsidR="00000000">
            <w:fldChar w:fldCharType="separate"/>
          </w:r>
          <w:r w:rsidR="00A7794D" w:rsidDel="00CA397F">
            <w:fldChar w:fldCharType="end"/>
          </w:r>
          <w:r w:rsidR="00A7794D" w:rsidDel="00CA397F">
            <w:delText>).</w:delText>
          </w:r>
        </w:del>
      </w:moveTo>
      <w:moveToRangeEnd w:id="1523"/>
      <w:r w:rsidR="00F01249">
        <w:t xml:space="preserve">A congruency effect was found </w:t>
      </w:r>
      <w:del w:id="1534" w:author="Chen Heller" w:date="2023-02-26T13:36:00Z">
        <w:r w:rsidR="00F01249" w:rsidDel="00C75C58">
          <w:delText xml:space="preserve">in </w:delText>
        </w:r>
      </w:del>
      <w:ins w:id="1535" w:author="Chen Heller" w:date="2023-02-26T13:36:00Z">
        <w:r w:rsidR="00C75C58">
          <w:t xml:space="preserve">with </w:t>
        </w:r>
      </w:ins>
      <w:r w:rsidR="00F01249">
        <w:t>both measures</w:t>
      </w:r>
      <w:del w:id="1536" w:author="Chen Heller" w:date="2023-01-04T11:08:00Z">
        <w:r w:rsidR="00F01249" w:rsidDel="00CB2CC7">
          <w:delText xml:space="preserve">, </w:delText>
        </w:r>
      </w:del>
      <w:ins w:id="1537" w:author="Chen Heller" w:date="2023-01-04T11:08:00Z">
        <w:r w:rsidR="00CB2CC7">
          <w:t xml:space="preserve">. In the reaching task, </w:t>
        </w:r>
      </w:ins>
      <w:del w:id="1538" w:author="Chen Heller" w:date="2023-01-04T11:08:00Z">
        <w:r w:rsidR="00F01249" w:rsidDel="007B2D69">
          <w:delText xml:space="preserve">as was evident by </w:delText>
        </w:r>
      </w:del>
      <w:r w:rsidR="00F01249">
        <w:t xml:space="preserve">the </w:t>
      </w:r>
      <w:del w:id="1539" w:author="Chen Heller" w:date="2023-01-04T11:08:00Z">
        <w:r w:rsidR="00F01249" w:rsidDel="007B2D69">
          <w:delText xml:space="preserve">smaller </w:delText>
        </w:r>
      </w:del>
      <w:r w:rsidR="00F01249">
        <w:t>reach area</w:t>
      </w:r>
      <w:ins w:id="1540"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41" w:author="Chen Heller" w:date="2023-01-04T11:09:00Z">
        <w:r w:rsidR="007B2D69">
          <w:t>, was smaller in the incongru</w:t>
        </w:r>
        <w:r w:rsidR="007B2D69" w:rsidRPr="0077049F">
          <w:t>ent condition.</w:t>
        </w:r>
      </w:ins>
      <w:ins w:id="1542" w:author="Chen Heller" w:date="2023-03-22T17:50:00Z">
        <w:r w:rsidR="00464331" w:rsidRPr="0077049F">
          <w:t xml:space="preserve"> Since the average trajectories </w:t>
        </w:r>
      </w:ins>
      <w:ins w:id="1543" w:author="Chen Heller" w:date="2023-03-22T17:55:00Z">
        <w:r w:rsidR="0085053A" w:rsidRPr="0077049F">
          <w:t>depict</w:t>
        </w:r>
      </w:ins>
      <w:ins w:id="1544" w:author="Chen Heller" w:date="2023-03-22T17:51:00Z">
        <w:r w:rsidR="00464331" w:rsidRPr="0077049F">
          <w:t xml:space="preserve"> the bias but not the actual </w:t>
        </w:r>
      </w:ins>
      <w:ins w:id="1545" w:author="Chen Heller" w:date="2023-03-22T17:52:00Z">
        <w:r w:rsidR="00171DE5" w:rsidRPr="0077049F">
          <w:t>paths</w:t>
        </w:r>
      </w:ins>
      <w:ins w:id="1546" w:author="Chen Heller" w:date="2023-03-22T17:51:00Z">
        <w:r w:rsidR="00464331" w:rsidRPr="0077049F">
          <w:t xml:space="preserve">, </w:t>
        </w:r>
      </w:ins>
      <w:ins w:id="1547" w:author="Chen Heller" w:date="2023-05-08T09:56:00Z">
        <w:r w:rsidR="0077049F" w:rsidRPr="0077049F">
          <w:fldChar w:fldCharType="begin"/>
        </w:r>
        <w:r w:rsidR="0077049F" w:rsidRPr="0077049F">
          <w:instrText xml:space="preserve"> REF _Ref129683805 \h </w:instrText>
        </w:r>
      </w:ins>
      <w:r w:rsidR="0077049F">
        <w:instrText xml:space="preserve"> \* MERGEFORMAT </w:instrText>
      </w:r>
      <w:r w:rsidR="0077049F" w:rsidRPr="0077049F">
        <w:fldChar w:fldCharType="separate"/>
      </w:r>
      <w:ins w:id="1548" w:author="Chen Heller" w:date="2023-05-08T09:56:00Z">
        <w:r w:rsidR="0077049F" w:rsidRPr="0077049F">
          <w:t>Fi</w:t>
        </w:r>
        <w:r w:rsidR="0077049F" w:rsidRPr="0077049F">
          <w:t>g</w:t>
        </w:r>
        <w:r w:rsidR="0077049F" w:rsidRPr="0077049F">
          <w:t>u</w:t>
        </w:r>
        <w:r w:rsidR="0077049F" w:rsidRPr="0077049F">
          <w:t xml:space="preserve">re </w:t>
        </w:r>
        <w:r w:rsidR="0077049F" w:rsidRPr="0077049F">
          <w:rPr>
            <w:rPrChange w:id="1549" w:author="Chen Heller" w:date="2023-05-08T09:56:00Z">
              <w:rPr>
                <w:b/>
                <w:bCs/>
                <w:i/>
                <w:iCs/>
                <w:noProof/>
              </w:rPr>
            </w:rPrChange>
          </w:rPr>
          <w:t>3</w:t>
        </w:r>
        <w:r w:rsidR="0077049F" w:rsidRPr="0077049F">
          <w:fldChar w:fldCharType="end"/>
        </w:r>
      </w:ins>
      <w:ins w:id="1550" w:author="Chen Heller" w:date="2023-05-08T09:55:00Z">
        <w:r w:rsidR="0077049F">
          <w:t xml:space="preserve"> </w:t>
        </w:r>
      </w:ins>
      <w:ins w:id="1551" w:author="Chen Heller" w:date="2023-03-22T17:56:00Z">
        <w:r w:rsidR="0085053A">
          <w:t xml:space="preserve">demonstrates </w:t>
        </w:r>
      </w:ins>
      <w:ins w:id="1552" w:author="Chen Heller" w:date="2023-03-22T17:53:00Z">
        <w:r w:rsidR="000D1F09">
          <w:t xml:space="preserve">all the trajectories </w:t>
        </w:r>
      </w:ins>
      <w:ins w:id="1553" w:author="Chen Heller" w:date="2023-03-22T17:56:00Z">
        <w:r w:rsidR="0085053A">
          <w:t xml:space="preserve">from </w:t>
        </w:r>
      </w:ins>
      <w:ins w:id="1554" w:author="Chen Heller" w:date="2023-03-22T17:53:00Z">
        <w:r w:rsidR="000D1F09">
          <w:t xml:space="preserve">two </w:t>
        </w:r>
      </w:ins>
      <w:ins w:id="1555" w:author="Chen Heller" w:date="2023-03-22T17:56:00Z">
        <w:r w:rsidR="0085053A">
          <w:t xml:space="preserve">randomly selected </w:t>
        </w:r>
      </w:ins>
      <w:ins w:id="1556" w:author="Chen Heller" w:date="2023-03-22T17:53:00Z">
        <w:r w:rsidR="000D1F09">
          <w:t xml:space="preserve">participants. </w:t>
        </w:r>
      </w:ins>
      <w:ins w:id="1557" w:author="Chen Heller" w:date="2023-01-04T11:09:00Z">
        <w:r w:rsidR="007B2D69">
          <w:t>In the keyboard task,</w:t>
        </w:r>
      </w:ins>
      <w:r w:rsidR="00F01249">
        <w:t xml:space="preserve"> </w:t>
      </w:r>
      <w:del w:id="1558" w:author="Chen Heller" w:date="2023-01-04T11:09:00Z">
        <w:r w:rsidR="00F01249" w:rsidDel="007B2D69">
          <w:delText xml:space="preserve">and </w:delText>
        </w:r>
      </w:del>
      <w:r w:rsidR="00F01249">
        <w:t xml:space="preserve">slower </w:t>
      </w:r>
      <w:del w:id="1559" w:author="Chen Heller" w:date="2023-01-04T11:10:00Z">
        <w:r w:rsidR="00F01249" w:rsidDel="0082689E">
          <w:delText>keyboard-</w:delText>
        </w:r>
      </w:del>
      <w:r w:rsidR="00F01249">
        <w:t xml:space="preserve">RT </w:t>
      </w:r>
      <w:ins w:id="1560" w:author="Chen Heller" w:date="2023-01-04T11:10:00Z">
        <w:r w:rsidR="0082689E">
          <w:t xml:space="preserve">was observed </w:t>
        </w:r>
      </w:ins>
      <w:r w:rsidR="00F01249">
        <w:t>in the incongruent condition</w:t>
      </w:r>
      <w:r w:rsidR="00EC38FA">
        <w:t xml:space="preserve"> (</w:t>
      </w:r>
      <w:del w:id="1561"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62" w:author="Chen Heller" w:date="2023-01-04T14:57:00Z">
        <w:r w:rsidR="003251EA" w:rsidDel="00C56E28">
          <w:delText xml:space="preserve">Table </w:delText>
        </w:r>
        <w:r w:rsidR="003251EA" w:rsidDel="00C56E28">
          <w:rPr>
            <w:noProof/>
          </w:rPr>
          <w:delText>4</w:delText>
        </w:r>
      </w:del>
      <w:del w:id="1563" w:author="Chen Heller" w:date="2023-01-17T13:39:00Z">
        <w:r w:rsidR="00EC38FA" w:rsidDel="002722EE">
          <w:fldChar w:fldCharType="end"/>
        </w:r>
      </w:del>
      <w:ins w:id="1564" w:author="Chen Heller" w:date="2023-05-08T11:10:00Z">
        <w:r w:rsidR="00F55658">
          <w:fldChar w:fldCharType="begin"/>
        </w:r>
        <w:r w:rsidR="00F55658">
          <w:instrText xml:space="preserve"> REF _Ref134436578 \h </w:instrText>
        </w:r>
      </w:ins>
      <w:r w:rsidR="00F55658">
        <w:fldChar w:fldCharType="separate"/>
      </w:r>
      <w:ins w:id="1565" w:author="Chen Heller" w:date="2023-05-08T11:10:00Z">
        <w:r w:rsidR="00F55658">
          <w:t xml:space="preserve">Table </w:t>
        </w:r>
        <w:r w:rsidR="00F55658">
          <w:rPr>
            <w:noProof/>
          </w:rPr>
          <w:t>1</w:t>
        </w:r>
        <w:r w:rsidR="00F55658">
          <w:fldChar w:fldCharType="end"/>
        </w:r>
      </w:ins>
      <w:r w:rsidR="00EC38FA">
        <w:t>)</w:t>
      </w:r>
      <w:r w:rsidR="00F01249">
        <w:t>.</w:t>
      </w:r>
      <w:r w:rsidR="000C177A">
        <w:t xml:space="preserve"> </w:t>
      </w:r>
      <w:ins w:id="1566" w:author="Chen Heller" w:date="2023-03-02T15:08:00Z">
        <w:r w:rsidR="008B18FB">
          <w:t xml:space="preserve">A </w:t>
        </w:r>
      </w:ins>
      <w:del w:id="1567" w:author="Chen Heller" w:date="2023-03-02T15:08:00Z">
        <w:r w:rsidR="00CB5A32" w:rsidDel="008B18FB">
          <w:delText xml:space="preserve">Comparison </w:delText>
        </w:r>
      </w:del>
      <w:ins w:id="1568" w:author="Chen Heller" w:date="2023-03-02T15:08:00Z">
        <w:r w:rsidR="008B18FB">
          <w:t xml:space="preserve">comparison </w:t>
        </w:r>
      </w:ins>
      <w:r w:rsidR="00CB5A32">
        <w:t>of the effect sizes revealed t</w:t>
      </w:r>
      <w:r w:rsidR="00E74CD9">
        <w:t>hat t</w:t>
      </w:r>
      <w:r w:rsidR="00CB5A32">
        <w:t xml:space="preserve">he keyboard-RT effect (Cohen's d = </w:t>
      </w:r>
      <w:del w:id="1569" w:author="Chen Heller" w:date="2023-01-16T14:56:00Z">
        <w:r w:rsidR="00E74CD9" w:rsidDel="007464CD">
          <w:delText>-</w:delText>
        </w:r>
      </w:del>
      <w:r w:rsidR="00E74CD9">
        <w:t>1.17</w:t>
      </w:r>
      <w:r w:rsidR="00CB5A32">
        <w:t xml:space="preserve">) </w:t>
      </w:r>
      <w:r w:rsidR="00346BB1">
        <w:t>was</w:t>
      </w:r>
      <w:r w:rsidR="00E74CD9">
        <w:t xml:space="preserve"> </w:t>
      </w:r>
      <w:r w:rsidR="00CB5A32">
        <w:t>larger than the reach area effect (</w:t>
      </w:r>
      <w:commentRangeStart w:id="1570"/>
      <w:r w:rsidR="00CB5A32">
        <w:t xml:space="preserve">Cohen's d </w:t>
      </w:r>
      <w:commentRangeEnd w:id="1570"/>
      <w:r w:rsidR="00E75205">
        <w:rPr>
          <w:rStyle w:val="CommentReference"/>
        </w:rPr>
        <w:commentReference w:id="1570"/>
      </w:r>
      <w:r w:rsidR="00CB5A32">
        <w:t xml:space="preserve">= </w:t>
      </w:r>
      <w:r w:rsidR="00E74CD9">
        <w:t>0.</w:t>
      </w:r>
      <w:del w:id="1571" w:author="Chen Heller" w:date="2023-01-16T14:58:00Z">
        <w:r w:rsidR="00E74CD9" w:rsidDel="00E075E9">
          <w:delText>69</w:delText>
        </w:r>
      </w:del>
      <w:ins w:id="1572" w:author="Chen Heller" w:date="2023-01-16T14:58:00Z">
        <w:r w:rsidR="00E075E9">
          <w:t>68</w:t>
        </w:r>
      </w:ins>
      <w:r w:rsidR="00CB5A32">
        <w:t>)</w:t>
      </w:r>
      <w:ins w:id="1573" w:author="Chen Heller" w:date="2023-03-02T15:08:00Z">
        <w:r w:rsidR="008B18FB">
          <w:t>. H</w:t>
        </w:r>
      </w:ins>
      <w:del w:id="1574" w:author="Chen Heller" w:date="2023-01-17T13:39:00Z">
        <w:r w:rsidR="00CB5A32" w:rsidDel="002722EE">
          <w:delText xml:space="preserve">. </w:delText>
        </w:r>
      </w:del>
      <w:ins w:id="1575" w:author="Chen Heller" w:date="2023-01-16T15:00:00Z">
        <w:r w:rsidR="008347B1">
          <w:t xml:space="preserve">owever, </w:t>
        </w:r>
      </w:ins>
      <w:ins w:id="1576" w:author="Chen Heller" w:date="2023-03-15T11:25:00Z">
        <w:r w:rsidR="00833521">
          <w:t xml:space="preserve">when normalizing the results within participants, </w:t>
        </w:r>
      </w:ins>
      <w:ins w:id="1577" w:author="Chen Heller" w:date="2023-01-16T15:00:00Z">
        <w:r w:rsidR="008347B1">
          <w:t>reaching duration</w:t>
        </w:r>
      </w:ins>
      <w:ins w:id="1578" w:author="Chen Heller" w:date="2023-03-02T15:08:00Z">
        <w:r w:rsidR="005F50A1">
          <w:t>,</w:t>
        </w:r>
      </w:ins>
      <w:ins w:id="1579" w:author="Chen Heller" w:date="2023-01-16T15:00:00Z">
        <w:r w:rsidR="008347B1">
          <w:t xml:space="preserve"> which was longer for incongruent trials</w:t>
        </w:r>
      </w:ins>
      <w:ins w:id="1580" w:author="Chen Heller" w:date="2023-02-02T10:54:00Z">
        <w:r w:rsidR="005C74A8">
          <w:t>,</w:t>
        </w:r>
      </w:ins>
      <w:ins w:id="1581" w:author="Chen Heller" w:date="2023-01-16T15:00:00Z">
        <w:r w:rsidR="008347B1">
          <w:t xml:space="preserve"> produced </w:t>
        </w:r>
      </w:ins>
      <w:ins w:id="1582" w:author="Chen Heller" w:date="2023-03-15T11:26:00Z">
        <w:r w:rsidR="005B17B6">
          <w:t xml:space="preserve">a </w:t>
        </w:r>
      </w:ins>
      <w:ins w:id="1583" w:author="Chen Heller" w:date="2023-01-16T15:00:00Z">
        <w:r w:rsidR="008347B1">
          <w:t>large</w:t>
        </w:r>
      </w:ins>
      <w:ins w:id="1584" w:author="Chen Heller" w:date="2023-03-15T11:26:00Z">
        <w:r w:rsidR="005B17B6">
          <w:t>r</w:t>
        </w:r>
      </w:ins>
      <w:ins w:id="1585" w:author="Chen Heller" w:date="2023-01-16T15:00:00Z">
        <w:r w:rsidR="008347B1">
          <w:t xml:space="preserve"> effect </w:t>
        </w:r>
      </w:ins>
      <w:ins w:id="1586" w:author="Chen Heller" w:date="2023-01-16T15:02:00Z">
        <w:r w:rsidR="007156D0">
          <w:t xml:space="preserve">(Cohen's d = </w:t>
        </w:r>
        <w:r w:rsidR="002E0DD6">
          <w:t>1.25)</w:t>
        </w:r>
      </w:ins>
      <w:ins w:id="1587" w:author="Chen Heller" w:date="2023-03-15T11:26:00Z">
        <w:r w:rsidR="005B17B6">
          <w:t xml:space="preserve"> than the normalized keyboard-RT (Cohen's d = 1.18)</w:t>
        </w:r>
      </w:ins>
      <w:ins w:id="1588" w:author="Chen Heller" w:date="2023-01-16T15:01:00Z">
        <w:r w:rsidR="007156D0">
          <w:t xml:space="preserve">. </w:t>
        </w:r>
      </w:ins>
      <w:moveFromRangeStart w:id="1589" w:author="Chen Heller" w:date="2023-01-04T11:14:00Z" w:name="move123723265"/>
      <w:moveFrom w:id="1590"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w:t>
        </w:r>
        <w:r w:rsidR="00F01249" w:rsidDel="00094981">
          <w:lastRenderedPageBreak/>
          <w:t xml:space="preserve">procedure </w:t>
        </w:r>
        <w:r w:rsidR="007131CE" w:rsidDel="00094981">
          <w:t>(</w:t>
        </w:r>
        <w:r w:rsidR="007131CE" w:rsidDel="00094981">
          <w:fldChar w:fldCharType="begin"/>
        </w:r>
        <w:r w:rsidR="007131CE" w:rsidDel="00094981">
          <w:instrText xml:space="preserve"> REF _Ref113906821 \h </w:instrText>
        </w:r>
      </w:moveFrom>
      <w:del w:id="1591" w:author="Chen Heller" w:date="2023-01-04T11:14:00Z"/>
      <w:moveFrom w:id="1592"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89"/>
      <w:ins w:id="1593" w:author="Chen Heller" w:date="2023-02-26T13:43:00Z">
        <w:r w:rsidR="000E28EE" w:rsidRPr="000E28EE">
          <w:t>Furthermore, incongruent trials exhibited a greater traveled distance, determined by adding up the Euclidean distances between all adjacent samples within a single trial.</w:t>
        </w:r>
      </w:ins>
      <w:del w:id="1594" w:author="Chen Heller" w:date="2023-01-04T12:14:00Z">
        <w:r w:rsidR="00F01249" w:rsidDel="00116E2B">
          <w:delText xml:space="preserve">The bias resulted in </w:delText>
        </w:r>
        <w:r w:rsidR="00285F78" w:rsidDel="00116E2B">
          <w:delText>an</w:delText>
        </w:r>
      </w:del>
      <w:del w:id="1595" w:author="Chen Heller" w:date="2023-01-17T13:42:00Z">
        <w:r w:rsidR="00285F78" w:rsidDel="00CF7681">
          <w:delText xml:space="preserve"> </w:delText>
        </w:r>
        <w:r w:rsidR="00F01249" w:rsidDel="00CF7681">
          <w:delText>extended traveled distance</w:delText>
        </w:r>
      </w:del>
      <w:r w:rsidR="00F01249">
        <w:t xml:space="preserve"> </w:t>
      </w:r>
      <w:ins w:id="1596" w:author="Chen Heller" w:date="2023-01-17T13:50:00Z">
        <w:r w:rsidR="0087650F">
          <w:t>On the other hand</w:t>
        </w:r>
      </w:ins>
      <w:ins w:id="1597" w:author="Chen Heller" w:date="2023-01-17T13:42:00Z">
        <w:r w:rsidR="00836D3F">
          <w:t xml:space="preserve">, </w:t>
        </w:r>
      </w:ins>
      <w:ins w:id="1598" w:author="Chen Heller" w:date="2023-03-15T14:36:00Z">
        <w:r w:rsidR="00606C93">
          <w:t>reaching onset</w:t>
        </w:r>
      </w:ins>
      <w:ins w:id="1599" w:author="Chen Heller" w:date="2023-01-17T13:42:00Z">
        <w:r w:rsidR="00836D3F">
          <w:t xml:space="preserve">, </w:t>
        </w:r>
      </w:ins>
      <w:ins w:id="1600" w:author="Chen Heller" w:date="2023-01-04T12:17:00Z">
        <w:r w:rsidR="000452AB" w:rsidRPr="000452AB">
          <w:t>defined as the time from stimulus presentation up to movement onset</w:t>
        </w:r>
      </w:ins>
      <w:ins w:id="1601" w:author="Chen Heller" w:date="2023-01-09T17:33:00Z">
        <w:r w:rsidR="00A40EA5">
          <w:t>,</w:t>
        </w:r>
      </w:ins>
      <w:ins w:id="1602" w:author="Chen Heller" w:date="2023-01-04T12:17:00Z">
        <w:r w:rsidR="000452AB" w:rsidRPr="000452AB">
          <w:t xml:space="preserve"> </w:t>
        </w:r>
      </w:ins>
      <w:ins w:id="1603" w:author="Chen Heller" w:date="2023-01-17T13:43:00Z">
        <w:r w:rsidR="00055809">
          <w:t xml:space="preserve">did not differ between the conditions. </w:t>
        </w:r>
      </w:ins>
      <w:ins w:id="1604" w:author="Chen Heller" w:date="2023-02-26T13:46:00Z">
        <w:r w:rsidR="00B636F0">
          <w:t>Examination</w:t>
        </w:r>
      </w:ins>
      <w:ins w:id="1605" w:author="Chen Heller" w:date="2023-01-17T13:53:00Z">
        <w:r w:rsidR="00453F6C">
          <w:t xml:space="preserve"> of the </w:t>
        </w:r>
      </w:ins>
      <w:ins w:id="1606" w:author="Chen Heller" w:date="2023-01-17T13:54:00Z">
        <w:r w:rsidR="00453F6C">
          <w:t>implied endpoint</w:t>
        </w:r>
      </w:ins>
      <w:ins w:id="1607" w:author="Chen Heller" w:date="2023-02-26T13:47:00Z">
        <w:r w:rsidR="00B636F0">
          <w:t xml:space="preserve"> </w:t>
        </w:r>
      </w:ins>
      <w:ins w:id="1608" w:author="Chen Heller" w:date="2023-01-17T13:55:00Z">
        <w:r w:rsidR="00507C86">
          <w:t>reveal</w:t>
        </w:r>
      </w:ins>
      <w:ins w:id="1609" w:author="Chen Heller" w:date="2023-02-02T10:56:00Z">
        <w:r w:rsidR="0010101F">
          <w:t>ed</w:t>
        </w:r>
      </w:ins>
      <w:ins w:id="1610" w:author="Chen Heller" w:date="2023-01-17T13:54:00Z">
        <w:r w:rsidR="00453F6C">
          <w:t xml:space="preserve"> </w:t>
        </w:r>
      </w:ins>
      <w:ins w:id="1611" w:author="Chen Heller" w:date="2023-02-02T10:56:00Z">
        <w:r w:rsidR="0010101F">
          <w:t xml:space="preserve">that </w:t>
        </w:r>
      </w:ins>
      <w:ins w:id="1612" w:author="Chen Heller" w:date="2023-01-17T13:58:00Z">
        <w:r w:rsidR="00914B1D">
          <w:t xml:space="preserve">changes </w:t>
        </w:r>
      </w:ins>
      <w:ins w:id="1613" w:author="Chen Heller" w:date="2023-01-17T13:59:00Z">
        <w:r w:rsidR="00914B1D">
          <w:t xml:space="preserve">of mind </w:t>
        </w:r>
      </w:ins>
      <w:ins w:id="1614" w:author="Chen Heller" w:date="2023-02-26T13:47:00Z">
        <w:r w:rsidR="00573C77">
          <w:t xml:space="preserve">occurred slightly more often </w:t>
        </w:r>
      </w:ins>
      <w:ins w:id="1615" w:author="Chen Heller" w:date="2023-02-02T10:56:00Z">
        <w:r w:rsidR="0010101F">
          <w:t xml:space="preserve">in the </w:t>
        </w:r>
      </w:ins>
      <w:ins w:id="1616" w:author="Chen Heller" w:date="2023-02-02T10:57:00Z">
        <w:r w:rsidR="0010101F">
          <w:t>incongruent</w:t>
        </w:r>
      </w:ins>
      <w:ins w:id="1617" w:author="Chen Heller" w:date="2023-02-02T10:56:00Z">
        <w:r w:rsidR="0010101F">
          <w:t xml:space="preserve"> condition</w:t>
        </w:r>
      </w:ins>
      <w:ins w:id="1618" w:author="Chen Heller" w:date="2023-01-17T13:54:00Z">
        <w:r w:rsidR="00453F6C">
          <w:t xml:space="preserve">. </w:t>
        </w:r>
      </w:ins>
      <w:ins w:id="1619" w:author="Chen Heller" w:date="2023-02-05T10:23:00Z">
        <w:r w:rsidR="00370412">
          <w:t>A</w:t>
        </w:r>
      </w:ins>
      <w:ins w:id="1620" w:author="Chen Heller" w:date="2023-01-17T13:56:00Z">
        <w:r w:rsidR="004E6D7B">
          <w:t xml:space="preserve"> </w:t>
        </w:r>
      </w:ins>
      <w:ins w:id="1621" w:author="Chen Heller" w:date="2023-01-17T13:59:00Z">
        <w:r w:rsidR="00914B1D">
          <w:t xml:space="preserve">change of mind </w:t>
        </w:r>
      </w:ins>
      <w:ins w:id="1622" w:author="Chen Heller" w:date="2023-01-17T13:56:00Z">
        <w:r w:rsidR="004E6D7B">
          <w:t xml:space="preserve">was </w:t>
        </w:r>
      </w:ins>
      <w:ins w:id="1623" w:author="Chen Heller" w:date="2023-02-05T10:21:00Z">
        <w:r w:rsidR="00461263">
          <w:t>registered</w:t>
        </w:r>
      </w:ins>
      <w:ins w:id="1624" w:author="Chen Heller" w:date="2023-01-17T13:56:00Z">
        <w:r w:rsidR="004E6D7B">
          <w:t xml:space="preserve"> </w:t>
        </w:r>
      </w:ins>
      <w:ins w:id="1625" w:author="Chen Heller" w:date="2023-02-05T10:24:00Z">
        <w:r w:rsidR="006171BD">
          <w:t xml:space="preserve">every time </w:t>
        </w:r>
        <w:r w:rsidR="00370412">
          <w:t>the implied endpo</w:t>
        </w:r>
      </w:ins>
      <w:ins w:id="1626" w:author="Chen Heller" w:date="2023-01-17T13:56:00Z">
        <w:r w:rsidR="004E6D7B">
          <w:t>i</w:t>
        </w:r>
      </w:ins>
      <w:ins w:id="1627" w:author="Chen Heller" w:date="2023-02-05T10:24:00Z">
        <w:r w:rsidR="00370412">
          <w:t>n</w:t>
        </w:r>
      </w:ins>
      <w:ins w:id="1628" w:author="Chen Heller" w:date="2023-01-17T13:56:00Z">
        <w:r w:rsidR="004E6D7B">
          <w:t>t crossed from one side of the screen to the other.</w:t>
        </w:r>
      </w:ins>
    </w:p>
    <w:p w14:paraId="11D57144" w14:textId="77777777" w:rsidR="007B776C" w:rsidRDefault="00F01249" w:rsidP="00695D3D">
      <w:pPr>
        <w:rPr>
          <w:ins w:id="1629" w:author="Chen Heller" w:date="2023-01-17T14:00:00Z"/>
        </w:rPr>
      </w:pPr>
      <w:del w:id="1630" w:author="Chen Heller" w:date="2023-01-17T13:59:00Z">
        <w:r w:rsidDel="00914B1D">
          <w:delText xml:space="preserve">and </w:delText>
        </w:r>
        <w:r w:rsidR="00285F78" w:rsidDel="00914B1D">
          <w:delText xml:space="preserve">a </w:delText>
        </w:r>
        <w:r w:rsidDel="00914B1D">
          <w:delText xml:space="preserve">prolonged </w:delText>
        </w:r>
      </w:del>
      <w:del w:id="1631" w:author="Chen Heller" w:date="2023-01-04T13:28:00Z">
        <w:r w:rsidDel="000128A2">
          <w:delText xml:space="preserve">movement </w:delText>
        </w:r>
      </w:del>
      <w:del w:id="1632"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633" w:author="Chen Heller" w:date="2023-01-17T14:00:00Z">
        <w:r w:rsidR="00594DA5" w:rsidDel="007B776C">
          <w:delText xml:space="preserve"> </w:delText>
        </w:r>
      </w:del>
    </w:p>
    <w:p w14:paraId="493CD208" w14:textId="4EEDC411" w:rsidR="007309FB" w:rsidRDefault="007309FB" w:rsidP="00695D3D">
      <w:moveToRangeStart w:id="1634" w:author="Chen Heller" w:date="2023-01-04T11:14:00Z" w:name="move123723265"/>
      <w:moveTo w:id="1635" w:author="Chen Heller" w:date="2023-01-04T11:14:00Z">
        <w:del w:id="1636" w:author="Chen Heller" w:date="2023-01-10T10:06:00Z">
          <w:r w:rsidDel="00CB497F">
            <w:delText>A</w:delText>
          </w:r>
        </w:del>
      </w:moveTo>
      <w:ins w:id="1637" w:author="Chen Heller" w:date="2023-02-26T15:06:00Z">
        <w:r w:rsidR="00095A91">
          <w:t xml:space="preserve">Although the </w:t>
        </w:r>
      </w:ins>
      <w:ins w:id="1638" w:author="Chen Heller" w:date="2023-02-26T15:12:00Z">
        <w:r w:rsidR="00A9349F">
          <w:t>average time</w:t>
        </w:r>
      </w:ins>
      <w:ins w:id="1639" w:author="Chen Heller" w:date="2023-03-02T15:09:00Z">
        <w:r w:rsidR="00760A98">
          <w:t>-</w:t>
        </w:r>
      </w:ins>
      <w:ins w:id="1640" w:author="Chen Heller" w:date="2023-02-26T15:12:00Z">
        <w:r w:rsidR="00A9349F">
          <w:t>dependent trajectories</w:t>
        </w:r>
      </w:ins>
      <w:ins w:id="1641" w:author="Chen Heller" w:date="2023-03-15T11:28:00Z">
        <w:r w:rsidR="008B0C5F">
          <w:t xml:space="preserve"> </w:t>
        </w:r>
      </w:ins>
      <w:ins w:id="1642" w:author="Chen Heller" w:date="2023-02-26T15:14:00Z">
        <w:r w:rsidR="009337F6">
          <w:t>deviate</w:t>
        </w:r>
      </w:ins>
      <w:ins w:id="1643" w:author="Chen Heller" w:date="2023-03-22T17:44:00Z">
        <w:r w:rsidR="00ED770C">
          <w:t>d</w:t>
        </w:r>
      </w:ins>
      <w:ins w:id="1644" w:author="Chen Heller" w:date="2023-02-26T15:14:00Z">
        <w:r w:rsidR="009337F6">
          <w:t xml:space="preserve"> </w:t>
        </w:r>
      </w:ins>
      <w:ins w:id="1645" w:author="Chen Heller" w:date="2023-02-26T15:12:00Z">
        <w:r w:rsidR="00A9349F">
          <w:t>towards the incorrect answer in incongruent trials</w:t>
        </w:r>
      </w:ins>
      <w:ins w:id="1646" w:author="Chen Heller" w:date="2023-02-26T15:14:00Z">
        <w:r w:rsidR="009337F6">
          <w:t xml:space="preserve">, the bias was </w:t>
        </w:r>
      </w:ins>
      <w:ins w:id="1647" w:author="Chen Heller" w:date="2023-02-26T14:17:00Z">
        <w:r w:rsidR="00864965">
          <w:t>not statistically significant</w:t>
        </w:r>
      </w:ins>
      <w:ins w:id="1648" w:author="Chen Heller" w:date="2023-02-26T15:14:00Z">
        <w:r w:rsidR="009337F6">
          <w:t xml:space="preserve">. </w:t>
        </w:r>
      </w:ins>
      <w:ins w:id="1649" w:author="Chen Heller" w:date="2023-03-15T11:28:00Z">
        <w:r w:rsidR="008B0C5F">
          <w:t>Further inspection of the</w:t>
        </w:r>
      </w:ins>
      <w:moveTo w:id="1650" w:author="Chen Heller" w:date="2023-01-04T11:14:00Z">
        <w:del w:id="1651" w:author="Chen Heller" w:date="2023-02-26T14:17:00Z">
          <w:r w:rsidDel="00864965">
            <w:delText xml:space="preserve"> </w:delText>
          </w:r>
        </w:del>
        <w:del w:id="1652" w:author="Chen Heller" w:date="2023-02-26T15:11:00Z">
          <w:r w:rsidDel="00A9349F">
            <w:delText>bias towards the incorrect answer in incongruent trials</w:delText>
          </w:r>
        </w:del>
      </w:moveTo>
      <w:ins w:id="1653" w:author="Chen Heller" w:date="2023-02-26T15:07:00Z">
        <w:r w:rsidR="00095A91">
          <w:t xml:space="preserve"> horizontal velocity and implied endpoint </w:t>
        </w:r>
      </w:ins>
      <w:ins w:id="1654" w:author="Chen Heller" w:date="2023-03-15T11:29:00Z">
        <w:r w:rsidR="008B0C5F">
          <w:t xml:space="preserve">however </w:t>
        </w:r>
      </w:ins>
      <w:ins w:id="1655" w:author="Chen Heller" w:date="2023-02-26T15:07:00Z">
        <w:r w:rsidR="00095A91">
          <w:t xml:space="preserve">did </w:t>
        </w:r>
      </w:ins>
      <w:ins w:id="1656" w:author="Chen Heller" w:date="2023-03-15T11:29:00Z">
        <w:r w:rsidR="008B0C5F">
          <w:t xml:space="preserve">reveal </w:t>
        </w:r>
      </w:ins>
      <w:ins w:id="1657" w:author="Chen Heller" w:date="2023-02-26T15:07:00Z">
        <w:r w:rsidR="00095A91">
          <w:t xml:space="preserve">a </w:t>
        </w:r>
      </w:ins>
      <w:ins w:id="1658" w:author="Chen Heller" w:date="2023-02-26T15:14:00Z">
        <w:r w:rsidR="009337F6">
          <w:t xml:space="preserve">significant </w:t>
        </w:r>
      </w:ins>
      <w:ins w:id="1659" w:author="Chen Heller" w:date="2023-02-26T15:07:00Z">
        <w:r w:rsidR="00095A91">
          <w:t>congruency effect</w:t>
        </w:r>
      </w:ins>
      <w:moveTo w:id="1660" w:author="Chen Heller" w:date="2023-01-04T11:14:00Z">
        <w:r>
          <w:t xml:space="preserve"> </w:t>
        </w:r>
        <w:del w:id="1661" w:author="Chen Heller" w:date="2023-02-26T14:17:00Z">
          <w:r w:rsidDel="00864965">
            <w:delText>was evident</w:delText>
          </w:r>
        </w:del>
        <w:del w:id="1662" w:author="Chen Heller" w:date="2023-01-16T15:17:00Z">
          <w:r w:rsidDel="00932458">
            <w:delText xml:space="preserve"> in the trajector</w:delText>
          </w:r>
        </w:del>
        <w:del w:id="1663" w:author="Chen Heller" w:date="2023-01-10T10:06:00Z">
          <w:r w:rsidDel="00CB497F">
            <w:delText>y</w:delText>
          </w:r>
        </w:del>
      </w:moveTo>
      <w:ins w:id="1664" w:author="Chen Heller" w:date="2023-03-15T14:42:00Z">
        <w:r w:rsidR="00DF2A31">
          <w:t>(</w:t>
        </w:r>
      </w:ins>
      <w:ins w:id="1665" w:author="Chen Heller" w:date="2023-05-08T09:57:00Z">
        <w:r w:rsidR="0077049F" w:rsidRPr="0077049F">
          <w:fldChar w:fldCharType="begin"/>
        </w:r>
        <w:r w:rsidR="0077049F" w:rsidRPr="0077049F">
          <w:instrText xml:space="preserve"> REF _Ref134432250 \h </w:instrText>
        </w:r>
      </w:ins>
      <w:r w:rsidR="0077049F">
        <w:instrText xml:space="preserve"> \* MERGEFORMAT </w:instrText>
      </w:r>
      <w:r w:rsidR="0077049F" w:rsidRPr="0077049F">
        <w:fldChar w:fldCharType="separate"/>
      </w:r>
      <w:ins w:id="1666" w:author="Chen Heller" w:date="2023-05-08T09:57:00Z">
        <w:r w:rsidR="0077049F" w:rsidRPr="0077049F">
          <w:rPr>
            <w:rPrChange w:id="1667" w:author="Chen Heller" w:date="2023-05-08T09:57:00Z">
              <w:rPr>
                <w:b/>
                <w:bCs/>
              </w:rPr>
            </w:rPrChange>
          </w:rPr>
          <w:t>Figu</w:t>
        </w:r>
        <w:r w:rsidR="0077049F" w:rsidRPr="0077049F">
          <w:rPr>
            <w:rPrChange w:id="1668" w:author="Chen Heller" w:date="2023-05-08T09:57:00Z">
              <w:rPr>
                <w:b/>
                <w:bCs/>
              </w:rPr>
            </w:rPrChange>
          </w:rPr>
          <w:t>r</w:t>
        </w:r>
        <w:r w:rsidR="0077049F" w:rsidRPr="0077049F">
          <w:rPr>
            <w:rPrChange w:id="1669" w:author="Chen Heller" w:date="2023-05-08T09:57:00Z">
              <w:rPr>
                <w:b/>
                <w:bCs/>
              </w:rPr>
            </w:rPrChange>
          </w:rPr>
          <w:t xml:space="preserve">e </w:t>
        </w:r>
        <w:r w:rsidR="0077049F" w:rsidRPr="0077049F">
          <w:rPr>
            <w:rPrChange w:id="1670" w:author="Chen Heller" w:date="2023-05-08T09:57:00Z">
              <w:rPr>
                <w:b/>
                <w:bCs/>
                <w:noProof/>
              </w:rPr>
            </w:rPrChange>
          </w:rPr>
          <w:t>4</w:t>
        </w:r>
        <w:r w:rsidR="0077049F" w:rsidRPr="0077049F">
          <w:fldChar w:fldCharType="end"/>
        </w:r>
      </w:ins>
      <w:ins w:id="1671" w:author="Chen Heller" w:date="2023-05-08T09:44:00Z">
        <w:r w:rsidR="00213969">
          <w:t>)</w:t>
        </w:r>
      </w:ins>
      <w:ins w:id="1672" w:author="Chen Heller" w:date="2023-01-10T10:07:00Z">
        <w:r w:rsidR="001B3B76">
          <w:t>.</w:t>
        </w:r>
      </w:ins>
      <w:ins w:id="1673" w:author="Chen Heller" w:date="2023-01-17T14:15:00Z">
        <w:r w:rsidR="00BA0B5B">
          <w:t xml:space="preserve"> </w:t>
        </w:r>
      </w:ins>
      <w:ins w:id="1674" w:author="Chen Heller" w:date="2023-03-15T11:29:00Z">
        <w:r w:rsidR="008B0C5F">
          <w:t>C</w:t>
        </w:r>
      </w:ins>
      <w:ins w:id="1675" w:author="Chen Heller" w:date="2023-02-26T15:10:00Z">
        <w:r w:rsidR="008F48BC">
          <w:t>ongruent trials</w:t>
        </w:r>
      </w:ins>
      <w:ins w:id="1676" w:author="Chen Heller" w:date="2023-02-26T15:15:00Z">
        <w:r w:rsidR="006F03FE">
          <w:t xml:space="preserve"> had a hig</w:t>
        </w:r>
      </w:ins>
      <w:ins w:id="1677" w:author="Chen Heller" w:date="2023-02-26T15:16:00Z">
        <w:r w:rsidR="006F03FE">
          <w:t xml:space="preserve">her </w:t>
        </w:r>
      </w:ins>
      <w:ins w:id="1678" w:author="Chen Heller" w:date="2023-02-26T15:10:00Z">
        <w:r w:rsidR="008F48BC">
          <w:t>h</w:t>
        </w:r>
      </w:ins>
      <w:ins w:id="1679" w:author="Chen Heller" w:date="2023-02-26T15:07:00Z">
        <w:r w:rsidR="005E6DD2">
          <w:t xml:space="preserve">orizontal velocity </w:t>
        </w:r>
      </w:ins>
      <w:ins w:id="1680" w:author="Chen Heller" w:date="2023-02-26T15:08:00Z">
        <w:r w:rsidR="005E6DD2">
          <w:t xml:space="preserve">between </w:t>
        </w:r>
      </w:ins>
      <w:ins w:id="1681" w:author="Chen Heller" w:date="2023-01-10T10:21:00Z">
        <w:r w:rsidR="00F077AD">
          <w:t>1</w:t>
        </w:r>
      </w:ins>
      <w:ins w:id="1682" w:author="Chen Heller" w:date="2023-03-08T15:42:00Z">
        <w:r w:rsidR="004A3C46">
          <w:t>5</w:t>
        </w:r>
      </w:ins>
      <w:ins w:id="1683" w:author="Chen Heller" w:date="2023-01-10T10:21:00Z">
        <w:r w:rsidR="00F077AD">
          <w:t>0-300ms (</w:t>
        </w:r>
      </w:ins>
      <w:ins w:id="1684" w:author="Chen Heller" w:date="2023-03-08T15:19:00Z">
        <w:r w:rsidR="0048124F">
          <w:t xml:space="preserve">p </w:t>
        </w:r>
      </w:ins>
      <w:ins w:id="1685" w:author="Chen Heller" w:date="2023-03-08T15:42:00Z">
        <w:r w:rsidR="004A3C46">
          <w:t>&lt;</w:t>
        </w:r>
      </w:ins>
      <w:ins w:id="1686" w:author="Chen Heller" w:date="2023-03-08T15:19:00Z">
        <w:r w:rsidR="0048124F">
          <w:t xml:space="preserve"> 0.00</w:t>
        </w:r>
      </w:ins>
      <w:ins w:id="1687" w:author="Chen Heller" w:date="2023-03-08T15:42:00Z">
        <w:r w:rsidR="004A3C46">
          <w:t>1</w:t>
        </w:r>
      </w:ins>
      <w:ins w:id="1688" w:author="Chen Heller" w:date="2023-03-08T15:19:00Z">
        <w:r w:rsidR="0048124F">
          <w:t xml:space="preserve">, </w:t>
        </w:r>
      </w:ins>
      <w:ins w:id="1689" w:author="Chen Heller" w:date="2023-01-10T10:23:00Z">
        <w:r w:rsidR="00CA6C1D">
          <w:t>Cohen's d</w:t>
        </w:r>
        <w:r w:rsidR="00CA6C1D">
          <w:rPr>
            <w:vertAlign w:val="subscript"/>
          </w:rPr>
          <w:t>z</w:t>
        </w:r>
        <w:r w:rsidR="00CA6C1D">
          <w:t xml:space="preserve"> = 0.7</w:t>
        </w:r>
      </w:ins>
      <w:ins w:id="1690" w:author="Chen Heller" w:date="2023-03-08T15:42:00Z">
        <w:r w:rsidR="004A3C46">
          <w:t>4</w:t>
        </w:r>
      </w:ins>
      <w:ins w:id="1691" w:author="Chen Heller" w:date="2023-01-10T10:21:00Z">
        <w:r w:rsidR="00F077AD">
          <w:t>)</w:t>
        </w:r>
      </w:ins>
      <w:ins w:id="1692" w:author="Chen Heller" w:date="2023-03-15T11:29:00Z">
        <w:r w:rsidR="00F51BA9">
          <w:t xml:space="preserve"> after </w:t>
        </w:r>
      </w:ins>
      <w:ins w:id="1693" w:author="Chen Heller" w:date="2023-03-15T11:30:00Z">
        <w:r w:rsidR="00F51BA9">
          <w:t>movement onset</w:t>
        </w:r>
      </w:ins>
      <w:ins w:id="1694" w:author="Chen Heller" w:date="2023-01-17T14:30:00Z">
        <w:r w:rsidR="00490E46">
          <w:t xml:space="preserve">, and </w:t>
        </w:r>
      </w:ins>
      <w:ins w:id="1695" w:author="Chen Heller" w:date="2023-02-26T15:16:00Z">
        <w:r w:rsidR="006F03FE">
          <w:t xml:space="preserve">their </w:t>
        </w:r>
      </w:ins>
      <w:ins w:id="1696" w:author="Chen Heller" w:date="2023-01-17T14:30:00Z">
        <w:r w:rsidR="00490E46">
          <w:t xml:space="preserve">implied endpoint </w:t>
        </w:r>
      </w:ins>
      <w:ins w:id="1697" w:author="Chen Heller" w:date="2023-02-26T15:09:00Z">
        <w:r w:rsidR="006D6D70">
          <w:t xml:space="preserve">was </w:t>
        </w:r>
      </w:ins>
      <w:ins w:id="1698" w:author="Chen Heller" w:date="2023-02-26T15:10:00Z">
        <w:r w:rsidR="008F48BC">
          <w:t xml:space="preserve">more </w:t>
        </w:r>
      </w:ins>
      <w:ins w:id="1699" w:author="Chen Heller" w:date="2023-02-26T15:11:00Z">
        <w:r w:rsidR="00E611D3">
          <w:t xml:space="preserve">laterally </w:t>
        </w:r>
      </w:ins>
      <w:ins w:id="1700" w:author="Chen Heller" w:date="2023-02-26T15:10:00Z">
        <w:r w:rsidR="008F48BC">
          <w:t xml:space="preserve">oriented </w:t>
        </w:r>
      </w:ins>
      <w:ins w:id="1701" w:author="Chen Heller" w:date="2023-03-15T11:30:00Z">
        <w:r w:rsidR="00F51BA9">
          <w:t xml:space="preserve">after </w:t>
        </w:r>
      </w:ins>
      <w:ins w:id="1702" w:author="Chen Heller" w:date="2023-01-10T10:24:00Z">
        <w:r w:rsidR="00333FFD">
          <w:t>1</w:t>
        </w:r>
      </w:ins>
      <w:ins w:id="1703" w:author="Chen Heller" w:date="2023-03-08T15:43:00Z">
        <w:r w:rsidR="004A3C46">
          <w:t>5</w:t>
        </w:r>
      </w:ins>
      <w:ins w:id="1704" w:author="Chen Heller" w:date="2023-01-10T10:24:00Z">
        <w:r w:rsidR="00333FFD">
          <w:t>0-3</w:t>
        </w:r>
      </w:ins>
      <w:ins w:id="1705" w:author="Chen Heller" w:date="2023-03-08T15:20:00Z">
        <w:r w:rsidR="00DF30FD">
          <w:t>4</w:t>
        </w:r>
      </w:ins>
      <w:ins w:id="1706" w:author="Chen Heller" w:date="2023-01-10T10:24:00Z">
        <w:r w:rsidR="00333FFD">
          <w:t>0ms (</w:t>
        </w:r>
      </w:ins>
      <w:ins w:id="1707" w:author="Chen Heller" w:date="2023-03-08T15:20:00Z">
        <w:r w:rsidR="0048124F">
          <w:t xml:space="preserve">p = 0.001, </w:t>
        </w:r>
      </w:ins>
      <w:ins w:id="1708" w:author="Chen Heller" w:date="2023-01-10T10:24:00Z">
        <w:r w:rsidR="00333FFD">
          <w:t>Cohen's d</w:t>
        </w:r>
        <w:r w:rsidR="00333FFD">
          <w:rPr>
            <w:vertAlign w:val="subscript"/>
          </w:rPr>
          <w:t>z</w:t>
        </w:r>
        <w:r w:rsidR="00333FFD">
          <w:t xml:space="preserve"> = 0.7</w:t>
        </w:r>
      </w:ins>
      <w:ins w:id="1709" w:author="Chen Heller" w:date="2023-03-08T15:42:00Z">
        <w:r w:rsidR="004A3C46">
          <w:t>1</w:t>
        </w:r>
      </w:ins>
      <w:ins w:id="1710" w:author="Chen Heller" w:date="2023-01-10T10:24:00Z">
        <w:r w:rsidR="00333FFD">
          <w:t>)</w:t>
        </w:r>
      </w:ins>
      <w:ins w:id="1711" w:author="Chen Heller" w:date="2023-01-10T10:11:00Z">
        <w:r w:rsidR="00A74725">
          <w:t>.</w:t>
        </w:r>
      </w:ins>
      <w:moveTo w:id="1712" w:author="Chen Heller" w:date="2023-01-04T11:14:00Z">
        <w:del w:id="1713"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714" w:author="Chen Heller" w:date="2023-01-10T10:08:00Z"/>
      <w:moveTo w:id="1715" w:author="Chen Heller" w:date="2023-01-04T11:14:00Z">
        <w:del w:id="1716" w:author="Chen Heller" w:date="2023-01-10T10:08:00Z">
          <w:r w:rsidDel="001B3B76">
            <w:fldChar w:fldCharType="separate"/>
          </w:r>
        </w:del>
        <w:del w:id="1717" w:author="Chen Heller" w:date="2023-01-04T14:57:00Z">
          <w:r w:rsidDel="00C56E28">
            <w:delText xml:space="preserve">Figure </w:delText>
          </w:r>
          <w:r w:rsidDel="00C56E28">
            <w:rPr>
              <w:noProof/>
            </w:rPr>
            <w:delText>6</w:delText>
          </w:r>
        </w:del>
        <w:del w:id="1718" w:author="Chen Heller" w:date="2023-01-10T10:08:00Z">
          <w:r w:rsidDel="001B3B76">
            <w:fldChar w:fldCharType="end"/>
          </w:r>
          <w:r w:rsidDel="001B3B76">
            <w:delText>, (a)).</w:delText>
          </w:r>
        </w:del>
      </w:moveTo>
      <w:moveToRangeEnd w:id="1634"/>
    </w:p>
    <w:p w14:paraId="1C709955" w14:textId="2C450B4C" w:rsidR="006119BA" w:rsidRDefault="00F01249" w:rsidP="00FE0AE9">
      <w:del w:id="1719"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720" w:author="Chen Heller" w:date="2023-03-15T11:32:00Z">
        <w:r w:rsidDel="00AB541D">
          <w:delText>he</w:delText>
        </w:r>
      </w:del>
      <w:ins w:id="1721" w:author="Chen Heller" w:date="2023-03-15T11:32:00Z">
        <w:r w:rsidR="00AB541D">
          <w:t>I</w:t>
        </w:r>
      </w:ins>
      <w:r>
        <w:t xml:space="preserve"> number of excluded trials</w:t>
      </w:r>
      <w:r w:rsidR="001F3AF5">
        <w:t xml:space="preserve"> </w:t>
      </w:r>
      <w:r>
        <w:t>in the reaching task was high and</w:t>
      </w:r>
      <w:ins w:id="1722" w:author="Chen Heller" w:date="2023-03-02T15:10:00Z">
        <w:r w:rsidR="00470A7B">
          <w:t>,</w:t>
        </w:r>
      </w:ins>
      <w:r w:rsidR="00367B60">
        <w:t xml:space="preserve"> in fact</w:t>
      </w:r>
      <w:ins w:id="1723" w:author="Chen Heller" w:date="2023-03-02T15:10:00Z">
        <w:r w:rsidR="00470A7B">
          <w:t>,</w:t>
        </w:r>
      </w:ins>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24" w:author="Chen Heller" w:date="2023-03-02T15:10:00Z">
        <w:r w:rsidR="00470A7B">
          <w:t>,</w:t>
        </w:r>
      </w:ins>
      <w:r>
        <w:t xml:space="preserve"> </w:t>
      </w:r>
      <w:r w:rsidR="00531D8F">
        <w:t>which were less common in the reaching</w:t>
      </w:r>
      <w:r w:rsidR="00753D9C">
        <w:t xml:space="preserve"> task</w:t>
      </w:r>
      <w:r w:rsidR="007C13FD">
        <w:t xml:space="preserve"> (</w:t>
      </w:r>
      <w:del w:id="1725" w:author="Chen Heller" w:date="2023-03-15T11:35:00Z">
        <w:r w:rsidR="007C13FD" w:rsidDel="00C816CC">
          <w:delText>for an elaborative description of the exclud</w:delText>
        </w:r>
        <w:r w:rsidR="007C13FD" w:rsidRPr="00E04DE0" w:rsidDel="00C816CC">
          <w:delText>ed trials see</w:delText>
        </w:r>
      </w:del>
      <w:del w:id="1726" w:author="Chen Heller" w:date="2023-01-17T14:31:00Z">
        <w:r w:rsidR="007C13FD" w:rsidRPr="00E04DE0" w:rsidDel="005766DD">
          <w:delText xml:space="preserve"> </w:delText>
        </w:r>
      </w:del>
      <w:ins w:id="1727" w:author="Chen Heller" w:date="2023-05-08T11:13:00Z">
        <w:r w:rsidR="00E04DE0" w:rsidRPr="00E04DE0">
          <w:fldChar w:fldCharType="begin"/>
        </w:r>
        <w:r w:rsidR="00E04DE0" w:rsidRPr="00E04DE0">
          <w:instrText xml:space="preserve"> REF _Ref134436820 \h </w:instrText>
        </w:r>
      </w:ins>
      <w:r w:rsidR="00E04DE0">
        <w:instrText xml:space="preserve"> \* MERGEFORMAT </w:instrText>
      </w:r>
      <w:r w:rsidR="00E04DE0" w:rsidRPr="00E04DE0">
        <w:fldChar w:fldCharType="separate"/>
      </w:r>
      <w:ins w:id="1728" w:author="Chen Heller" w:date="2023-05-08T11:13:00Z">
        <w:r w:rsidR="00E04DE0" w:rsidRPr="00E04DE0">
          <w:t xml:space="preserve">Table </w:t>
        </w:r>
        <w:r w:rsidR="00E04DE0" w:rsidRPr="00E04DE0">
          <w:rPr>
            <w:rPrChange w:id="1729" w:author="Chen Heller" w:date="2023-05-08T11:13:00Z">
              <w:rPr>
                <w:noProof/>
              </w:rPr>
            </w:rPrChange>
          </w:rPr>
          <w:t>3</w:t>
        </w:r>
        <w:r w:rsidR="00E04DE0" w:rsidRPr="00E04DE0">
          <w:fldChar w:fldCharType="end"/>
        </w:r>
      </w:ins>
      <w:del w:id="1730" w:author="Chen Heller" w:date="2023-01-17T14:31:00Z">
        <w:r w:rsidR="006A1DF9" w:rsidRPr="00E04DE0" w:rsidDel="005766DD">
          <w:fldChar w:fldCharType="begin"/>
        </w:r>
        <w:r w:rsidR="006A1DF9" w:rsidRPr="00E04DE0" w:rsidDel="005766DD">
          <w:delInstrText xml:space="preserve"> REF _Ref114130105 \h </w:delInstrText>
        </w:r>
      </w:del>
      <w:r w:rsidR="00E04DE0">
        <w:instrText xml:space="preserve"> \* MERGEFORMAT </w:instrText>
      </w:r>
      <w:del w:id="1731" w:author="Chen Heller" w:date="2023-01-17T14:31:00Z">
        <w:r w:rsidR="006A1DF9" w:rsidRPr="00E04DE0" w:rsidDel="005766DD">
          <w:fldChar w:fldCharType="separate"/>
        </w:r>
        <w:r w:rsidR="00C56E28" w:rsidRPr="00E04DE0" w:rsidDel="005766DD">
          <w:delText xml:space="preserve">Supplementary Table </w:delText>
        </w:r>
        <w:r w:rsidR="00C56E28" w:rsidRPr="00E04DE0" w:rsidDel="005766DD">
          <w:rPr>
            <w:rPrChange w:id="1732" w:author="Chen Heller" w:date="2023-05-08T11:13:00Z">
              <w:rPr>
                <w:noProof/>
              </w:rPr>
            </w:rPrChange>
          </w:rPr>
          <w:delText>2</w:delText>
        </w:r>
        <w:r w:rsidR="006A1DF9" w:rsidRPr="00E04DE0" w:rsidDel="005766DD">
          <w:fldChar w:fldCharType="end"/>
        </w:r>
      </w:del>
      <w:r w:rsidR="007C13FD">
        <w:t>)</w:t>
      </w:r>
      <w:r>
        <w:t>.</w:t>
      </w:r>
    </w:p>
    <w:p w14:paraId="4CE0605F" w14:textId="5C75BE7B" w:rsidR="00774E47" w:rsidRDefault="00D60972" w:rsidP="008A0F94">
      <w:pPr>
        <w:jc w:val="left"/>
      </w:pPr>
      <w:r>
        <w:lastRenderedPageBreak/>
        <w:br w:type="page"/>
      </w:r>
    </w:p>
    <w:p w14:paraId="53CA5193" w14:textId="42C2747A" w:rsidR="002436A8" w:rsidRPr="0041788E" w:rsidRDefault="00C27322" w:rsidP="00C27322">
      <w:pPr>
        <w:pStyle w:val="TableFigure"/>
        <w:rPr>
          <w:ins w:id="1733" w:author="Chen Heller" w:date="2023-03-12T10:50:00Z"/>
          <w:i/>
          <w:iCs/>
          <w:szCs w:val="20"/>
          <w:rtl/>
          <w:rPrChange w:id="1734" w:author="Chen Heller" w:date="2023-03-19T14:20:00Z">
            <w:rPr>
              <w:ins w:id="1735" w:author="Chen Heller" w:date="2023-03-12T10:50:00Z"/>
              <w:b/>
              <w:bCs/>
              <w:i w:val="0"/>
              <w:iCs w:val="0"/>
              <w:rtl/>
            </w:rPr>
          </w:rPrChange>
        </w:rPr>
        <w:pPrChange w:id="1736" w:author="Chen Heller" w:date="2023-05-08T11:08:00Z">
          <w:pPr>
            <w:pStyle w:val="Caption"/>
          </w:pPr>
        </w:pPrChange>
      </w:pPr>
      <w:bookmarkStart w:id="1737" w:name="_Ref134436578"/>
      <w:ins w:id="1738" w:author="Chen Heller" w:date="2023-05-08T11:08:00Z">
        <w:r>
          <w:lastRenderedPageBreak/>
          <w:t xml:space="preserve">Table </w:t>
        </w:r>
        <w:r>
          <w:fldChar w:fldCharType="begin"/>
        </w:r>
        <w:r>
          <w:instrText xml:space="preserve"> SEQ Table \* ARABIC </w:instrText>
        </w:r>
      </w:ins>
      <w:r>
        <w:fldChar w:fldCharType="separate"/>
      </w:r>
      <w:ins w:id="1739" w:author="Chen Heller" w:date="2023-05-08T11:08:00Z">
        <w:r>
          <w:rPr>
            <w:noProof/>
          </w:rPr>
          <w:t>1</w:t>
        </w:r>
        <w:r>
          <w:fldChar w:fldCharType="end"/>
        </w:r>
      </w:ins>
      <w:bookmarkEnd w:id="1737"/>
    </w:p>
    <w:p w14:paraId="50017424" w14:textId="0F4E8F29" w:rsidR="00A72CF2" w:rsidRPr="00DC2E73" w:rsidRDefault="00BF1001">
      <w:pPr>
        <w:spacing w:after="240"/>
        <w:ind w:firstLine="0"/>
        <w:pPrChange w:id="1740" w:author="Chen Heller" w:date="2023-03-12T11:04:00Z">
          <w:pPr>
            <w:pStyle w:val="Caption"/>
          </w:pPr>
        </w:pPrChange>
      </w:pPr>
      <w:ins w:id="1741" w:author="Chen Heller" w:date="2023-03-12T11:09:00Z">
        <w:r>
          <w:rPr>
            <w:i/>
            <w:iCs/>
          </w:rPr>
          <w:t xml:space="preserve">Congruency Effect in the </w:t>
        </w:r>
      </w:ins>
      <w:ins w:id="1742"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43"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44">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45" w:author="Chen Heller" w:date="2023-01-09T11:22:00Z">
            <w:trPr>
              <w:trHeight w:val="510"/>
            </w:trPr>
          </w:trPrChange>
        </w:trPr>
        <w:tc>
          <w:tcPr>
            <w:tcW w:w="284" w:type="dxa"/>
            <w:tcBorders>
              <w:top w:val="single" w:sz="12" w:space="0" w:color="auto"/>
            </w:tcBorders>
            <w:tcPrChange w:id="1746"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47"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48"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49"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50"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51"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52"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53"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54" w:author="Chen Heller" w:date="2023-01-09T11:22:00Z">
            <w:trPr>
              <w:trHeight w:val="254"/>
            </w:trPr>
          </w:trPrChange>
        </w:trPr>
        <w:tc>
          <w:tcPr>
            <w:tcW w:w="284" w:type="dxa"/>
            <w:tcBorders>
              <w:bottom w:val="single" w:sz="12" w:space="0" w:color="auto"/>
            </w:tcBorders>
            <w:tcPrChange w:id="1755"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56"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57"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58"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59"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760"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61"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62"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63" w:author="Chen Heller" w:date="2023-03-12T11:01:00Z">
            <w:trPr>
              <w:trHeight w:val="313"/>
            </w:trPr>
          </w:trPrChange>
        </w:trPr>
        <w:tc>
          <w:tcPr>
            <w:tcW w:w="10207" w:type="dxa"/>
            <w:gridSpan w:val="8"/>
            <w:tcBorders>
              <w:top w:val="single" w:sz="12" w:space="0" w:color="auto"/>
            </w:tcBorders>
            <w:tcPrChange w:id="1764"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65" w:author="Chen Heller" w:date="2023-01-09T11:22:00Z">
            <w:trPr>
              <w:trHeight w:val="490"/>
            </w:trPr>
          </w:trPrChange>
        </w:trPr>
        <w:tc>
          <w:tcPr>
            <w:tcW w:w="284" w:type="dxa"/>
            <w:vMerge w:val="restart"/>
            <w:tcBorders>
              <w:bottom w:val="single" w:sz="12" w:space="0" w:color="auto"/>
            </w:tcBorders>
            <w:tcPrChange w:id="1766"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67"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68"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69"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70" w:author="Chen Heller" w:date="2023-01-09T11:22:00Z">
              <w:tcPr>
                <w:tcW w:w="708" w:type="dxa"/>
              </w:tcPr>
            </w:tcPrChange>
          </w:tcPr>
          <w:p w14:paraId="2A493D92" w14:textId="4C72C7C0" w:rsidR="001D2361" w:rsidRDefault="00C67208" w:rsidP="001D2361">
            <w:pPr>
              <w:ind w:firstLine="0"/>
            </w:pPr>
            <w:ins w:id="1771" w:author="Chen Heller" w:date="2023-01-16T11:46:00Z">
              <w:r>
                <w:t>3.75</w:t>
              </w:r>
            </w:ins>
          </w:p>
        </w:tc>
        <w:tc>
          <w:tcPr>
            <w:tcW w:w="1134" w:type="dxa"/>
            <w:tcPrChange w:id="1772" w:author="Chen Heller" w:date="2023-01-09T11:22:00Z">
              <w:tcPr>
                <w:tcW w:w="1134" w:type="dxa"/>
              </w:tcPr>
            </w:tcPrChange>
          </w:tcPr>
          <w:p w14:paraId="56CBC635" w14:textId="4E90E834" w:rsidR="001D2361" w:rsidRDefault="00C67208" w:rsidP="001D2361">
            <w:pPr>
              <w:ind w:firstLine="0"/>
            </w:pPr>
            <w:ins w:id="1773" w:author="Chen Heller" w:date="2023-01-16T11:46:00Z">
              <w:r>
                <w:t>&lt;</w:t>
              </w:r>
            </w:ins>
            <w:r w:rsidR="001D2361">
              <w:t>0.001*</w:t>
            </w:r>
          </w:p>
        </w:tc>
        <w:tc>
          <w:tcPr>
            <w:tcW w:w="1701" w:type="dxa"/>
            <w:tcPrChange w:id="1774" w:author="Chen Heller" w:date="2023-01-09T11:22:00Z">
              <w:tcPr>
                <w:tcW w:w="1701" w:type="dxa"/>
              </w:tcPr>
            </w:tcPrChange>
          </w:tcPr>
          <w:p w14:paraId="627FB39F" w14:textId="22FC44AE" w:rsidR="001D2361" w:rsidRDefault="001D2361" w:rsidP="001D2361">
            <w:pPr>
              <w:ind w:firstLine="0"/>
            </w:pPr>
            <w:r>
              <w:t>0.</w:t>
            </w:r>
            <w:del w:id="1775" w:author="Chen Heller" w:date="2023-01-16T11:46:00Z">
              <w:r w:rsidDel="001D39A8">
                <w:delText>16</w:delText>
              </w:r>
            </w:del>
            <w:ins w:id="1776" w:author="Chen Heller" w:date="2023-01-16T11:46:00Z">
              <w:r w:rsidR="001D39A8">
                <w:t>15</w:t>
              </w:r>
            </w:ins>
            <w:r>
              <w:t>, 0.</w:t>
            </w:r>
            <w:del w:id="1777" w:author="Chen Heller" w:date="2023-01-16T11:46:00Z">
              <w:r w:rsidDel="001D39A8">
                <w:delText>52</w:delText>
              </w:r>
            </w:del>
            <w:ins w:id="1778" w:author="Chen Heller" w:date="2023-01-16T11:46:00Z">
              <w:r w:rsidR="001D39A8">
                <w:t>53</w:t>
              </w:r>
            </w:ins>
          </w:p>
        </w:tc>
        <w:tc>
          <w:tcPr>
            <w:tcW w:w="709" w:type="dxa"/>
            <w:tcPrChange w:id="1779" w:author="Chen Heller" w:date="2023-01-09T11:22:00Z">
              <w:tcPr>
                <w:tcW w:w="709" w:type="dxa"/>
              </w:tcPr>
            </w:tcPrChange>
          </w:tcPr>
          <w:p w14:paraId="581AC8D5" w14:textId="72C4894C" w:rsidR="001D2361" w:rsidRDefault="001D2361" w:rsidP="001D2361">
            <w:pPr>
              <w:ind w:firstLine="0"/>
            </w:pPr>
            <w:r>
              <w:t>0.</w:t>
            </w:r>
            <w:del w:id="1780" w:author="Chen Heller" w:date="2023-01-16T11:46:00Z">
              <w:r w:rsidDel="001D39A8">
                <w:delText>69</w:delText>
              </w:r>
            </w:del>
            <w:ins w:id="1781" w:author="Chen Heller" w:date="2023-01-16T11:46:00Z">
              <w:r w:rsidR="001D39A8">
                <w:t>68</w:t>
              </w:r>
            </w:ins>
          </w:p>
        </w:tc>
      </w:tr>
      <w:tr w:rsidR="001D2361" w14:paraId="4B03AE91" w14:textId="77777777" w:rsidTr="00E875AF">
        <w:trPr>
          <w:trHeight w:val="490"/>
          <w:trPrChange w:id="1782" w:author="Chen Heller" w:date="2023-01-09T11:22:00Z">
            <w:trPr>
              <w:trHeight w:val="490"/>
            </w:trPr>
          </w:trPrChange>
        </w:trPr>
        <w:tc>
          <w:tcPr>
            <w:tcW w:w="284" w:type="dxa"/>
            <w:vMerge/>
            <w:tcBorders>
              <w:top w:val="single" w:sz="12" w:space="0" w:color="auto"/>
              <w:bottom w:val="single" w:sz="12" w:space="0" w:color="auto"/>
            </w:tcBorders>
            <w:tcPrChange w:id="1783"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84"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85"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86"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87" w:author="Chen Heller" w:date="2023-01-09T11:22:00Z">
              <w:tcPr>
                <w:tcW w:w="708" w:type="dxa"/>
              </w:tcPr>
            </w:tcPrChange>
          </w:tcPr>
          <w:p w14:paraId="551354DC" w14:textId="3E18EF68" w:rsidR="001D2361" w:rsidRDefault="00051116" w:rsidP="001D2361">
            <w:pPr>
              <w:ind w:firstLine="0"/>
            </w:pPr>
            <w:ins w:id="1788" w:author="Chen Heller" w:date="2023-01-16T11:42:00Z">
              <w:r>
                <w:t>5.19</w:t>
              </w:r>
            </w:ins>
          </w:p>
        </w:tc>
        <w:tc>
          <w:tcPr>
            <w:tcW w:w="1134" w:type="dxa"/>
            <w:tcPrChange w:id="1789"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90" w:author="Chen Heller" w:date="2023-01-09T11:22:00Z">
              <w:tcPr>
                <w:tcW w:w="1701" w:type="dxa"/>
              </w:tcPr>
            </w:tcPrChange>
          </w:tcPr>
          <w:p w14:paraId="0408F6E5" w14:textId="296CDE9A" w:rsidR="001D2361" w:rsidRDefault="001D2361" w:rsidP="001D2361">
            <w:pPr>
              <w:ind w:firstLine="0"/>
            </w:pPr>
            <w:r>
              <w:t>-1.25, -0.</w:t>
            </w:r>
            <w:del w:id="1791" w:author="Chen Heller" w:date="2023-01-16T11:42:00Z">
              <w:r w:rsidDel="00051116">
                <w:delText>56</w:delText>
              </w:r>
            </w:del>
            <w:ins w:id="1792" w:author="Chen Heller" w:date="2023-01-16T11:42:00Z">
              <w:r w:rsidR="00051116">
                <w:t>54</w:t>
              </w:r>
            </w:ins>
          </w:p>
        </w:tc>
        <w:tc>
          <w:tcPr>
            <w:tcW w:w="709" w:type="dxa"/>
            <w:tcPrChange w:id="1793" w:author="Chen Heller" w:date="2023-01-09T11:22:00Z">
              <w:tcPr>
                <w:tcW w:w="709" w:type="dxa"/>
              </w:tcPr>
            </w:tcPrChange>
          </w:tcPr>
          <w:p w14:paraId="66F47399" w14:textId="1FD1BCAB" w:rsidR="001D2361" w:rsidRDefault="001D2361" w:rsidP="001D2361">
            <w:pPr>
              <w:ind w:firstLine="0"/>
            </w:pPr>
            <w:r>
              <w:t>0.</w:t>
            </w:r>
            <w:del w:id="1794" w:author="Chen Heller" w:date="2023-01-16T11:42:00Z">
              <w:r w:rsidDel="00051116">
                <w:delText>95</w:delText>
              </w:r>
            </w:del>
            <w:ins w:id="1795" w:author="Chen Heller" w:date="2023-01-16T11:42:00Z">
              <w:r w:rsidR="00051116">
                <w:t>94</w:t>
              </w:r>
            </w:ins>
          </w:p>
        </w:tc>
      </w:tr>
      <w:tr w:rsidR="001D2361" w14:paraId="5AF17B24" w14:textId="77777777" w:rsidTr="00E875AF">
        <w:trPr>
          <w:trHeight w:val="490"/>
          <w:trPrChange w:id="1796" w:author="Chen Heller" w:date="2023-01-09T11:22:00Z">
            <w:trPr>
              <w:trHeight w:val="490"/>
            </w:trPr>
          </w:trPrChange>
        </w:trPr>
        <w:tc>
          <w:tcPr>
            <w:tcW w:w="284" w:type="dxa"/>
            <w:vMerge/>
            <w:tcBorders>
              <w:top w:val="single" w:sz="12" w:space="0" w:color="auto"/>
              <w:bottom w:val="single" w:sz="12" w:space="0" w:color="auto"/>
            </w:tcBorders>
            <w:tcPrChange w:id="1797"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98" w:author="Chen Heller" w:date="2023-01-09T11:22:00Z">
              <w:tcPr>
                <w:tcW w:w="2269" w:type="dxa"/>
              </w:tcPr>
            </w:tcPrChange>
          </w:tcPr>
          <w:p w14:paraId="06588EC5" w14:textId="7921A821" w:rsidR="001D2361" w:rsidRPr="002B41E9" w:rsidRDefault="001D2361" w:rsidP="001D2361">
            <w:pPr>
              <w:ind w:firstLine="0"/>
              <w:rPr>
                <w:b/>
                <w:bCs/>
                <w:highlight w:val="yellow"/>
                <w:rPrChange w:id="1799" w:author="Chen Heller" w:date="2023-01-09T11:40:00Z">
                  <w:rPr>
                    <w:b/>
                    <w:bCs/>
                  </w:rPr>
                </w:rPrChange>
              </w:rPr>
            </w:pPr>
            <w:del w:id="1800" w:author="Chen Heller" w:date="2023-03-15T14:39:00Z">
              <w:r w:rsidRPr="00FE65DE" w:rsidDel="001A687C">
                <w:rPr>
                  <w:b/>
                  <w:bCs/>
                </w:rPr>
                <w:delText>Reaction time</w:delText>
              </w:r>
            </w:del>
            <w:ins w:id="1801" w:author="Chen Heller" w:date="2023-03-15T14:39:00Z">
              <w:r w:rsidR="001A687C">
                <w:rPr>
                  <w:b/>
                  <w:bCs/>
                </w:rPr>
                <w:t>Reaching onset</w:t>
              </w:r>
            </w:ins>
          </w:p>
        </w:tc>
        <w:tc>
          <w:tcPr>
            <w:tcW w:w="1701" w:type="dxa"/>
            <w:tcPrChange w:id="1802"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803"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804" w:author="Chen Heller" w:date="2023-01-09T11:22:00Z">
              <w:tcPr>
                <w:tcW w:w="708" w:type="dxa"/>
              </w:tcPr>
            </w:tcPrChange>
          </w:tcPr>
          <w:p w14:paraId="79043DD9" w14:textId="7FE4A116" w:rsidR="001D2361" w:rsidRDefault="001D2361" w:rsidP="001D2361">
            <w:pPr>
              <w:ind w:firstLine="0"/>
            </w:pPr>
            <w:del w:id="1805" w:author="Chen Heller" w:date="2023-01-16T11:28:00Z">
              <w:r w:rsidDel="00523E01">
                <w:delText>1.01</w:delText>
              </w:r>
            </w:del>
          </w:p>
        </w:tc>
        <w:tc>
          <w:tcPr>
            <w:tcW w:w="1134" w:type="dxa"/>
            <w:tcPrChange w:id="1806"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807" w:author="Chen Heller" w:date="2023-01-09T11:22:00Z">
              <w:tcPr>
                <w:tcW w:w="1701" w:type="dxa"/>
              </w:tcPr>
            </w:tcPrChange>
          </w:tcPr>
          <w:p w14:paraId="6572F86D" w14:textId="41FEBFFD" w:rsidR="001D2361" w:rsidRDefault="001D2361" w:rsidP="001D2361">
            <w:pPr>
              <w:ind w:firstLine="0"/>
            </w:pPr>
            <w:r>
              <w:t>-5.</w:t>
            </w:r>
            <w:del w:id="1808" w:author="Chen Heller" w:date="2023-01-16T11:17:00Z">
              <w:r w:rsidDel="00726F04">
                <w:delText>31</w:delText>
              </w:r>
            </w:del>
            <w:ins w:id="1809" w:author="Chen Heller" w:date="2023-01-16T11:17:00Z">
              <w:r w:rsidR="00726F04">
                <w:t>12</w:t>
              </w:r>
            </w:ins>
            <w:r>
              <w:t>, 1.</w:t>
            </w:r>
            <w:del w:id="1810" w:author="Chen Heller" w:date="2023-01-16T11:17:00Z">
              <w:r w:rsidDel="00726F04">
                <w:delText>79</w:delText>
              </w:r>
            </w:del>
            <w:ins w:id="1811" w:author="Chen Heller" w:date="2023-01-16T11:17:00Z">
              <w:r w:rsidR="00726F04">
                <w:t>58</w:t>
              </w:r>
            </w:ins>
          </w:p>
        </w:tc>
        <w:tc>
          <w:tcPr>
            <w:tcW w:w="709" w:type="dxa"/>
            <w:tcPrChange w:id="1812"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813" w:author="Chen Heller" w:date="2023-01-09T11:22:00Z">
            <w:trPr>
              <w:trHeight w:val="490"/>
            </w:trPr>
          </w:trPrChange>
        </w:trPr>
        <w:tc>
          <w:tcPr>
            <w:tcW w:w="284" w:type="dxa"/>
            <w:vMerge/>
            <w:tcBorders>
              <w:top w:val="single" w:sz="12" w:space="0" w:color="auto"/>
              <w:bottom w:val="single" w:sz="12" w:space="0" w:color="auto"/>
            </w:tcBorders>
            <w:tcPrChange w:id="1814"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815" w:author="Chen Heller" w:date="2023-01-09T11:22:00Z">
              <w:tcPr>
                <w:tcW w:w="2269" w:type="dxa"/>
              </w:tcPr>
            </w:tcPrChange>
          </w:tcPr>
          <w:p w14:paraId="1D4FE0CF" w14:textId="3F467C3B" w:rsidR="001D2361" w:rsidRPr="002B41E9" w:rsidRDefault="001D2361" w:rsidP="001D2361">
            <w:pPr>
              <w:ind w:firstLine="0"/>
              <w:rPr>
                <w:b/>
                <w:bCs/>
                <w:highlight w:val="yellow"/>
                <w:rPrChange w:id="1816" w:author="Chen Heller" w:date="2023-01-09T11:40:00Z">
                  <w:rPr>
                    <w:b/>
                    <w:bCs/>
                  </w:rPr>
                </w:rPrChange>
              </w:rPr>
            </w:pPr>
            <w:del w:id="1817" w:author="Chen Heller" w:date="2023-01-04T13:30:00Z">
              <w:r w:rsidRPr="00B26FEC" w:rsidDel="00977059">
                <w:rPr>
                  <w:b/>
                  <w:bCs/>
                </w:rPr>
                <w:delText xml:space="preserve">Movement </w:delText>
              </w:r>
            </w:del>
            <w:ins w:id="1818" w:author="Chen Heller" w:date="2023-01-04T13:30:00Z">
              <w:r w:rsidR="00977059" w:rsidRPr="00B26FEC">
                <w:rPr>
                  <w:b/>
                  <w:bCs/>
                </w:rPr>
                <w:t xml:space="preserve">Reaching </w:t>
              </w:r>
            </w:ins>
            <w:r w:rsidR="003538C4" w:rsidRPr="00B26FEC">
              <w:rPr>
                <w:b/>
                <w:bCs/>
              </w:rPr>
              <w:t>duration</w:t>
            </w:r>
          </w:p>
        </w:tc>
        <w:tc>
          <w:tcPr>
            <w:tcW w:w="1701" w:type="dxa"/>
            <w:tcPrChange w:id="1819"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820"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21" w:author="Chen Heller" w:date="2023-01-09T11:22:00Z">
              <w:tcPr>
                <w:tcW w:w="708" w:type="dxa"/>
              </w:tcPr>
            </w:tcPrChange>
          </w:tcPr>
          <w:p w14:paraId="240BB847" w14:textId="39E0D470" w:rsidR="001D2361" w:rsidRDefault="001D2361" w:rsidP="001D2361">
            <w:pPr>
              <w:ind w:firstLine="0"/>
            </w:pPr>
            <w:del w:id="1822" w:author="Chen Heller" w:date="2023-01-16T11:25:00Z">
              <w:r w:rsidDel="00D76147">
                <w:delText>6.40</w:delText>
              </w:r>
            </w:del>
          </w:p>
        </w:tc>
        <w:tc>
          <w:tcPr>
            <w:tcW w:w="1134" w:type="dxa"/>
            <w:tcPrChange w:id="1823"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24" w:author="Chen Heller" w:date="2023-01-09T11:22:00Z">
              <w:tcPr>
                <w:tcW w:w="1701" w:type="dxa"/>
              </w:tcPr>
            </w:tcPrChange>
          </w:tcPr>
          <w:p w14:paraId="290AF343" w14:textId="028710BF" w:rsidR="001D2361" w:rsidRDefault="001D2361" w:rsidP="001D2361">
            <w:pPr>
              <w:ind w:firstLine="0"/>
            </w:pPr>
            <w:r>
              <w:t>-17.</w:t>
            </w:r>
            <w:del w:id="1825" w:author="Chen Heller" w:date="2023-01-16T11:26:00Z">
              <w:r w:rsidDel="00D76147">
                <w:delText>32</w:delText>
              </w:r>
            </w:del>
            <w:ins w:id="1826" w:author="Chen Heller" w:date="2023-01-16T11:26:00Z">
              <w:r w:rsidR="00D76147">
                <w:t>08</w:t>
              </w:r>
            </w:ins>
            <w:r>
              <w:t>, -</w:t>
            </w:r>
            <w:del w:id="1827" w:author="Chen Heller" w:date="2023-01-16T11:26:00Z">
              <w:r w:rsidDel="00D76147">
                <w:delText>8.93</w:delText>
              </w:r>
            </w:del>
            <w:ins w:id="1828" w:author="Chen Heller" w:date="2023-01-16T11:26:00Z">
              <w:r w:rsidR="00D76147">
                <w:t>9.17</w:t>
              </w:r>
            </w:ins>
          </w:p>
        </w:tc>
        <w:tc>
          <w:tcPr>
            <w:tcW w:w="709" w:type="dxa"/>
            <w:tcPrChange w:id="1829"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30" w:author="Chen Heller" w:date="2023-01-09T11:22:00Z">
            <w:trPr>
              <w:trHeight w:val="490"/>
            </w:trPr>
          </w:trPrChange>
        </w:trPr>
        <w:tc>
          <w:tcPr>
            <w:tcW w:w="284" w:type="dxa"/>
            <w:vMerge/>
            <w:tcBorders>
              <w:top w:val="single" w:sz="12" w:space="0" w:color="auto"/>
              <w:bottom w:val="single" w:sz="12" w:space="0" w:color="auto"/>
            </w:tcBorders>
            <w:tcPrChange w:id="1831"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32"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33"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34" w:author="Chen Heller" w:date="2023-02-02T10:42:00Z">
              <w:r w:rsidDel="00D62DBE">
                <w:delText>0.24</w:delText>
              </w:r>
            </w:del>
            <w:ins w:id="1835" w:author="Chen Heller" w:date="2023-02-02T10:42:00Z">
              <w:r w:rsidR="00D62DBE">
                <w:t>1.77</w:t>
              </w:r>
            </w:ins>
            <w:r>
              <w:t xml:space="preserve"> (0.</w:t>
            </w:r>
            <w:del w:id="1836" w:author="Chen Heller" w:date="2023-02-02T10:42:00Z">
              <w:r w:rsidDel="00D62DBE">
                <w:delText>12</w:delText>
              </w:r>
            </w:del>
            <w:ins w:id="1837" w:author="Chen Heller" w:date="2023-02-02T10:42:00Z">
              <w:r w:rsidR="00D62DBE">
                <w:t>40</w:t>
              </w:r>
            </w:ins>
            <w:r>
              <w:t>)</w:t>
            </w:r>
          </w:p>
        </w:tc>
        <w:tc>
          <w:tcPr>
            <w:tcW w:w="1701" w:type="dxa"/>
            <w:tcBorders>
              <w:bottom w:val="single" w:sz="12" w:space="0" w:color="auto"/>
            </w:tcBorders>
            <w:tcPrChange w:id="1838"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39" w:author="Chen Heller" w:date="2023-02-02T10:42:00Z">
              <w:r w:rsidDel="00D62DBE">
                <w:delText>0</w:delText>
              </w:r>
            </w:del>
            <w:ins w:id="1840" w:author="Chen Heller" w:date="2023-02-02T10:42:00Z">
              <w:r w:rsidR="00D62DBE">
                <w:t>1</w:t>
              </w:r>
            </w:ins>
            <w:r>
              <w:t>.</w:t>
            </w:r>
            <w:del w:id="1841" w:author="Chen Heller" w:date="2023-02-02T10:42:00Z">
              <w:r w:rsidDel="00D62DBE">
                <w:delText xml:space="preserve">22 </w:delText>
              </w:r>
            </w:del>
            <w:ins w:id="1842" w:author="Chen Heller" w:date="2023-02-02T10:42:00Z">
              <w:r w:rsidR="00D62DBE">
                <w:t xml:space="preserve">99 </w:t>
              </w:r>
            </w:ins>
            <w:r>
              <w:t>(0.</w:t>
            </w:r>
            <w:del w:id="1843" w:author="Chen Heller" w:date="2023-02-02T10:42:00Z">
              <w:r w:rsidDel="00D62DBE">
                <w:delText>11</w:delText>
              </w:r>
            </w:del>
            <w:ins w:id="1844" w:author="Chen Heller" w:date="2023-02-02T10:42:00Z">
              <w:r w:rsidR="00D62DBE">
                <w:t>48</w:t>
              </w:r>
            </w:ins>
            <w:r>
              <w:t>)</w:t>
            </w:r>
          </w:p>
        </w:tc>
        <w:tc>
          <w:tcPr>
            <w:tcW w:w="708" w:type="dxa"/>
            <w:tcBorders>
              <w:bottom w:val="single" w:sz="12" w:space="0" w:color="auto"/>
            </w:tcBorders>
            <w:tcPrChange w:id="1845"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46" w:author="Chen Heller" w:date="2023-02-02T10:43:00Z">
              <w:r w:rsidDel="00D62DBE">
                <w:delText>1.06</w:delText>
              </w:r>
            </w:del>
          </w:p>
        </w:tc>
        <w:tc>
          <w:tcPr>
            <w:tcW w:w="1134" w:type="dxa"/>
            <w:tcBorders>
              <w:bottom w:val="single" w:sz="12" w:space="0" w:color="auto"/>
            </w:tcBorders>
            <w:tcPrChange w:id="1847"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48" w:author="Chen Heller" w:date="2023-02-02T10:43:00Z">
              <w:r w:rsidDel="00D62DBE">
                <w:delText>318</w:delText>
              </w:r>
            </w:del>
            <w:ins w:id="1849" w:author="Chen Heller" w:date="2023-02-02T10:43:00Z">
              <w:r w:rsidR="00D62DBE">
                <w:t>0</w:t>
              </w:r>
            </w:ins>
            <w:ins w:id="1850" w:author="Chen Heller" w:date="2023-03-07T16:23:00Z">
              <w:r w:rsidR="0080087A">
                <w:t>2</w:t>
              </w:r>
            </w:ins>
            <w:ins w:id="1851" w:author="Chen Heller" w:date="2023-03-07T16:24:00Z">
              <w:r w:rsidR="00E93D6A">
                <w:t>*</w:t>
              </w:r>
            </w:ins>
          </w:p>
        </w:tc>
        <w:tc>
          <w:tcPr>
            <w:tcW w:w="1701" w:type="dxa"/>
            <w:tcBorders>
              <w:bottom w:val="single" w:sz="12" w:space="0" w:color="auto"/>
            </w:tcBorders>
            <w:tcPrChange w:id="1852"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53" w:author="Chen Heller" w:date="2023-02-02T10:43:00Z">
              <w:r w:rsidDel="00D62DBE">
                <w:delText>02</w:delText>
              </w:r>
            </w:del>
            <w:ins w:id="1854" w:author="Chen Heller" w:date="2023-03-07T16:21:00Z">
              <w:r w:rsidR="00592631">
                <w:t>39</w:t>
              </w:r>
            </w:ins>
            <w:r>
              <w:t xml:space="preserve">, </w:t>
            </w:r>
            <w:ins w:id="1855" w:author="Chen Heller" w:date="2023-03-07T16:13:00Z">
              <w:r w:rsidR="0023191C">
                <w:t>-</w:t>
              </w:r>
            </w:ins>
            <w:r>
              <w:t>0.</w:t>
            </w:r>
            <w:del w:id="1856" w:author="Chen Heller" w:date="2023-02-02T10:43:00Z">
              <w:r w:rsidDel="00D62DBE">
                <w:delText>06</w:delText>
              </w:r>
            </w:del>
            <w:ins w:id="1857" w:author="Chen Heller" w:date="2023-02-02T10:43:00Z">
              <w:r w:rsidR="00D62DBE">
                <w:t>0</w:t>
              </w:r>
            </w:ins>
            <w:ins w:id="1858" w:author="Chen Heller" w:date="2023-03-07T16:21:00Z">
              <w:r w:rsidR="00592631">
                <w:t>5</w:t>
              </w:r>
            </w:ins>
          </w:p>
        </w:tc>
        <w:tc>
          <w:tcPr>
            <w:tcW w:w="709" w:type="dxa"/>
            <w:tcBorders>
              <w:bottom w:val="single" w:sz="12" w:space="0" w:color="auto"/>
            </w:tcBorders>
            <w:tcPrChange w:id="1859"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60" w:author="Chen Heller" w:date="2023-02-02T10:43:00Z">
              <w:r w:rsidDel="00423623">
                <w:delText>19</w:delText>
              </w:r>
            </w:del>
            <w:ins w:id="1861" w:author="Chen Heller" w:date="2023-02-02T10:43:00Z">
              <w:r w:rsidR="00423623">
                <w:t>4</w:t>
              </w:r>
            </w:ins>
            <w:ins w:id="1862" w:author="Chen Heller" w:date="2023-03-07T16:13:00Z">
              <w:r w:rsidR="0023191C">
                <w:t>6</w:t>
              </w:r>
            </w:ins>
          </w:p>
        </w:tc>
      </w:tr>
      <w:tr w:rsidR="001D2361" w14:paraId="5199F135" w14:textId="77777777" w:rsidTr="00EE2AAC">
        <w:trPr>
          <w:trHeight w:val="498"/>
          <w:trPrChange w:id="1863" w:author="Chen Heller" w:date="2023-03-12T11:01:00Z">
            <w:trPr>
              <w:trHeight w:val="285"/>
            </w:trPr>
          </w:trPrChange>
        </w:trPr>
        <w:tc>
          <w:tcPr>
            <w:tcW w:w="10207" w:type="dxa"/>
            <w:gridSpan w:val="8"/>
            <w:tcPrChange w:id="1864"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65" w:author="Chen Heller" w:date="2023-01-09T11:37:00Z">
            <w:trPr>
              <w:trHeight w:val="490"/>
            </w:trPr>
          </w:trPrChange>
        </w:trPr>
        <w:tc>
          <w:tcPr>
            <w:tcW w:w="284" w:type="dxa"/>
            <w:tcBorders>
              <w:bottom w:val="single" w:sz="12" w:space="0" w:color="000000"/>
            </w:tcBorders>
            <w:tcPrChange w:id="1866"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67"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68"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69"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70"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71"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72"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73"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74" w:author="Chen Heller" w:date="2023-01-09T11:22:00Z">
            <w:trPr>
              <w:trHeight w:val="490"/>
            </w:trPr>
          </w:trPrChange>
        </w:trPr>
        <w:tc>
          <w:tcPr>
            <w:tcW w:w="10207" w:type="dxa"/>
            <w:gridSpan w:val="8"/>
            <w:tcBorders>
              <w:top w:val="single" w:sz="12" w:space="0" w:color="auto"/>
            </w:tcBorders>
            <w:tcPrChange w:id="1875"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76" w:author="Chen Heller" w:date="2023-03-12T11:05:00Z">
                <w:pPr>
                  <w:ind w:firstLine="0"/>
                </w:pPr>
              </w:pPrChange>
            </w:pPr>
            <w:r w:rsidRPr="00EA2CED">
              <w:rPr>
                <w:i/>
                <w:iCs/>
                <w:sz w:val="22"/>
                <w:szCs w:val="22"/>
              </w:rPr>
              <w:t xml:space="preserve">Note. </w:t>
            </w:r>
            <w:del w:id="1877" w:author="Chen Heller" w:date="2023-01-17T14:32:00Z">
              <w:r w:rsidR="00A34CE5" w:rsidRPr="00EA2CED" w:rsidDel="003D5244">
                <w:rPr>
                  <w:sz w:val="22"/>
                  <w:szCs w:val="22"/>
                </w:rPr>
                <w:delText>T</w:delText>
              </w:r>
            </w:del>
            <w:ins w:id="1878"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79" w:author="Chen Heller" w:date="2023-01-17T14:32:00Z">
              <w:r w:rsidDel="003D5244">
                <w:rPr>
                  <w:sz w:val="22"/>
                  <w:szCs w:val="22"/>
                </w:rPr>
                <w:delText xml:space="preserve">corrected </w:delText>
              </w:r>
            </w:del>
            <w:r>
              <w:rPr>
                <w:sz w:val="22"/>
                <w:szCs w:val="22"/>
              </w:rPr>
              <w:t xml:space="preserve">p-value </w:t>
            </w:r>
            <w:ins w:id="1880"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81" w:author="Chen Heller" w:date="2023-03-12T11:05:00Z">
                <w:pPr>
                  <w:ind w:firstLine="0"/>
                </w:pPr>
              </w:pPrChange>
            </w:pPr>
            <w:r w:rsidRPr="00EA2CED">
              <w:rPr>
                <w:sz w:val="22"/>
                <w:szCs w:val="22"/>
              </w:rPr>
              <w:t xml:space="preserve">* p &lt; </w:t>
            </w:r>
            <w:r>
              <w:rPr>
                <w:sz w:val="22"/>
                <w:szCs w:val="22"/>
              </w:rPr>
              <w:t>p</w:t>
            </w:r>
            <w:del w:id="1882" w:author="Chen Heller" w:date="2023-03-02T15:10:00Z">
              <w:r w:rsidDel="007E5925">
                <w:rPr>
                  <w:sz w:val="22"/>
                  <w:szCs w:val="22"/>
                </w:rPr>
                <w:delText xml:space="preserve"> </w:delText>
              </w:r>
            </w:del>
            <w:ins w:id="1883"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84"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85" w:author="Chen Heller" w:date="2023-03-12T10:46:00Z"/>
        </w:rPr>
      </w:pPr>
    </w:p>
    <w:p w14:paraId="10D770A1" w14:textId="77777777" w:rsidR="003D0BDD" w:rsidRDefault="003D0BDD" w:rsidP="00E47313">
      <w:pPr>
        <w:ind w:firstLine="0"/>
        <w:rPr>
          <w:ins w:id="1886" w:author="Chen Heller" w:date="2023-03-12T10:45:00Z"/>
        </w:rPr>
      </w:pPr>
    </w:p>
    <w:p w14:paraId="211FE07B" w14:textId="500423B5" w:rsidR="003D0BDD" w:rsidRDefault="003D0BDD" w:rsidP="00E04DE0">
      <w:pPr>
        <w:pStyle w:val="TableFigure"/>
        <w:rPr>
          <w:ins w:id="1887" w:author="Chen Heller" w:date="2023-03-12T10:47:00Z"/>
          <w:i/>
          <w:iCs/>
        </w:rPr>
        <w:pPrChange w:id="1888" w:author="Chen Heller" w:date="2023-05-08T11:13:00Z">
          <w:pPr>
            <w:pStyle w:val="Caption"/>
            <w:keepNext/>
          </w:pPr>
        </w:pPrChange>
      </w:pPr>
      <w:bookmarkStart w:id="1889" w:name="_Ref134436585"/>
      <w:ins w:id="1890" w:author="Chen Heller" w:date="2023-03-12T10:46:00Z">
        <w:r w:rsidRPr="00E04DE0">
          <w:t xml:space="preserve">Table </w:t>
        </w:r>
        <w:r w:rsidRPr="00E04DE0">
          <w:fldChar w:fldCharType="begin"/>
        </w:r>
        <w:r w:rsidRPr="00E04DE0">
          <w:instrText xml:space="preserve"> SEQ Table \* ARABIC </w:instrText>
        </w:r>
      </w:ins>
      <w:r w:rsidRPr="00E04DE0">
        <w:fldChar w:fldCharType="separate"/>
      </w:r>
      <w:ins w:id="1891" w:author="Chen Heller" w:date="2023-03-12T10:46:00Z">
        <w:r w:rsidRPr="00E04DE0">
          <w:rPr>
            <w:noProof/>
          </w:rPr>
          <w:t>2</w:t>
        </w:r>
        <w:r w:rsidRPr="00E04DE0">
          <w:fldChar w:fldCharType="end"/>
        </w:r>
      </w:ins>
      <w:bookmarkEnd w:id="1889"/>
    </w:p>
    <w:p w14:paraId="49DAABCC" w14:textId="53B9E06F" w:rsidR="00CA2A22" w:rsidRPr="00CA2A22" w:rsidRDefault="005B6EC9">
      <w:pPr>
        <w:spacing w:after="240"/>
        <w:ind w:firstLine="0"/>
        <w:rPr>
          <w:ins w:id="1892" w:author="Chen Heller" w:date="2023-03-12T10:46:00Z"/>
          <w:i/>
          <w:iCs/>
          <w:rPrChange w:id="1893" w:author="Chen Heller" w:date="2023-03-12T10:47:00Z">
            <w:rPr>
              <w:ins w:id="1894" w:author="Chen Heller" w:date="2023-03-12T10:46:00Z"/>
            </w:rPr>
          </w:rPrChange>
        </w:rPr>
        <w:pPrChange w:id="1895" w:author="Chen Heller" w:date="2023-03-12T11:03:00Z">
          <w:pPr/>
        </w:pPrChange>
      </w:pPr>
      <w:ins w:id="1896" w:author="Chen Heller" w:date="2023-03-12T11:10:00Z">
        <w:r>
          <w:rPr>
            <w:i/>
            <w:iCs/>
          </w:rPr>
          <w:t>Congruency Effect in the Reaching and Keyboard Session</w:t>
        </w:r>
      </w:ins>
      <w:ins w:id="1897"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98"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99">
          <w:tblGrid>
            <w:gridCol w:w="284"/>
            <w:gridCol w:w="2269"/>
            <w:gridCol w:w="1701"/>
            <w:gridCol w:w="1701"/>
            <w:gridCol w:w="708"/>
            <w:gridCol w:w="1134"/>
            <w:gridCol w:w="1701"/>
            <w:gridCol w:w="709"/>
          </w:tblGrid>
        </w:tblGridChange>
      </w:tblGrid>
      <w:tr w:rsidR="003D0BDD" w14:paraId="6CA78B4E" w14:textId="77777777" w:rsidTr="003D0BDD">
        <w:trPr>
          <w:trHeight w:val="510"/>
          <w:ins w:id="1900" w:author="Chen Heller" w:date="2023-03-12T10:45:00Z"/>
          <w:trPrChange w:id="1901" w:author="Chen Heller" w:date="2023-03-12T10:46:00Z">
            <w:trPr>
              <w:trHeight w:val="510"/>
            </w:trPr>
          </w:trPrChange>
        </w:trPr>
        <w:tc>
          <w:tcPr>
            <w:tcW w:w="284" w:type="dxa"/>
            <w:tcBorders>
              <w:top w:val="single" w:sz="12" w:space="0" w:color="auto"/>
            </w:tcBorders>
            <w:tcPrChange w:id="1902"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903" w:author="Chen Heller" w:date="2023-03-12T10:45:00Z"/>
              </w:rPr>
            </w:pPr>
          </w:p>
        </w:tc>
        <w:tc>
          <w:tcPr>
            <w:tcW w:w="2269" w:type="dxa"/>
            <w:tcBorders>
              <w:top w:val="single" w:sz="12" w:space="0" w:color="auto"/>
            </w:tcBorders>
            <w:tcPrChange w:id="1904"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905" w:author="Chen Heller" w:date="2023-03-12T10:45:00Z"/>
                <w:b/>
                <w:bCs/>
                <w:rPrChange w:id="1906" w:author="Chen Heller" w:date="2023-03-12T11:00:00Z">
                  <w:rPr>
                    <w:ins w:id="1907" w:author="Chen Heller" w:date="2023-03-12T10:45:00Z"/>
                  </w:rPr>
                </w:rPrChange>
              </w:rPr>
            </w:pPr>
          </w:p>
        </w:tc>
        <w:tc>
          <w:tcPr>
            <w:tcW w:w="1701" w:type="dxa"/>
            <w:tcBorders>
              <w:top w:val="single" w:sz="12" w:space="0" w:color="auto"/>
              <w:bottom w:val="single" w:sz="12" w:space="0" w:color="auto"/>
            </w:tcBorders>
            <w:tcPrChange w:id="1908"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909" w:author="Chen Heller" w:date="2023-03-12T10:45:00Z"/>
                <w:b/>
                <w:bCs/>
              </w:rPr>
            </w:pPr>
            <w:ins w:id="1910" w:author="Chen Heller" w:date="2023-03-12T10:45:00Z">
              <w:r w:rsidRPr="00EA2CED">
                <w:rPr>
                  <w:b/>
                  <w:bCs/>
                </w:rPr>
                <w:t>Congruent</w:t>
              </w:r>
            </w:ins>
          </w:p>
        </w:tc>
        <w:tc>
          <w:tcPr>
            <w:tcW w:w="1701" w:type="dxa"/>
            <w:tcBorders>
              <w:top w:val="single" w:sz="12" w:space="0" w:color="auto"/>
              <w:bottom w:val="single" w:sz="12" w:space="0" w:color="auto"/>
            </w:tcBorders>
            <w:tcPrChange w:id="1911"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912" w:author="Chen Heller" w:date="2023-03-12T10:45:00Z"/>
                <w:b/>
                <w:bCs/>
              </w:rPr>
            </w:pPr>
            <w:ins w:id="1913" w:author="Chen Heller" w:date="2023-03-12T10:45:00Z">
              <w:r w:rsidRPr="00EA2CED">
                <w:rPr>
                  <w:b/>
                  <w:bCs/>
                </w:rPr>
                <w:t>Incongruent</w:t>
              </w:r>
            </w:ins>
          </w:p>
        </w:tc>
        <w:tc>
          <w:tcPr>
            <w:tcW w:w="708" w:type="dxa"/>
            <w:tcBorders>
              <w:top w:val="single" w:sz="12" w:space="0" w:color="auto"/>
            </w:tcBorders>
            <w:tcPrChange w:id="1914"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915" w:author="Chen Heller" w:date="2023-03-12T10:45:00Z"/>
                <w:b/>
                <w:bCs/>
              </w:rPr>
            </w:pPr>
          </w:p>
        </w:tc>
        <w:tc>
          <w:tcPr>
            <w:tcW w:w="1134" w:type="dxa"/>
            <w:tcBorders>
              <w:top w:val="single" w:sz="12" w:space="0" w:color="auto"/>
            </w:tcBorders>
            <w:tcPrChange w:id="1916"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917" w:author="Chen Heller" w:date="2023-03-12T10:45:00Z"/>
                <w:b/>
                <w:bCs/>
              </w:rPr>
            </w:pPr>
          </w:p>
        </w:tc>
        <w:tc>
          <w:tcPr>
            <w:tcW w:w="1701" w:type="dxa"/>
            <w:tcBorders>
              <w:top w:val="single" w:sz="12" w:space="0" w:color="auto"/>
            </w:tcBorders>
            <w:tcPrChange w:id="1918"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919" w:author="Chen Heller" w:date="2023-03-12T10:45:00Z"/>
              </w:rPr>
            </w:pPr>
          </w:p>
        </w:tc>
        <w:tc>
          <w:tcPr>
            <w:tcW w:w="709" w:type="dxa"/>
            <w:tcBorders>
              <w:top w:val="single" w:sz="12" w:space="0" w:color="auto"/>
            </w:tcBorders>
            <w:tcPrChange w:id="1920"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21" w:author="Chen Heller" w:date="2023-03-12T10:45:00Z"/>
              </w:rPr>
            </w:pPr>
          </w:p>
        </w:tc>
      </w:tr>
      <w:tr w:rsidR="003D0BDD" w14:paraId="2C5439EA" w14:textId="77777777" w:rsidTr="003D0BDD">
        <w:trPr>
          <w:trHeight w:val="254"/>
          <w:ins w:id="1922" w:author="Chen Heller" w:date="2023-03-12T10:45:00Z"/>
          <w:trPrChange w:id="1923" w:author="Chen Heller" w:date="2023-03-12T10:46:00Z">
            <w:trPr>
              <w:trHeight w:val="254"/>
            </w:trPr>
          </w:trPrChange>
        </w:trPr>
        <w:tc>
          <w:tcPr>
            <w:tcW w:w="284" w:type="dxa"/>
            <w:tcBorders>
              <w:bottom w:val="single" w:sz="12" w:space="0" w:color="auto"/>
            </w:tcBorders>
            <w:tcPrChange w:id="1924"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25" w:author="Chen Heller" w:date="2023-03-12T10:45:00Z"/>
                <w:b/>
                <w:bCs/>
              </w:rPr>
            </w:pPr>
          </w:p>
        </w:tc>
        <w:tc>
          <w:tcPr>
            <w:tcW w:w="2269" w:type="dxa"/>
            <w:tcBorders>
              <w:bottom w:val="single" w:sz="12" w:space="0" w:color="auto"/>
            </w:tcBorders>
            <w:tcPrChange w:id="1926"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27" w:author="Chen Heller" w:date="2023-03-12T10:45:00Z"/>
                <w:b/>
                <w:bCs/>
              </w:rPr>
            </w:pPr>
          </w:p>
        </w:tc>
        <w:tc>
          <w:tcPr>
            <w:tcW w:w="1701" w:type="dxa"/>
            <w:tcBorders>
              <w:top w:val="single" w:sz="12" w:space="0" w:color="auto"/>
              <w:bottom w:val="single" w:sz="12" w:space="0" w:color="auto"/>
            </w:tcBorders>
            <w:tcPrChange w:id="1928"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29" w:author="Chen Heller" w:date="2023-03-12T10:45:00Z"/>
                <w:b/>
                <w:bCs/>
              </w:rPr>
            </w:pPr>
            <w:ins w:id="1930" w:author="Chen Heller" w:date="2023-03-12T10:45:00Z">
              <w:r>
                <w:rPr>
                  <w:b/>
                  <w:bCs/>
                </w:rPr>
                <w:t>M (SD)</w:t>
              </w:r>
            </w:ins>
          </w:p>
        </w:tc>
        <w:tc>
          <w:tcPr>
            <w:tcW w:w="1701" w:type="dxa"/>
            <w:tcBorders>
              <w:top w:val="single" w:sz="12" w:space="0" w:color="auto"/>
              <w:bottom w:val="single" w:sz="12" w:space="0" w:color="auto"/>
            </w:tcBorders>
            <w:tcPrChange w:id="1931"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32" w:author="Chen Heller" w:date="2023-03-12T10:45:00Z"/>
                <w:b/>
                <w:bCs/>
              </w:rPr>
            </w:pPr>
            <w:ins w:id="1933" w:author="Chen Heller" w:date="2023-03-12T10:45:00Z">
              <w:r>
                <w:rPr>
                  <w:b/>
                  <w:bCs/>
                </w:rPr>
                <w:t>M (SD)</w:t>
              </w:r>
            </w:ins>
          </w:p>
        </w:tc>
        <w:tc>
          <w:tcPr>
            <w:tcW w:w="708" w:type="dxa"/>
            <w:tcBorders>
              <w:bottom w:val="single" w:sz="12" w:space="0" w:color="auto"/>
            </w:tcBorders>
            <w:tcPrChange w:id="1934"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35" w:author="Chen Heller" w:date="2023-03-12T10:45:00Z"/>
                <w:b/>
                <w:bCs/>
              </w:rPr>
            </w:pPr>
            <w:ins w:id="1936" w:author="Chen Heller" w:date="2023-03-12T10:45:00Z">
              <w:r>
                <w:rPr>
                  <w:b/>
                  <w:bCs/>
                </w:rPr>
                <w:t>t(29)</w:t>
              </w:r>
            </w:ins>
          </w:p>
        </w:tc>
        <w:tc>
          <w:tcPr>
            <w:tcW w:w="1134" w:type="dxa"/>
            <w:tcBorders>
              <w:bottom w:val="single" w:sz="12" w:space="0" w:color="auto"/>
            </w:tcBorders>
            <w:tcPrChange w:id="1937"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38" w:author="Chen Heller" w:date="2023-03-12T10:45:00Z"/>
                <w:b/>
                <w:bCs/>
              </w:rPr>
            </w:pPr>
            <w:ins w:id="1939" w:author="Chen Heller" w:date="2023-03-12T10:45:00Z">
              <w:r>
                <w:rPr>
                  <w:b/>
                  <w:bCs/>
                </w:rPr>
                <w:t>p</w:t>
              </w:r>
            </w:ins>
          </w:p>
        </w:tc>
        <w:tc>
          <w:tcPr>
            <w:tcW w:w="1701" w:type="dxa"/>
            <w:tcBorders>
              <w:bottom w:val="single" w:sz="12" w:space="0" w:color="auto"/>
            </w:tcBorders>
            <w:tcPrChange w:id="1940"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41" w:author="Chen Heller" w:date="2023-03-12T10:45:00Z"/>
                <w:b/>
                <w:bCs/>
              </w:rPr>
            </w:pPr>
            <w:ins w:id="1942" w:author="Chen Heller" w:date="2023-03-12T10:45:00Z">
              <w:r>
                <w:rPr>
                  <w:b/>
                  <w:bCs/>
                </w:rPr>
                <w:t>CI</w:t>
              </w:r>
            </w:ins>
          </w:p>
        </w:tc>
        <w:tc>
          <w:tcPr>
            <w:tcW w:w="709" w:type="dxa"/>
            <w:tcBorders>
              <w:bottom w:val="single" w:sz="12" w:space="0" w:color="auto"/>
            </w:tcBorders>
            <w:tcPrChange w:id="1943"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44" w:author="Chen Heller" w:date="2023-03-12T10:45:00Z"/>
                <w:b/>
                <w:bCs/>
              </w:rPr>
            </w:pPr>
            <w:ins w:id="1945" w:author="Chen Heller" w:date="2023-03-12T10:45:00Z">
              <w:r>
                <w:rPr>
                  <w:b/>
                  <w:bCs/>
                </w:rPr>
                <w:t>d</w:t>
              </w:r>
            </w:ins>
          </w:p>
        </w:tc>
      </w:tr>
      <w:tr w:rsidR="003D0BDD" w14:paraId="5B211E11" w14:textId="77777777" w:rsidTr="003D0BDD">
        <w:trPr>
          <w:trHeight w:val="283"/>
          <w:ins w:id="1946" w:author="Chen Heller" w:date="2023-03-12T10:45:00Z"/>
          <w:trPrChange w:id="1947" w:author="Chen Heller" w:date="2023-03-12T10:46:00Z">
            <w:trPr>
              <w:trHeight w:val="283"/>
            </w:trPr>
          </w:trPrChange>
        </w:trPr>
        <w:tc>
          <w:tcPr>
            <w:tcW w:w="10207" w:type="dxa"/>
            <w:gridSpan w:val="8"/>
            <w:tcBorders>
              <w:top w:val="single" w:sz="12" w:space="0" w:color="000000"/>
            </w:tcBorders>
            <w:tcPrChange w:id="1948"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49" w:author="Chen Heller" w:date="2023-03-12T10:45:00Z"/>
              </w:rPr>
            </w:pPr>
            <w:ins w:id="1950" w:author="Chen Heller" w:date="2023-03-12T10:45:00Z">
              <w:r>
                <w:rPr>
                  <w:b/>
                  <w:bCs/>
                </w:rPr>
                <w:t>Reaching</w:t>
              </w:r>
            </w:ins>
          </w:p>
        </w:tc>
      </w:tr>
      <w:tr w:rsidR="003D0BDD" w14:paraId="4C908CC3" w14:textId="77777777" w:rsidTr="003D0BDD">
        <w:trPr>
          <w:trHeight w:val="490"/>
          <w:ins w:id="1951" w:author="Chen Heller" w:date="2023-03-12T10:45:00Z"/>
          <w:trPrChange w:id="1952" w:author="Chen Heller" w:date="2023-03-12T10:46:00Z">
            <w:trPr>
              <w:trHeight w:val="490"/>
            </w:trPr>
          </w:trPrChange>
        </w:trPr>
        <w:tc>
          <w:tcPr>
            <w:tcW w:w="284" w:type="dxa"/>
            <w:tcPrChange w:id="1953" w:author="Chen Heller" w:date="2023-03-12T10:46:00Z">
              <w:tcPr>
                <w:tcW w:w="284" w:type="dxa"/>
              </w:tcPr>
            </w:tcPrChange>
          </w:tcPr>
          <w:p w14:paraId="208B61AC" w14:textId="77777777" w:rsidR="003D0BDD" w:rsidRPr="00EA2CED" w:rsidRDefault="003D0BDD" w:rsidP="00974A4E">
            <w:pPr>
              <w:ind w:firstLine="0"/>
              <w:rPr>
                <w:ins w:id="1954" w:author="Chen Heller" w:date="2023-03-12T10:45:00Z"/>
                <w:b/>
                <w:bCs/>
              </w:rPr>
            </w:pPr>
          </w:p>
        </w:tc>
        <w:tc>
          <w:tcPr>
            <w:tcW w:w="2269" w:type="dxa"/>
            <w:tcPrChange w:id="1955" w:author="Chen Heller" w:date="2023-03-12T10:46:00Z">
              <w:tcPr>
                <w:tcW w:w="2269" w:type="dxa"/>
              </w:tcPr>
            </w:tcPrChange>
          </w:tcPr>
          <w:p w14:paraId="1E2EC1C1" w14:textId="77777777" w:rsidR="003D0BDD" w:rsidRDefault="003D0BDD" w:rsidP="00974A4E">
            <w:pPr>
              <w:ind w:firstLine="0"/>
              <w:rPr>
                <w:ins w:id="1956" w:author="Chen Heller" w:date="2023-03-12T10:45:00Z"/>
                <w:b/>
                <w:bCs/>
              </w:rPr>
            </w:pPr>
            <w:ins w:id="1957" w:author="Chen Heller" w:date="2023-03-12T10:45:00Z">
              <w:r w:rsidRPr="00EA2CED">
                <w:rPr>
                  <w:b/>
                  <w:bCs/>
                </w:rPr>
                <w:t>Traveled distance</w:t>
              </w:r>
            </w:ins>
          </w:p>
        </w:tc>
        <w:tc>
          <w:tcPr>
            <w:tcW w:w="1701" w:type="dxa"/>
            <w:tcPrChange w:id="1958" w:author="Chen Heller" w:date="2023-03-12T10:46:00Z">
              <w:tcPr>
                <w:tcW w:w="1701" w:type="dxa"/>
              </w:tcPr>
            </w:tcPrChange>
          </w:tcPr>
          <w:p w14:paraId="02CBBA6C" w14:textId="77777777" w:rsidR="003D0BDD" w:rsidRDefault="003D0BDD" w:rsidP="00974A4E">
            <w:pPr>
              <w:ind w:firstLine="0"/>
              <w:rPr>
                <w:ins w:id="1959" w:author="Chen Heller" w:date="2023-03-12T10:45:00Z"/>
              </w:rPr>
            </w:pPr>
            <w:ins w:id="1960" w:author="Chen Heller" w:date="2023-03-12T10:45:00Z">
              <w:r>
                <w:t>-8.79 (15.55)</w:t>
              </w:r>
            </w:ins>
          </w:p>
        </w:tc>
        <w:tc>
          <w:tcPr>
            <w:tcW w:w="1701" w:type="dxa"/>
            <w:tcPrChange w:id="1961" w:author="Chen Heller" w:date="2023-03-12T10:46:00Z">
              <w:tcPr>
                <w:tcW w:w="1701" w:type="dxa"/>
              </w:tcPr>
            </w:tcPrChange>
          </w:tcPr>
          <w:p w14:paraId="5CBB6247" w14:textId="77777777" w:rsidR="003D0BDD" w:rsidRDefault="003D0BDD" w:rsidP="00974A4E">
            <w:pPr>
              <w:ind w:firstLine="0"/>
              <w:rPr>
                <w:ins w:id="1962" w:author="Chen Heller" w:date="2023-03-12T10:45:00Z"/>
              </w:rPr>
            </w:pPr>
            <w:ins w:id="1963" w:author="Chen Heller" w:date="2023-03-12T10:45:00Z">
              <w:r>
                <w:t>16.13 (17.06)</w:t>
              </w:r>
            </w:ins>
          </w:p>
        </w:tc>
        <w:tc>
          <w:tcPr>
            <w:tcW w:w="708" w:type="dxa"/>
            <w:tcPrChange w:id="1964" w:author="Chen Heller" w:date="2023-03-12T10:46:00Z">
              <w:tcPr>
                <w:tcW w:w="708" w:type="dxa"/>
              </w:tcPr>
            </w:tcPrChange>
          </w:tcPr>
          <w:p w14:paraId="1BB61B9C" w14:textId="77777777" w:rsidR="003D0BDD" w:rsidRDefault="003D0BDD" w:rsidP="00974A4E">
            <w:pPr>
              <w:ind w:firstLine="0"/>
              <w:rPr>
                <w:ins w:id="1965" w:author="Chen Heller" w:date="2023-03-12T10:45:00Z"/>
              </w:rPr>
            </w:pPr>
            <w:ins w:id="1966" w:author="Chen Heller" w:date="2023-03-12T10:45:00Z">
              <w:r>
                <w:t>4.82</w:t>
              </w:r>
            </w:ins>
          </w:p>
        </w:tc>
        <w:tc>
          <w:tcPr>
            <w:tcW w:w="1134" w:type="dxa"/>
            <w:tcPrChange w:id="1967" w:author="Chen Heller" w:date="2023-03-12T10:46:00Z">
              <w:tcPr>
                <w:tcW w:w="1134" w:type="dxa"/>
              </w:tcPr>
            </w:tcPrChange>
          </w:tcPr>
          <w:p w14:paraId="344DE3AC" w14:textId="77777777" w:rsidR="003D0BDD" w:rsidRDefault="003D0BDD" w:rsidP="00974A4E">
            <w:pPr>
              <w:ind w:firstLine="0"/>
              <w:rPr>
                <w:ins w:id="1968" w:author="Chen Heller" w:date="2023-03-12T10:45:00Z"/>
              </w:rPr>
            </w:pPr>
            <w:ins w:id="1969" w:author="Chen Heller" w:date="2023-03-12T10:45:00Z">
              <w:r>
                <w:t>&lt;0.001*</w:t>
              </w:r>
            </w:ins>
          </w:p>
        </w:tc>
        <w:tc>
          <w:tcPr>
            <w:tcW w:w="1701" w:type="dxa"/>
            <w:tcPrChange w:id="1970" w:author="Chen Heller" w:date="2023-03-12T10:46:00Z">
              <w:tcPr>
                <w:tcW w:w="1701" w:type="dxa"/>
              </w:tcPr>
            </w:tcPrChange>
          </w:tcPr>
          <w:p w14:paraId="2B241993" w14:textId="77777777" w:rsidR="003D0BDD" w:rsidRDefault="003D0BDD" w:rsidP="00974A4E">
            <w:pPr>
              <w:ind w:firstLine="0"/>
              <w:rPr>
                <w:ins w:id="1971" w:author="Chen Heller" w:date="2023-03-12T10:45:00Z"/>
              </w:rPr>
            </w:pPr>
            <w:ins w:id="1972" w:author="Chen Heller" w:date="2023-03-12T10:45:00Z">
              <w:r>
                <w:t>-35.49, -14.36</w:t>
              </w:r>
            </w:ins>
          </w:p>
        </w:tc>
        <w:tc>
          <w:tcPr>
            <w:tcW w:w="709" w:type="dxa"/>
            <w:tcPrChange w:id="1973" w:author="Chen Heller" w:date="2023-03-12T10:46:00Z">
              <w:tcPr>
                <w:tcW w:w="709" w:type="dxa"/>
              </w:tcPr>
            </w:tcPrChange>
          </w:tcPr>
          <w:p w14:paraId="22F5D8F2" w14:textId="77777777" w:rsidR="003D0BDD" w:rsidRDefault="003D0BDD" w:rsidP="00974A4E">
            <w:pPr>
              <w:ind w:firstLine="0"/>
              <w:rPr>
                <w:ins w:id="1974" w:author="Chen Heller" w:date="2023-03-12T10:45:00Z"/>
              </w:rPr>
            </w:pPr>
            <w:ins w:id="1975" w:author="Chen Heller" w:date="2023-03-12T10:45:00Z">
              <w:r>
                <w:t>0.88</w:t>
              </w:r>
            </w:ins>
          </w:p>
        </w:tc>
      </w:tr>
      <w:tr w:rsidR="003D0BDD" w14:paraId="49C5EA52" w14:textId="77777777" w:rsidTr="003D0BDD">
        <w:trPr>
          <w:trHeight w:val="490"/>
          <w:ins w:id="1976" w:author="Chen Heller" w:date="2023-03-12T10:45:00Z"/>
          <w:trPrChange w:id="1977" w:author="Chen Heller" w:date="2023-03-12T10:46:00Z">
            <w:trPr>
              <w:trHeight w:val="490"/>
            </w:trPr>
          </w:trPrChange>
        </w:trPr>
        <w:tc>
          <w:tcPr>
            <w:tcW w:w="284" w:type="dxa"/>
            <w:tcPrChange w:id="1978" w:author="Chen Heller" w:date="2023-03-12T10:46:00Z">
              <w:tcPr>
                <w:tcW w:w="284" w:type="dxa"/>
              </w:tcPr>
            </w:tcPrChange>
          </w:tcPr>
          <w:p w14:paraId="6074EE4D" w14:textId="77777777" w:rsidR="003D0BDD" w:rsidRPr="00EA2CED" w:rsidRDefault="003D0BDD" w:rsidP="00974A4E">
            <w:pPr>
              <w:ind w:firstLine="0"/>
              <w:rPr>
                <w:ins w:id="1979" w:author="Chen Heller" w:date="2023-03-12T10:45:00Z"/>
                <w:b/>
                <w:bCs/>
              </w:rPr>
            </w:pPr>
          </w:p>
        </w:tc>
        <w:tc>
          <w:tcPr>
            <w:tcW w:w="2269" w:type="dxa"/>
            <w:tcPrChange w:id="1980" w:author="Chen Heller" w:date="2023-03-12T10:46:00Z">
              <w:tcPr>
                <w:tcW w:w="2269" w:type="dxa"/>
              </w:tcPr>
            </w:tcPrChange>
          </w:tcPr>
          <w:p w14:paraId="00E6FB89" w14:textId="205ACEBE" w:rsidR="003D0BDD" w:rsidRDefault="001A687C" w:rsidP="00974A4E">
            <w:pPr>
              <w:ind w:firstLine="0"/>
              <w:rPr>
                <w:ins w:id="1981" w:author="Chen Heller" w:date="2023-03-12T10:45:00Z"/>
                <w:b/>
                <w:bCs/>
              </w:rPr>
            </w:pPr>
            <w:ins w:id="1982" w:author="Chen Heller" w:date="2023-03-15T14:39:00Z">
              <w:r>
                <w:rPr>
                  <w:b/>
                  <w:bCs/>
                </w:rPr>
                <w:t>Reaching onset</w:t>
              </w:r>
            </w:ins>
          </w:p>
        </w:tc>
        <w:tc>
          <w:tcPr>
            <w:tcW w:w="1701" w:type="dxa"/>
            <w:tcPrChange w:id="1983" w:author="Chen Heller" w:date="2023-03-12T10:46:00Z">
              <w:tcPr>
                <w:tcW w:w="1701" w:type="dxa"/>
              </w:tcPr>
            </w:tcPrChange>
          </w:tcPr>
          <w:p w14:paraId="384C580A" w14:textId="77777777" w:rsidR="003D0BDD" w:rsidRDefault="003D0BDD" w:rsidP="00974A4E">
            <w:pPr>
              <w:ind w:firstLine="0"/>
              <w:rPr>
                <w:ins w:id="1984" w:author="Chen Heller" w:date="2023-03-12T10:45:00Z"/>
              </w:rPr>
            </w:pPr>
            <w:ins w:id="1985" w:author="Chen Heller" w:date="2023-03-12T10:45:00Z">
              <w:r>
                <w:t>-7.23 (96.02)</w:t>
              </w:r>
            </w:ins>
          </w:p>
        </w:tc>
        <w:tc>
          <w:tcPr>
            <w:tcW w:w="1701" w:type="dxa"/>
            <w:tcPrChange w:id="1986" w:author="Chen Heller" w:date="2023-03-12T10:46:00Z">
              <w:tcPr>
                <w:tcW w:w="1701" w:type="dxa"/>
              </w:tcPr>
            </w:tcPrChange>
          </w:tcPr>
          <w:p w14:paraId="63DA43FC" w14:textId="77777777" w:rsidR="003D0BDD" w:rsidRDefault="003D0BDD" w:rsidP="00974A4E">
            <w:pPr>
              <w:ind w:firstLine="0"/>
              <w:rPr>
                <w:ins w:id="1987" w:author="Chen Heller" w:date="2023-03-12T10:45:00Z"/>
              </w:rPr>
            </w:pPr>
            <w:ins w:id="1988" w:author="Chen Heller" w:date="2023-03-12T10:45:00Z">
              <w:r>
                <w:t>43.09 (107.69)</w:t>
              </w:r>
            </w:ins>
          </w:p>
        </w:tc>
        <w:tc>
          <w:tcPr>
            <w:tcW w:w="708" w:type="dxa"/>
            <w:tcPrChange w:id="1989" w:author="Chen Heller" w:date="2023-03-12T10:46:00Z">
              <w:tcPr>
                <w:tcW w:w="708" w:type="dxa"/>
              </w:tcPr>
            </w:tcPrChange>
          </w:tcPr>
          <w:p w14:paraId="476F035F" w14:textId="77777777" w:rsidR="003D0BDD" w:rsidRDefault="003D0BDD" w:rsidP="00974A4E">
            <w:pPr>
              <w:ind w:firstLine="0"/>
              <w:rPr>
                <w:ins w:id="1990" w:author="Chen Heller" w:date="2023-03-12T10:45:00Z"/>
              </w:rPr>
            </w:pPr>
          </w:p>
        </w:tc>
        <w:tc>
          <w:tcPr>
            <w:tcW w:w="1134" w:type="dxa"/>
            <w:tcPrChange w:id="1991" w:author="Chen Heller" w:date="2023-03-12T10:46:00Z">
              <w:tcPr>
                <w:tcW w:w="1134" w:type="dxa"/>
              </w:tcPr>
            </w:tcPrChange>
          </w:tcPr>
          <w:p w14:paraId="08E131C6" w14:textId="504AA130" w:rsidR="003D0BDD" w:rsidRDefault="003D0BDD" w:rsidP="00974A4E">
            <w:pPr>
              <w:ind w:firstLine="0"/>
              <w:rPr>
                <w:ins w:id="1992" w:author="Chen Heller" w:date="2023-03-12T10:45:00Z"/>
              </w:rPr>
            </w:pPr>
            <w:ins w:id="1993" w:author="Chen Heller" w:date="2023-03-12T10:45:00Z">
              <w:r>
                <w:t>0.</w:t>
              </w:r>
            </w:ins>
            <w:ins w:id="1994" w:author="Chen Heller" w:date="2023-03-12T12:49:00Z">
              <w:r w:rsidR="00CC7488">
                <w:t>16</w:t>
              </w:r>
            </w:ins>
            <w:ins w:id="1995" w:author="Chen Heller" w:date="2023-03-12T12:51:00Z">
              <w:r w:rsidR="002876D0">
                <w:t>1</w:t>
              </w:r>
            </w:ins>
          </w:p>
        </w:tc>
        <w:tc>
          <w:tcPr>
            <w:tcW w:w="1701" w:type="dxa"/>
            <w:tcPrChange w:id="1996" w:author="Chen Heller" w:date="2023-03-12T10:46:00Z">
              <w:tcPr>
                <w:tcW w:w="1701" w:type="dxa"/>
              </w:tcPr>
            </w:tcPrChange>
          </w:tcPr>
          <w:p w14:paraId="423F3FBD" w14:textId="1438DE76" w:rsidR="003D0BDD" w:rsidRDefault="005F073D" w:rsidP="00974A4E">
            <w:pPr>
              <w:ind w:firstLine="0"/>
              <w:rPr>
                <w:ins w:id="1997" w:author="Chen Heller" w:date="2023-03-12T10:45:00Z"/>
              </w:rPr>
            </w:pPr>
            <w:ins w:id="1998" w:author="Chen Heller" w:date="2023-03-12T11:19:00Z">
              <w:r>
                <w:t>-</w:t>
              </w:r>
            </w:ins>
            <w:ins w:id="1999" w:author="Chen Heller" w:date="2023-03-12T12:49:00Z">
              <w:r w:rsidR="00CC7488">
                <w:t>119, 17.90</w:t>
              </w:r>
            </w:ins>
          </w:p>
        </w:tc>
        <w:tc>
          <w:tcPr>
            <w:tcW w:w="709" w:type="dxa"/>
            <w:tcPrChange w:id="2000" w:author="Chen Heller" w:date="2023-03-12T10:46:00Z">
              <w:tcPr>
                <w:tcW w:w="709" w:type="dxa"/>
              </w:tcPr>
            </w:tcPrChange>
          </w:tcPr>
          <w:p w14:paraId="0F7D0217" w14:textId="2C226047" w:rsidR="003D0BDD" w:rsidRDefault="003D0BDD" w:rsidP="00974A4E">
            <w:pPr>
              <w:ind w:firstLine="0"/>
              <w:rPr>
                <w:ins w:id="2001" w:author="Chen Heller" w:date="2023-03-12T10:45:00Z"/>
              </w:rPr>
            </w:pPr>
            <w:ins w:id="2002" w:author="Chen Heller" w:date="2023-03-12T10:45:00Z">
              <w:r>
                <w:t>0.</w:t>
              </w:r>
            </w:ins>
            <w:ins w:id="2003" w:author="Chen Heller" w:date="2023-03-12T12:49:00Z">
              <w:r w:rsidR="00CC7488">
                <w:t>26</w:t>
              </w:r>
            </w:ins>
          </w:p>
        </w:tc>
      </w:tr>
      <w:tr w:rsidR="003D0BDD" w14:paraId="3E5C4A62" w14:textId="77777777" w:rsidTr="003D0BDD">
        <w:trPr>
          <w:trHeight w:val="490"/>
          <w:ins w:id="2004" w:author="Chen Heller" w:date="2023-03-12T10:45:00Z"/>
          <w:trPrChange w:id="2005" w:author="Chen Heller" w:date="2023-03-12T10:46:00Z">
            <w:trPr>
              <w:trHeight w:val="490"/>
            </w:trPr>
          </w:trPrChange>
        </w:trPr>
        <w:tc>
          <w:tcPr>
            <w:tcW w:w="284" w:type="dxa"/>
            <w:tcPrChange w:id="2006" w:author="Chen Heller" w:date="2023-03-12T10:46:00Z">
              <w:tcPr>
                <w:tcW w:w="284" w:type="dxa"/>
              </w:tcPr>
            </w:tcPrChange>
          </w:tcPr>
          <w:p w14:paraId="48BB2DF2" w14:textId="77777777" w:rsidR="003D0BDD" w:rsidRPr="00EA2CED" w:rsidRDefault="003D0BDD" w:rsidP="00974A4E">
            <w:pPr>
              <w:ind w:firstLine="0"/>
              <w:rPr>
                <w:ins w:id="2007" w:author="Chen Heller" w:date="2023-03-12T10:45:00Z"/>
                <w:b/>
                <w:bCs/>
              </w:rPr>
            </w:pPr>
          </w:p>
        </w:tc>
        <w:tc>
          <w:tcPr>
            <w:tcW w:w="2269" w:type="dxa"/>
            <w:tcPrChange w:id="2008" w:author="Chen Heller" w:date="2023-03-12T10:46:00Z">
              <w:tcPr>
                <w:tcW w:w="2269" w:type="dxa"/>
              </w:tcPr>
            </w:tcPrChange>
          </w:tcPr>
          <w:p w14:paraId="4FDE74CE" w14:textId="77777777" w:rsidR="003D0BDD" w:rsidRDefault="003D0BDD" w:rsidP="00974A4E">
            <w:pPr>
              <w:ind w:firstLine="0"/>
              <w:rPr>
                <w:ins w:id="2009" w:author="Chen Heller" w:date="2023-03-12T10:45:00Z"/>
                <w:b/>
                <w:bCs/>
              </w:rPr>
            </w:pPr>
            <w:ins w:id="2010" w:author="Chen Heller" w:date="2023-03-12T10:45:00Z">
              <w:r>
                <w:rPr>
                  <w:b/>
                  <w:bCs/>
                </w:rPr>
                <w:t>Reaching</w:t>
              </w:r>
              <w:r w:rsidRPr="00EA2CED">
                <w:rPr>
                  <w:b/>
                  <w:bCs/>
                </w:rPr>
                <w:t xml:space="preserve"> </w:t>
              </w:r>
              <w:r>
                <w:rPr>
                  <w:b/>
                  <w:bCs/>
                </w:rPr>
                <w:t>duration</w:t>
              </w:r>
            </w:ins>
          </w:p>
        </w:tc>
        <w:tc>
          <w:tcPr>
            <w:tcW w:w="1701" w:type="dxa"/>
            <w:tcPrChange w:id="2011" w:author="Chen Heller" w:date="2023-03-12T10:46:00Z">
              <w:tcPr>
                <w:tcW w:w="1701" w:type="dxa"/>
              </w:tcPr>
            </w:tcPrChange>
          </w:tcPr>
          <w:p w14:paraId="2433DF26" w14:textId="77777777" w:rsidR="003D0BDD" w:rsidRDefault="003D0BDD" w:rsidP="00974A4E">
            <w:pPr>
              <w:ind w:firstLine="0"/>
              <w:rPr>
                <w:ins w:id="2012" w:author="Chen Heller" w:date="2023-03-12T10:45:00Z"/>
              </w:rPr>
            </w:pPr>
            <w:ins w:id="2013" w:author="Chen Heller" w:date="2023-03-12T10:45:00Z">
              <w:r>
                <w:t>-76.53 (132.92)</w:t>
              </w:r>
            </w:ins>
          </w:p>
        </w:tc>
        <w:tc>
          <w:tcPr>
            <w:tcW w:w="1701" w:type="dxa"/>
            <w:tcPrChange w:id="2014" w:author="Chen Heller" w:date="2023-03-12T10:46:00Z">
              <w:tcPr>
                <w:tcW w:w="1701" w:type="dxa"/>
              </w:tcPr>
            </w:tcPrChange>
          </w:tcPr>
          <w:p w14:paraId="75048640" w14:textId="77777777" w:rsidR="003D0BDD" w:rsidRDefault="003D0BDD" w:rsidP="00974A4E">
            <w:pPr>
              <w:ind w:firstLine="0"/>
              <w:rPr>
                <w:ins w:id="2015" w:author="Chen Heller" w:date="2023-03-12T10:45:00Z"/>
              </w:rPr>
            </w:pPr>
            <w:ins w:id="2016" w:author="Chen Heller" w:date="2023-03-12T10:45:00Z">
              <w:r>
                <w:t>185.76 (108.72)</w:t>
              </w:r>
            </w:ins>
          </w:p>
        </w:tc>
        <w:tc>
          <w:tcPr>
            <w:tcW w:w="708" w:type="dxa"/>
            <w:tcPrChange w:id="2017" w:author="Chen Heller" w:date="2023-03-12T10:46:00Z">
              <w:tcPr>
                <w:tcW w:w="708" w:type="dxa"/>
              </w:tcPr>
            </w:tcPrChange>
          </w:tcPr>
          <w:p w14:paraId="499F3019" w14:textId="77777777" w:rsidR="003D0BDD" w:rsidRDefault="003D0BDD" w:rsidP="00974A4E">
            <w:pPr>
              <w:ind w:firstLine="0"/>
              <w:rPr>
                <w:ins w:id="2018" w:author="Chen Heller" w:date="2023-03-12T10:45:00Z"/>
              </w:rPr>
            </w:pPr>
          </w:p>
        </w:tc>
        <w:tc>
          <w:tcPr>
            <w:tcW w:w="1134" w:type="dxa"/>
            <w:tcPrChange w:id="2019" w:author="Chen Heller" w:date="2023-03-12T10:46:00Z">
              <w:tcPr>
                <w:tcW w:w="1134" w:type="dxa"/>
              </w:tcPr>
            </w:tcPrChange>
          </w:tcPr>
          <w:p w14:paraId="7B0509D1" w14:textId="77777777" w:rsidR="003D0BDD" w:rsidRDefault="003D0BDD" w:rsidP="00974A4E">
            <w:pPr>
              <w:ind w:firstLine="0"/>
              <w:rPr>
                <w:ins w:id="2020" w:author="Chen Heller" w:date="2023-03-12T10:45:00Z"/>
              </w:rPr>
            </w:pPr>
            <w:ins w:id="2021" w:author="Chen Heller" w:date="2023-03-12T10:45:00Z">
              <w:r>
                <w:t>&lt;0.001*</w:t>
              </w:r>
            </w:ins>
          </w:p>
        </w:tc>
        <w:tc>
          <w:tcPr>
            <w:tcW w:w="1701" w:type="dxa"/>
            <w:tcPrChange w:id="2022" w:author="Chen Heller" w:date="2023-03-12T10:46:00Z">
              <w:tcPr>
                <w:tcW w:w="1701" w:type="dxa"/>
              </w:tcPr>
            </w:tcPrChange>
          </w:tcPr>
          <w:p w14:paraId="0B5695DC" w14:textId="77777777" w:rsidR="003D0BDD" w:rsidRDefault="003D0BDD" w:rsidP="00974A4E">
            <w:pPr>
              <w:ind w:firstLine="0"/>
              <w:rPr>
                <w:ins w:id="2023" w:author="Chen Heller" w:date="2023-03-12T10:45:00Z"/>
              </w:rPr>
            </w:pPr>
            <w:commentRangeStart w:id="2024"/>
            <w:ins w:id="2025" w:author="Chen Heller" w:date="2023-03-12T10:45:00Z">
              <w:r>
                <w:t>-335.79, -188.56</w:t>
              </w:r>
            </w:ins>
            <w:commentRangeEnd w:id="2024"/>
            <w:ins w:id="2026" w:author="Chen Heller" w:date="2023-03-12T11:06:00Z">
              <w:r w:rsidR="00457043">
                <w:rPr>
                  <w:rStyle w:val="CommentReference"/>
                </w:rPr>
                <w:commentReference w:id="2024"/>
              </w:r>
            </w:ins>
          </w:p>
        </w:tc>
        <w:tc>
          <w:tcPr>
            <w:tcW w:w="709" w:type="dxa"/>
            <w:tcPrChange w:id="2027" w:author="Chen Heller" w:date="2023-03-12T10:46:00Z">
              <w:tcPr>
                <w:tcW w:w="709" w:type="dxa"/>
              </w:tcPr>
            </w:tcPrChange>
          </w:tcPr>
          <w:p w14:paraId="13BFC103" w14:textId="77777777" w:rsidR="003D0BDD" w:rsidRDefault="003D0BDD" w:rsidP="00974A4E">
            <w:pPr>
              <w:ind w:firstLine="0"/>
              <w:rPr>
                <w:ins w:id="2028" w:author="Chen Heller" w:date="2023-03-12T10:45:00Z"/>
              </w:rPr>
            </w:pPr>
            <w:ins w:id="2029" w:author="Chen Heller" w:date="2023-03-12T10:45:00Z">
              <w:r>
                <w:t>1.25</w:t>
              </w:r>
            </w:ins>
          </w:p>
        </w:tc>
      </w:tr>
      <w:tr w:rsidR="003D0BDD" w14:paraId="5B2FF22E" w14:textId="77777777" w:rsidTr="003D0BDD">
        <w:trPr>
          <w:trHeight w:val="351"/>
          <w:ins w:id="2030" w:author="Chen Heller" w:date="2023-03-12T10:45:00Z"/>
          <w:trPrChange w:id="2031" w:author="Chen Heller" w:date="2023-03-12T10:46:00Z">
            <w:trPr>
              <w:trHeight w:val="351"/>
            </w:trPr>
          </w:trPrChange>
        </w:trPr>
        <w:tc>
          <w:tcPr>
            <w:tcW w:w="10207" w:type="dxa"/>
            <w:gridSpan w:val="8"/>
            <w:tcBorders>
              <w:top w:val="single" w:sz="12" w:space="0" w:color="000000"/>
            </w:tcBorders>
            <w:tcPrChange w:id="2032"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33" w:author="Chen Heller" w:date="2023-03-12T10:45:00Z"/>
                <w:b/>
                <w:bCs/>
              </w:rPr>
            </w:pPr>
            <w:ins w:id="2034" w:author="Chen Heller" w:date="2023-03-12T10:45:00Z">
              <w:r w:rsidRPr="00974A4E">
                <w:rPr>
                  <w:b/>
                  <w:bCs/>
                </w:rPr>
                <w:t>Keyboard</w:t>
              </w:r>
            </w:ins>
          </w:p>
        </w:tc>
      </w:tr>
      <w:tr w:rsidR="003D0BDD" w14:paraId="16ACA0DE" w14:textId="77777777" w:rsidTr="003D0BDD">
        <w:trPr>
          <w:trHeight w:val="490"/>
          <w:ins w:id="2035" w:author="Chen Heller" w:date="2023-03-12T10:45:00Z"/>
          <w:trPrChange w:id="2036" w:author="Chen Heller" w:date="2023-03-12T10:46:00Z">
            <w:trPr>
              <w:trHeight w:val="490"/>
            </w:trPr>
          </w:trPrChange>
        </w:trPr>
        <w:tc>
          <w:tcPr>
            <w:tcW w:w="284" w:type="dxa"/>
            <w:tcBorders>
              <w:bottom w:val="single" w:sz="12" w:space="0" w:color="auto"/>
            </w:tcBorders>
            <w:tcPrChange w:id="2037"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38" w:author="Chen Heller" w:date="2023-03-12T10:45:00Z"/>
                <w:b/>
                <w:bCs/>
              </w:rPr>
            </w:pPr>
          </w:p>
        </w:tc>
        <w:tc>
          <w:tcPr>
            <w:tcW w:w="2269" w:type="dxa"/>
            <w:tcBorders>
              <w:bottom w:val="single" w:sz="12" w:space="0" w:color="auto"/>
            </w:tcBorders>
            <w:tcPrChange w:id="2039"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40" w:author="Chen Heller" w:date="2023-03-12T10:45:00Z"/>
                <w:b/>
                <w:bCs/>
              </w:rPr>
            </w:pPr>
            <w:ins w:id="2041" w:author="Chen Heller" w:date="2023-03-12T10:45:00Z">
              <w:r>
                <w:rPr>
                  <w:b/>
                  <w:bCs/>
                </w:rPr>
                <w:t>Response Time</w:t>
              </w:r>
            </w:ins>
          </w:p>
        </w:tc>
        <w:tc>
          <w:tcPr>
            <w:tcW w:w="1701" w:type="dxa"/>
            <w:tcBorders>
              <w:bottom w:val="single" w:sz="12" w:space="0" w:color="auto"/>
            </w:tcBorders>
            <w:tcPrChange w:id="2042"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43" w:author="Chen Heller" w:date="2023-03-12T10:45:00Z"/>
              </w:rPr>
            </w:pPr>
            <w:ins w:id="2044" w:author="Chen Heller" w:date="2023-03-12T10:45:00Z">
              <w:r>
                <w:t>-121.72 (115.81)</w:t>
              </w:r>
            </w:ins>
          </w:p>
        </w:tc>
        <w:tc>
          <w:tcPr>
            <w:tcW w:w="1701" w:type="dxa"/>
            <w:tcBorders>
              <w:bottom w:val="single" w:sz="12" w:space="0" w:color="auto"/>
            </w:tcBorders>
            <w:tcPrChange w:id="2045"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46" w:author="Chen Heller" w:date="2023-03-12T10:45:00Z"/>
              </w:rPr>
            </w:pPr>
            <w:ins w:id="2047" w:author="Chen Heller" w:date="2023-03-12T10:45:00Z">
              <w:r>
                <w:t>151.84 (121.60)</w:t>
              </w:r>
            </w:ins>
          </w:p>
        </w:tc>
        <w:tc>
          <w:tcPr>
            <w:tcW w:w="708" w:type="dxa"/>
            <w:tcBorders>
              <w:bottom w:val="single" w:sz="12" w:space="0" w:color="auto"/>
            </w:tcBorders>
            <w:tcPrChange w:id="2048"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49" w:author="Chen Heller" w:date="2023-03-12T10:45:00Z"/>
              </w:rPr>
            </w:pPr>
            <w:ins w:id="2050" w:author="Chen Heller" w:date="2023-03-12T10:45:00Z">
              <w:r>
                <w:t>6.49</w:t>
              </w:r>
            </w:ins>
          </w:p>
        </w:tc>
        <w:tc>
          <w:tcPr>
            <w:tcW w:w="1134" w:type="dxa"/>
            <w:tcBorders>
              <w:bottom w:val="single" w:sz="12" w:space="0" w:color="auto"/>
            </w:tcBorders>
            <w:tcPrChange w:id="2051"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52" w:author="Chen Heller" w:date="2023-03-12T10:45:00Z"/>
              </w:rPr>
            </w:pPr>
            <w:ins w:id="2053" w:author="Chen Heller" w:date="2023-03-12T10:45:00Z">
              <w:r>
                <w:t>&lt;0.001*</w:t>
              </w:r>
            </w:ins>
          </w:p>
        </w:tc>
        <w:tc>
          <w:tcPr>
            <w:tcW w:w="1701" w:type="dxa"/>
            <w:tcBorders>
              <w:bottom w:val="single" w:sz="12" w:space="0" w:color="auto"/>
            </w:tcBorders>
            <w:tcPrChange w:id="2054"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55" w:author="Chen Heller" w:date="2023-03-12T10:45:00Z"/>
              </w:rPr>
            </w:pPr>
            <w:ins w:id="2056" w:author="Chen Heller" w:date="2023-03-12T10:45:00Z">
              <w:r>
                <w:t>-359.66, -187.48</w:t>
              </w:r>
            </w:ins>
          </w:p>
        </w:tc>
        <w:tc>
          <w:tcPr>
            <w:tcW w:w="709" w:type="dxa"/>
            <w:tcBorders>
              <w:bottom w:val="single" w:sz="12" w:space="0" w:color="auto"/>
            </w:tcBorders>
            <w:tcPrChange w:id="2057"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58" w:author="Chen Heller" w:date="2023-03-12T10:45:00Z"/>
              </w:rPr>
            </w:pPr>
            <w:ins w:id="2059" w:author="Chen Heller" w:date="2023-03-12T10:45:00Z">
              <w:r>
                <w:t>1.18</w:t>
              </w:r>
            </w:ins>
          </w:p>
        </w:tc>
      </w:tr>
      <w:tr w:rsidR="003D0BDD" w14:paraId="5D6C949B" w14:textId="77777777" w:rsidTr="003D0BDD">
        <w:trPr>
          <w:trHeight w:val="490"/>
          <w:ins w:id="2060" w:author="Chen Heller" w:date="2023-03-12T10:45:00Z"/>
          <w:trPrChange w:id="2061" w:author="Chen Heller" w:date="2023-03-12T10:46:00Z">
            <w:trPr>
              <w:trHeight w:val="490"/>
            </w:trPr>
          </w:trPrChange>
        </w:trPr>
        <w:tc>
          <w:tcPr>
            <w:tcW w:w="10207" w:type="dxa"/>
            <w:gridSpan w:val="8"/>
            <w:tcBorders>
              <w:top w:val="single" w:sz="12" w:space="0" w:color="auto"/>
            </w:tcBorders>
            <w:tcPrChange w:id="2062"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63" w:author="Chen Heller" w:date="2023-03-12T10:45:00Z"/>
                <w:sz w:val="22"/>
                <w:szCs w:val="22"/>
              </w:rPr>
            </w:pPr>
            <w:ins w:id="2064" w:author="Chen Heller" w:date="2023-03-12T10:45:00Z">
              <w:r w:rsidRPr="00EA2CED">
                <w:rPr>
                  <w:i/>
                  <w:iCs/>
                  <w:sz w:val="22"/>
                  <w:szCs w:val="22"/>
                </w:rPr>
                <w:t xml:space="preserve">Note. </w:t>
              </w:r>
              <w:r>
                <w:rPr>
                  <w:sz w:val="22"/>
                  <w:szCs w:val="22"/>
                </w:rPr>
                <w:t>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65" w:author="Chen Heller" w:date="2023-03-12T10:45:00Z"/>
              </w:rPr>
            </w:pPr>
            <w:ins w:id="2066" w:author="Chen Heller" w:date="2023-03-12T10:45:00Z">
              <w:r w:rsidRPr="00EA2CED">
                <w:rPr>
                  <w:sz w:val="22"/>
                  <w:szCs w:val="22"/>
                </w:rPr>
                <w:t xml:space="preserve">* p &lt; </w:t>
              </w:r>
              <w:r>
                <w:rPr>
                  <w:sz w:val="22"/>
                  <w:szCs w:val="22"/>
                </w:rPr>
                <w:t xml:space="preserve">p-value for </w:t>
              </w:r>
            </w:ins>
            <m:oMath>
              <m:r>
                <w:ins w:id="2067" w:author="Chen Heller" w:date="2023-03-12T10:45:00Z">
                  <w:rPr>
                    <w:rFonts w:ascii="Cambria Math" w:hAnsi="Cambria Math"/>
                    <w:sz w:val="22"/>
                    <w:szCs w:val="22"/>
                  </w:rPr>
                  <m:t>α=0.05</m:t>
                </w:ins>
              </m:r>
            </m:oMath>
            <w:ins w:id="2068"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69" w:author="Chen Heller" w:date="2023-03-15T11:32:00Z"/>
        </w:rPr>
      </w:pPr>
    </w:p>
    <w:p w14:paraId="74245F29" w14:textId="77777777" w:rsidR="00AB541D" w:rsidRDefault="00AB541D" w:rsidP="00AB541D">
      <w:pPr>
        <w:pStyle w:val="Caption"/>
        <w:keepNext/>
        <w:rPr>
          <w:ins w:id="2070" w:author="Chen Heller" w:date="2023-03-15T11:32:00Z"/>
        </w:rPr>
      </w:pPr>
    </w:p>
    <w:p w14:paraId="7067EB8C" w14:textId="31AAB107" w:rsidR="00AB541D" w:rsidRPr="0041788E" w:rsidRDefault="00AB541D" w:rsidP="00E04DE0">
      <w:pPr>
        <w:pStyle w:val="TableFigure"/>
        <w:rPr>
          <w:ins w:id="2071" w:author="Chen Heller" w:date="2023-03-15T11:33:00Z"/>
          <w:i/>
          <w:iCs/>
          <w:rPrChange w:id="2072" w:author="Chen Heller" w:date="2023-03-19T14:20:00Z">
            <w:rPr>
              <w:ins w:id="2073" w:author="Chen Heller" w:date="2023-03-15T11:33:00Z"/>
              <w:b/>
              <w:bCs/>
              <w:i w:val="0"/>
              <w:iCs w:val="0"/>
            </w:rPr>
          </w:rPrChange>
        </w:rPr>
        <w:pPrChange w:id="2074" w:author="Chen Heller" w:date="2023-05-08T11:14:00Z">
          <w:pPr>
            <w:pStyle w:val="Caption"/>
            <w:keepNext/>
          </w:pPr>
        </w:pPrChange>
      </w:pPr>
      <w:bookmarkStart w:id="2075" w:name="_Ref134436820"/>
      <w:ins w:id="2076" w:author="Chen Heller" w:date="2023-03-15T11:33:00Z">
        <w:r w:rsidRPr="00E04DE0">
          <w:t xml:space="preserve">Table </w:t>
        </w:r>
        <w:r w:rsidRPr="00E04DE0">
          <w:fldChar w:fldCharType="begin"/>
        </w:r>
        <w:r w:rsidRPr="00E04DE0">
          <w:instrText xml:space="preserve"> SEQ Table \* ARABIC </w:instrText>
        </w:r>
      </w:ins>
      <w:r w:rsidRPr="00E04DE0">
        <w:fldChar w:fldCharType="separate"/>
      </w:r>
      <w:ins w:id="2077" w:author="Chen Heller" w:date="2023-03-15T11:33:00Z">
        <w:r w:rsidRPr="00E04DE0">
          <w:rPr>
            <w:noProof/>
          </w:rPr>
          <w:t>3</w:t>
        </w:r>
        <w:r w:rsidRPr="00E04DE0">
          <w:fldChar w:fldCharType="end"/>
        </w:r>
        <w:bookmarkEnd w:id="2075"/>
      </w:ins>
    </w:p>
    <w:p w14:paraId="7C56322E" w14:textId="4184EE16" w:rsidR="00AB541D" w:rsidRPr="0041788E" w:rsidRDefault="00AB541D">
      <w:pPr>
        <w:pStyle w:val="Caption"/>
        <w:keepNext/>
        <w:spacing w:line="480" w:lineRule="auto"/>
        <w:rPr>
          <w:ins w:id="2078" w:author="Chen Heller" w:date="2023-03-15T11:33:00Z"/>
          <w:szCs w:val="20"/>
          <w:rPrChange w:id="2079" w:author="Chen Heller" w:date="2023-03-19T14:22:00Z">
            <w:rPr>
              <w:ins w:id="2080" w:author="Chen Heller" w:date="2023-03-15T11:33:00Z"/>
            </w:rPr>
          </w:rPrChange>
        </w:rPr>
        <w:pPrChange w:id="2081" w:author="Chen Heller" w:date="2023-03-15T11:33:00Z">
          <w:pPr/>
        </w:pPrChange>
      </w:pPr>
      <w:ins w:id="2082" w:author="Chen Heller" w:date="2023-03-15T11:33:00Z">
        <w:r w:rsidRPr="0041788E">
          <w:rPr>
            <w:sz w:val="24"/>
            <w:szCs w:val="20"/>
            <w:rPrChange w:id="2083" w:author="Chen Heller" w:date="2023-03-19T14:22:00Z">
              <w:rPr>
                <w:i/>
                <w:iCs/>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84" w:author="Chen Heller" w:date="2023-03-15T11:32:00Z"/>
        </w:trPr>
        <w:tc>
          <w:tcPr>
            <w:tcW w:w="2126" w:type="dxa"/>
            <w:tcBorders>
              <w:top w:val="single" w:sz="12" w:space="0" w:color="auto"/>
            </w:tcBorders>
          </w:tcPr>
          <w:p w14:paraId="56B04682" w14:textId="77777777" w:rsidR="00AB541D" w:rsidRDefault="00AB541D" w:rsidP="00591FDA">
            <w:pPr>
              <w:ind w:firstLine="0"/>
              <w:rPr>
                <w:ins w:id="2085"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86" w:author="Chen Heller" w:date="2023-03-15T11:32:00Z"/>
                <w:b/>
                <w:bCs/>
              </w:rPr>
            </w:pPr>
            <w:ins w:id="2087"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88" w:author="Chen Heller" w:date="2023-03-15T11:32:00Z"/>
                <w:b/>
                <w:bCs/>
              </w:rPr>
            </w:pPr>
            <w:ins w:id="2089"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90"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91"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92" w:author="Chen Heller" w:date="2023-03-15T11:32:00Z"/>
              </w:rPr>
            </w:pPr>
          </w:p>
        </w:tc>
      </w:tr>
      <w:tr w:rsidR="00AB541D" w14:paraId="0B6F6DA1" w14:textId="77777777" w:rsidTr="00591FDA">
        <w:trPr>
          <w:trHeight w:val="254"/>
          <w:ins w:id="2093"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94"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95" w:author="Chen Heller" w:date="2023-03-15T11:32:00Z"/>
                <w:b/>
                <w:bCs/>
              </w:rPr>
            </w:pPr>
            <w:ins w:id="2096"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97" w:author="Chen Heller" w:date="2023-03-15T11:32:00Z"/>
                <w:b/>
                <w:bCs/>
              </w:rPr>
            </w:pPr>
            <w:ins w:id="2098"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99" w:author="Chen Heller" w:date="2023-03-15T11:32:00Z"/>
                <w:b/>
                <w:bCs/>
              </w:rPr>
            </w:pPr>
            <w:ins w:id="2100" w:author="Chen Heller" w:date="2023-03-15T11:32:00Z">
              <w:r>
                <w:rPr>
                  <w:b/>
                  <w:bCs/>
                </w:rPr>
                <w:t>t(29)</w:t>
              </w:r>
            </w:ins>
          </w:p>
        </w:tc>
        <w:tc>
          <w:tcPr>
            <w:tcW w:w="992" w:type="dxa"/>
            <w:tcBorders>
              <w:bottom w:val="single" w:sz="12" w:space="0" w:color="auto"/>
            </w:tcBorders>
          </w:tcPr>
          <w:p w14:paraId="7BE488D2" w14:textId="77777777" w:rsidR="00AB541D" w:rsidRPr="00EA2CED" w:rsidRDefault="00AB541D" w:rsidP="00591FDA">
            <w:pPr>
              <w:ind w:firstLine="0"/>
              <w:rPr>
                <w:ins w:id="2101" w:author="Chen Heller" w:date="2023-03-15T11:32:00Z"/>
                <w:b/>
                <w:bCs/>
              </w:rPr>
            </w:pPr>
            <w:ins w:id="2102"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103" w:author="Chen Heller" w:date="2023-03-15T11:32:00Z"/>
                <w:b/>
                <w:bCs/>
              </w:rPr>
            </w:pPr>
            <w:ins w:id="2104" w:author="Chen Heller" w:date="2023-03-15T11:32:00Z">
              <w:r>
                <w:rPr>
                  <w:b/>
                  <w:bCs/>
                </w:rPr>
                <w:t>CI</w:t>
              </w:r>
            </w:ins>
          </w:p>
        </w:tc>
      </w:tr>
      <w:tr w:rsidR="00AB541D" w14:paraId="44C7C59F" w14:textId="77777777" w:rsidTr="00591FDA">
        <w:trPr>
          <w:trHeight w:val="490"/>
          <w:ins w:id="2105" w:author="Chen Heller" w:date="2023-03-15T11:32:00Z"/>
        </w:trPr>
        <w:tc>
          <w:tcPr>
            <w:tcW w:w="2126" w:type="dxa"/>
          </w:tcPr>
          <w:p w14:paraId="4CCD72E2" w14:textId="77777777" w:rsidR="00AB541D" w:rsidRPr="00EA2CED" w:rsidRDefault="00AB541D" w:rsidP="00591FDA">
            <w:pPr>
              <w:ind w:firstLine="0"/>
              <w:rPr>
                <w:ins w:id="2106" w:author="Chen Heller" w:date="2023-03-15T11:32:00Z"/>
                <w:b/>
                <w:bCs/>
              </w:rPr>
            </w:pPr>
            <w:ins w:id="2107" w:author="Chen Heller" w:date="2023-03-15T11:32:00Z">
              <w:r>
                <w:rPr>
                  <w:b/>
                  <w:bCs/>
                </w:rPr>
                <w:t>Early responses</w:t>
              </w:r>
            </w:ins>
          </w:p>
        </w:tc>
        <w:tc>
          <w:tcPr>
            <w:tcW w:w="1701" w:type="dxa"/>
          </w:tcPr>
          <w:p w14:paraId="00BD2731" w14:textId="77777777" w:rsidR="00AB541D" w:rsidRDefault="00AB541D" w:rsidP="00591FDA">
            <w:pPr>
              <w:ind w:firstLine="0"/>
              <w:rPr>
                <w:ins w:id="2108" w:author="Chen Heller" w:date="2023-03-15T11:32:00Z"/>
              </w:rPr>
            </w:pPr>
            <w:ins w:id="2109" w:author="Chen Heller" w:date="2023-03-15T11:32:00Z">
              <w:r>
                <w:t>23.26 (19.79)</w:t>
              </w:r>
            </w:ins>
          </w:p>
        </w:tc>
        <w:tc>
          <w:tcPr>
            <w:tcW w:w="1701" w:type="dxa"/>
          </w:tcPr>
          <w:p w14:paraId="7395232B" w14:textId="77777777" w:rsidR="00AB541D" w:rsidRDefault="00AB541D" w:rsidP="00591FDA">
            <w:pPr>
              <w:ind w:firstLine="0"/>
              <w:rPr>
                <w:ins w:id="2110" w:author="Chen Heller" w:date="2023-03-15T11:32:00Z"/>
              </w:rPr>
            </w:pPr>
            <w:ins w:id="2111" w:author="Chen Heller" w:date="2023-03-15T11:32:00Z">
              <w:r>
                <w:t>0 (0)</w:t>
              </w:r>
            </w:ins>
          </w:p>
        </w:tc>
        <w:tc>
          <w:tcPr>
            <w:tcW w:w="709" w:type="dxa"/>
          </w:tcPr>
          <w:p w14:paraId="3B731472" w14:textId="77777777" w:rsidR="00AB541D" w:rsidRDefault="00AB541D" w:rsidP="00591FDA">
            <w:pPr>
              <w:ind w:firstLine="0"/>
              <w:rPr>
                <w:ins w:id="2112" w:author="Chen Heller" w:date="2023-03-15T11:32:00Z"/>
              </w:rPr>
            </w:pPr>
            <w:ins w:id="2113" w:author="Chen Heller" w:date="2023-03-15T11:32:00Z">
              <w:r>
                <w:t>6.43</w:t>
              </w:r>
            </w:ins>
          </w:p>
        </w:tc>
        <w:tc>
          <w:tcPr>
            <w:tcW w:w="992" w:type="dxa"/>
          </w:tcPr>
          <w:p w14:paraId="48E4271D" w14:textId="77777777" w:rsidR="00AB541D" w:rsidRDefault="00AB541D" w:rsidP="00591FDA">
            <w:pPr>
              <w:ind w:firstLine="0"/>
              <w:rPr>
                <w:ins w:id="2114" w:author="Chen Heller" w:date="2023-03-15T11:32:00Z"/>
              </w:rPr>
            </w:pPr>
            <w:ins w:id="2115" w:author="Chen Heller" w:date="2023-03-15T11:32:00Z">
              <w:r>
                <w:t>&lt;0.001</w:t>
              </w:r>
            </w:ins>
          </w:p>
        </w:tc>
        <w:tc>
          <w:tcPr>
            <w:tcW w:w="1702" w:type="dxa"/>
          </w:tcPr>
          <w:p w14:paraId="73BD6B3C" w14:textId="77777777" w:rsidR="00AB541D" w:rsidRDefault="00AB541D" w:rsidP="00591FDA">
            <w:pPr>
              <w:ind w:firstLine="0"/>
              <w:rPr>
                <w:ins w:id="2116" w:author="Chen Heller" w:date="2023-03-15T11:32:00Z"/>
              </w:rPr>
            </w:pPr>
            <w:ins w:id="2117" w:author="Chen Heller" w:date="2023-03-15T11:32:00Z">
              <w:r>
                <w:t>15.87, 30.65</w:t>
              </w:r>
            </w:ins>
          </w:p>
        </w:tc>
      </w:tr>
      <w:tr w:rsidR="00AB541D" w14:paraId="2B824E8E" w14:textId="77777777" w:rsidTr="00591FDA">
        <w:trPr>
          <w:trHeight w:val="490"/>
          <w:ins w:id="2118" w:author="Chen Heller" w:date="2023-03-15T11:32:00Z"/>
        </w:trPr>
        <w:tc>
          <w:tcPr>
            <w:tcW w:w="2126" w:type="dxa"/>
          </w:tcPr>
          <w:p w14:paraId="3EF54319" w14:textId="77777777" w:rsidR="00AB541D" w:rsidRPr="00EA2CED" w:rsidRDefault="00AB541D" w:rsidP="00591FDA">
            <w:pPr>
              <w:ind w:firstLine="0"/>
              <w:rPr>
                <w:ins w:id="2119" w:author="Chen Heller" w:date="2023-03-15T11:32:00Z"/>
                <w:b/>
                <w:bCs/>
              </w:rPr>
            </w:pPr>
            <w:ins w:id="2120" w:author="Chen Heller" w:date="2023-03-15T11:32:00Z">
              <w:r>
                <w:rPr>
                  <w:b/>
                  <w:bCs/>
                </w:rPr>
                <w:t>Late responses</w:t>
              </w:r>
            </w:ins>
          </w:p>
        </w:tc>
        <w:tc>
          <w:tcPr>
            <w:tcW w:w="1701" w:type="dxa"/>
          </w:tcPr>
          <w:p w14:paraId="621BE3DB" w14:textId="77777777" w:rsidR="00AB541D" w:rsidRDefault="00AB541D" w:rsidP="00591FDA">
            <w:pPr>
              <w:ind w:firstLine="0"/>
              <w:rPr>
                <w:ins w:id="2121" w:author="Chen Heller" w:date="2023-03-15T11:32:00Z"/>
              </w:rPr>
            </w:pPr>
            <w:ins w:id="2122" w:author="Chen Heller" w:date="2023-03-15T11:32:00Z">
              <w:r>
                <w:t>32.06 (19.24)</w:t>
              </w:r>
            </w:ins>
          </w:p>
        </w:tc>
        <w:tc>
          <w:tcPr>
            <w:tcW w:w="1701" w:type="dxa"/>
          </w:tcPr>
          <w:p w14:paraId="6301373A" w14:textId="77777777" w:rsidR="00AB541D" w:rsidRDefault="00AB541D" w:rsidP="00591FDA">
            <w:pPr>
              <w:ind w:firstLine="0"/>
              <w:rPr>
                <w:ins w:id="2123" w:author="Chen Heller" w:date="2023-03-15T11:32:00Z"/>
              </w:rPr>
            </w:pPr>
            <w:ins w:id="2124" w:author="Chen Heller" w:date="2023-03-15T11:32:00Z">
              <w:r>
                <w:t>14.06 (10.33)</w:t>
              </w:r>
            </w:ins>
          </w:p>
        </w:tc>
        <w:tc>
          <w:tcPr>
            <w:tcW w:w="709" w:type="dxa"/>
          </w:tcPr>
          <w:p w14:paraId="40B090C6" w14:textId="77777777" w:rsidR="00AB541D" w:rsidRDefault="00AB541D" w:rsidP="00591FDA">
            <w:pPr>
              <w:ind w:firstLine="0"/>
              <w:rPr>
                <w:ins w:id="2125" w:author="Chen Heller" w:date="2023-03-15T11:32:00Z"/>
              </w:rPr>
            </w:pPr>
            <w:ins w:id="2126" w:author="Chen Heller" w:date="2023-03-15T11:32:00Z">
              <w:r>
                <w:t>4.71</w:t>
              </w:r>
            </w:ins>
          </w:p>
        </w:tc>
        <w:tc>
          <w:tcPr>
            <w:tcW w:w="992" w:type="dxa"/>
          </w:tcPr>
          <w:p w14:paraId="50AEDA90" w14:textId="77777777" w:rsidR="00AB541D" w:rsidRDefault="00AB541D" w:rsidP="00591FDA">
            <w:pPr>
              <w:ind w:firstLine="0"/>
              <w:rPr>
                <w:ins w:id="2127" w:author="Chen Heller" w:date="2023-03-15T11:32:00Z"/>
              </w:rPr>
            </w:pPr>
            <w:ins w:id="2128" w:author="Chen Heller" w:date="2023-03-15T11:32:00Z">
              <w:r>
                <w:t>&lt;0.001</w:t>
              </w:r>
            </w:ins>
          </w:p>
        </w:tc>
        <w:tc>
          <w:tcPr>
            <w:tcW w:w="1702" w:type="dxa"/>
          </w:tcPr>
          <w:p w14:paraId="5F03AFF6" w14:textId="77777777" w:rsidR="00AB541D" w:rsidRDefault="00AB541D" w:rsidP="00591FDA">
            <w:pPr>
              <w:ind w:firstLine="0"/>
              <w:rPr>
                <w:ins w:id="2129" w:author="Chen Heller" w:date="2023-03-15T11:32:00Z"/>
              </w:rPr>
            </w:pPr>
            <w:ins w:id="2130" w:author="Chen Heller" w:date="2023-03-15T11:32:00Z">
              <w:r>
                <w:t>10.19, 25.80</w:t>
              </w:r>
            </w:ins>
          </w:p>
        </w:tc>
      </w:tr>
      <w:tr w:rsidR="00AB541D" w14:paraId="3993CC4B" w14:textId="77777777" w:rsidTr="00591FDA">
        <w:trPr>
          <w:trHeight w:val="490"/>
          <w:ins w:id="2131"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32" w:author="Chen Heller" w:date="2023-03-15T11:32:00Z"/>
                <w:b/>
                <w:bCs/>
              </w:rPr>
            </w:pPr>
            <w:ins w:id="2133"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34" w:author="Chen Heller" w:date="2023-03-15T11:32:00Z"/>
              </w:rPr>
            </w:pPr>
            <w:ins w:id="2135"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36" w:author="Chen Heller" w:date="2023-03-15T11:32:00Z"/>
              </w:rPr>
            </w:pPr>
            <w:ins w:id="2137"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38" w:author="Chen Heller" w:date="2023-03-15T11:32:00Z"/>
              </w:rPr>
            </w:pPr>
            <w:ins w:id="2139"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40" w:author="Chen Heller" w:date="2023-03-15T11:32:00Z"/>
              </w:rPr>
            </w:pPr>
            <w:ins w:id="2141"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42" w:author="Chen Heller" w:date="2023-03-15T11:32:00Z"/>
              </w:rPr>
            </w:pPr>
            <w:ins w:id="2143" w:author="Chen Heller" w:date="2023-03-15T11:32:00Z">
              <w:r>
                <w:t>-18.84, -9.62</w:t>
              </w:r>
            </w:ins>
          </w:p>
        </w:tc>
      </w:tr>
      <w:tr w:rsidR="00AB541D" w14:paraId="0DA51BE0" w14:textId="77777777" w:rsidTr="00591FDA">
        <w:trPr>
          <w:trHeight w:val="490"/>
          <w:ins w:id="2144"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45" w:author="Chen Heller" w:date="2023-03-15T11:32:00Z"/>
              </w:rPr>
            </w:pPr>
            <w:ins w:id="2146" w:author="Chen Heller" w:date="2023-03-15T11:32: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47"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F204EE" w:rsidRDefault="0032528D" w:rsidP="00F204EE">
      <w:pPr>
        <w:pStyle w:val="TableFigure"/>
        <w:rPr>
          <w:ins w:id="2148" w:author="Chen Heller" w:date="2023-03-07T16:32:00Z"/>
        </w:rPr>
        <w:pPrChange w:id="2149" w:author="Chen Heller" w:date="2023-05-08T11:15:00Z">
          <w:pPr>
            <w:pStyle w:val="Caption"/>
            <w:keepNext/>
          </w:pPr>
        </w:pPrChange>
      </w:pPr>
      <w:bookmarkStart w:id="2150" w:name="_Ref129683805"/>
      <w:bookmarkStart w:id="2151" w:name="_Ref113906821"/>
      <w:ins w:id="2152" w:author="Chen Heller" w:date="2023-03-07T16:32:00Z">
        <w:r w:rsidRPr="00F204EE">
          <w:t xml:space="preserve">Figure </w:t>
        </w:r>
      </w:ins>
      <w:ins w:id="2153" w:author="Chen Heller" w:date="2023-03-14T10:58:00Z">
        <w:r w:rsidR="00CA2A96" w:rsidRPr="00F204EE">
          <w:fldChar w:fldCharType="begin"/>
        </w:r>
        <w:r w:rsidR="00CA2A96" w:rsidRPr="00F204EE">
          <w:instrText xml:space="preserve"> SEQ Figure \* ARABIC </w:instrText>
        </w:r>
      </w:ins>
      <w:r w:rsidR="00CA2A96" w:rsidRPr="00F204EE">
        <w:fldChar w:fldCharType="separate"/>
      </w:r>
      <w:ins w:id="2154" w:author="Chen Heller" w:date="2023-03-14T10:58:00Z">
        <w:r w:rsidR="00CA2A96" w:rsidRPr="00F204EE">
          <w:rPr>
            <w:noProof/>
          </w:rPr>
          <w:t>3</w:t>
        </w:r>
        <w:r w:rsidR="00CA2A96" w:rsidRPr="00F204EE">
          <w:fldChar w:fldCharType="end"/>
        </w:r>
      </w:ins>
      <w:bookmarkEnd w:id="2150"/>
    </w:p>
    <w:p w14:paraId="16C69F89" w14:textId="1345A237" w:rsidR="001E7631" w:rsidRPr="00DC2E73" w:rsidRDefault="00B61217" w:rsidP="001E7631">
      <w:pPr>
        <w:ind w:firstLine="0"/>
        <w:rPr>
          <w:ins w:id="2155" w:author="Chen Heller" w:date="2023-05-08T09:49:00Z"/>
        </w:rPr>
      </w:pPr>
      <w:ins w:id="2156" w:author="Chen Heller" w:date="2023-05-08T10:05:00Z">
        <w:r>
          <w:rPr>
            <w:i/>
            <w:iCs/>
          </w:rPr>
          <w:t xml:space="preserve">Reaching </w:t>
        </w:r>
      </w:ins>
      <w:ins w:id="2157" w:author="Chen Heller" w:date="2023-05-08T09:49:00Z">
        <w:r w:rsidR="001E7631">
          <w:rPr>
            <w:i/>
            <w:iCs/>
          </w:rPr>
          <w:t xml:space="preserve">Trajectories </w:t>
        </w:r>
      </w:ins>
      <w:ins w:id="2158" w:author="Chen Heller" w:date="2023-05-08T10:05:00Z">
        <w:r>
          <w:rPr>
            <w:i/>
            <w:iCs/>
          </w:rPr>
          <w:t xml:space="preserve">from </w:t>
        </w:r>
      </w:ins>
      <w:ins w:id="2159" w:author="Chen Heller" w:date="2023-05-08T09:49:00Z">
        <w:r w:rsidR="001E7631">
          <w:rPr>
            <w:i/>
            <w:iCs/>
          </w:rPr>
          <w:t xml:space="preserve">Two </w:t>
        </w:r>
      </w:ins>
      <w:ins w:id="2160" w:author="Chen Heller" w:date="2023-05-08T10:06:00Z">
        <w:r w:rsidR="004C5A1F">
          <w:rPr>
            <w:i/>
            <w:iCs/>
          </w:rPr>
          <w:t xml:space="preserve">Random </w:t>
        </w:r>
      </w:ins>
      <w:ins w:id="2161" w:author="Chen Heller" w:date="2023-05-08T09:49:00Z">
        <w:r w:rsidR="001E7631">
          <w:rPr>
            <w:i/>
            <w:iCs/>
          </w:rPr>
          <w:t>Participants</w:t>
        </w:r>
      </w:ins>
    </w:p>
    <w:p w14:paraId="5CE30BCE" w14:textId="77777777" w:rsidR="001E7631" w:rsidRDefault="001E7631" w:rsidP="001E7631">
      <w:pPr>
        <w:ind w:firstLine="0"/>
        <w:rPr>
          <w:ins w:id="2162" w:author="Chen Heller" w:date="2023-05-08T09:49:00Z"/>
        </w:rPr>
      </w:pPr>
      <w:ins w:id="2163" w:author="Chen Heller" w:date="2023-05-08T09:49:00Z">
        <w:r w:rsidRPr="009B002C">
          <w:rPr>
            <w:i/>
            <w:iCs/>
            <w:noProof/>
          </w:rPr>
          <w:lastRenderedPageBreak/>
          <mc:AlternateContent>
            <mc:Choice Requires="wps">
              <w:drawing>
                <wp:anchor distT="45720" distB="45720" distL="114300" distR="114300" simplePos="0" relativeHeight="251660288" behindDoc="0" locked="0" layoutInCell="1" allowOverlap="1" wp14:anchorId="3D8C8D8D" wp14:editId="541F1F88">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Pr>
            <w:i/>
            <w:iCs/>
            <w:noProof/>
          </w:rPr>
          <mc:AlternateContent>
            <mc:Choice Requires="wps">
              <w:drawing>
                <wp:anchor distT="45720" distB="45720" distL="114300" distR="114300" simplePos="0" relativeHeight="251659264" behindDoc="0" locked="0" layoutInCell="1" allowOverlap="1" wp14:anchorId="49097EEB" wp14:editId="0C56E766">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1E7631" w:rsidRPr="005120C7" w:rsidRDefault="001E7631"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Pr>
            <w:noProof/>
          </w:rPr>
          <w:drawing>
            <wp:inline distT="0" distB="0" distL="0" distR="0" wp14:anchorId="7CF7E85A" wp14:editId="4D99BCA8">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18CEEC" w14:textId="0D48D127" w:rsidR="001E7631" w:rsidRDefault="001E7631" w:rsidP="001E7631">
      <w:pPr>
        <w:ind w:firstLine="0"/>
        <w:rPr>
          <w:ins w:id="2164" w:author="Chen Heller" w:date="2023-05-08T09:49:00Z"/>
          <w:i/>
          <w:iCs/>
        </w:rPr>
      </w:pPr>
      <w:ins w:id="2165" w:author="Chen Heller" w:date="2023-05-08T09:49:00Z">
        <w:r w:rsidRPr="00974A4E">
          <w:rPr>
            <w:i/>
            <w:iCs/>
          </w:rPr>
          <w:t>Note.</w:t>
        </w:r>
        <w:r>
          <w:t xml:space="preserve"> Reaching trajectories of valid trials. The trajectories here are not normalized within participant and the thin lines represent single trials while thick lines are the averages. (a,c) Belong to participant 53m while (b, d) belong to participant 59.</w:t>
        </w:r>
      </w:ins>
    </w:p>
    <w:p w14:paraId="4D6F6DBF" w14:textId="6F5CDA3A" w:rsidR="001E7631" w:rsidRDefault="001E7631" w:rsidP="00E46BEB">
      <w:pPr>
        <w:pStyle w:val="TableFigure"/>
      </w:pPr>
      <w:bookmarkStart w:id="2166" w:name="_Ref134432967"/>
      <w:ins w:id="2167" w:author="Chen Heller" w:date="2023-05-08T09:50:00Z">
        <w:r w:rsidRPr="007C71AC">
          <w:t>Figure</w:t>
        </w:r>
        <w:r w:rsidRPr="002C7A24">
          <w:t xml:space="preserve"> </w:t>
        </w:r>
        <w:bookmarkStart w:id="2168" w:name="_Ref134432250"/>
        <w:r w:rsidRPr="002C7A24">
          <w:fldChar w:fldCharType="begin"/>
        </w:r>
        <w:r w:rsidRPr="002C7A24">
          <w:instrText xml:space="preserve"> SEQ Figure \* ARABIC </w:instrText>
        </w:r>
      </w:ins>
      <w:r w:rsidRPr="002C7A24">
        <w:fldChar w:fldCharType="separate"/>
      </w:r>
      <w:ins w:id="2169" w:author="Chen Heller" w:date="2023-05-08T09:50:00Z">
        <w:r w:rsidRPr="002C7A24">
          <w:rPr>
            <w:noProof/>
          </w:rPr>
          <w:t>4</w:t>
        </w:r>
        <w:r w:rsidRPr="002C7A24">
          <w:fldChar w:fldCharType="end"/>
        </w:r>
      </w:ins>
      <w:bookmarkEnd w:id="2166"/>
      <w:bookmarkEnd w:id="2168"/>
    </w:p>
    <w:p w14:paraId="505F5538" w14:textId="77777777" w:rsidR="007C71AC" w:rsidRPr="00FE453D" w:rsidRDefault="007C71AC" w:rsidP="007C71AC">
      <w:pPr>
        <w:pStyle w:val="Caption"/>
        <w:spacing w:line="480" w:lineRule="auto"/>
        <w:rPr>
          <w:ins w:id="2170" w:author="Chen Heller" w:date="2023-03-07T10:20:00Z"/>
        </w:rPr>
        <w:pPrChange w:id="2171" w:author="Chen Heller" w:date="2023-05-08T09:53:00Z">
          <w:pPr>
            <w:pStyle w:val="Caption"/>
          </w:pPr>
        </w:pPrChange>
      </w:pPr>
      <w:ins w:id="2172" w:author="Chen Heller" w:date="2023-03-07T10:20:00Z">
        <w:r w:rsidRPr="004A16F9">
          <w:rPr>
            <w:color w:val="auto"/>
            <w:sz w:val="24"/>
            <w:szCs w:val="24"/>
            <w:rPrChange w:id="2173" w:author="Chen Heller" w:date="2023-03-07T10:20:00Z">
              <w:rPr/>
            </w:rPrChange>
          </w:rPr>
          <w:t>Time-Dependent Results</w:t>
        </w:r>
      </w:ins>
    </w:p>
    <w:p w14:paraId="74551909" w14:textId="77777777" w:rsidR="007C71AC" w:rsidRDefault="007C71AC" w:rsidP="007C71AC">
      <w:pPr>
        <w:ind w:firstLine="0"/>
        <w:rPr>
          <w:ins w:id="2174" w:author="Chen Heller" w:date="2023-03-07T10:17:00Z"/>
        </w:rPr>
      </w:pPr>
      <w:r w:rsidRPr="009D268E">
        <w:lastRenderedPageBreak/>
        <w:drawing>
          <wp:inline distT="0" distB="0" distL="0" distR="0" wp14:anchorId="1F3C90AF" wp14:editId="7187533A">
            <wp:extent cx="5871138" cy="5064125"/>
            <wp:effectExtent l="0" t="0" r="0" b="3175"/>
            <wp:docPr id="2095721732"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721732" name="Picture 1" descr="A picture containing diagram&#10;&#10;Description automatically generated"/>
                    <pic:cNvPicPr/>
                  </pic:nvPicPr>
                  <pic:blipFill rotWithShape="1">
                    <a:blip r:embed="rId21"/>
                    <a:srcRect l="1219"/>
                    <a:stretch/>
                  </pic:blipFill>
                  <pic:spPr bwMode="auto">
                    <a:xfrm>
                      <a:off x="0" y="0"/>
                      <a:ext cx="5871138" cy="5064125"/>
                    </a:xfrm>
                    <a:prstGeom prst="rect">
                      <a:avLst/>
                    </a:prstGeom>
                    <a:ln>
                      <a:noFill/>
                    </a:ln>
                    <a:extLst>
                      <a:ext uri="{53640926-AAD7-44D8-BBD7-CCE9431645EC}">
                        <a14:shadowObscured xmlns:a14="http://schemas.microsoft.com/office/drawing/2010/main"/>
                      </a:ext>
                    </a:extLst>
                  </pic:spPr>
                </pic:pic>
              </a:graphicData>
            </a:graphic>
          </wp:inline>
        </w:drawing>
      </w:r>
    </w:p>
    <w:p w14:paraId="7FAE6A59" w14:textId="77777777" w:rsidR="007C71AC" w:rsidRPr="003974BC" w:rsidRDefault="007C71AC" w:rsidP="007C71AC">
      <w:pPr>
        <w:pStyle w:val="Caption"/>
        <w:rPr>
          <w:ins w:id="2175" w:author="Chen Heller" w:date="2023-01-16T15:39:00Z"/>
        </w:rPr>
      </w:pPr>
    </w:p>
    <w:p w14:paraId="6132D0BD" w14:textId="77777777" w:rsidR="007C71AC" w:rsidDel="002F71CB" w:rsidRDefault="007C71AC" w:rsidP="007C71AC">
      <w:pPr>
        <w:ind w:firstLine="0"/>
        <w:rPr>
          <w:del w:id="2176" w:author="Chen Heller" w:date="2023-01-16T15:39:00Z"/>
        </w:rPr>
      </w:pPr>
      <w:ins w:id="2177" w:author="Chen Heller" w:date="2023-03-07T10:24:00Z">
        <w:r w:rsidRPr="00A5336B">
          <w:rPr>
            <w:i/>
            <w:iCs/>
            <w:rPrChange w:id="2178" w:author="Chen Heller" w:date="2023-03-07T10:24:00Z">
              <w:rPr/>
            </w:rPrChange>
          </w:rPr>
          <w:t>Note.</w:t>
        </w:r>
        <w:r w:rsidRPr="005C2BDD">
          <w:t xml:space="preserve"> </w:t>
        </w:r>
      </w:ins>
      <w:ins w:id="2179" w:author="Chen Heller" w:date="2023-03-07T10:54:00Z">
        <w:r>
          <w:t xml:space="preserve">Time-dependent </w:t>
        </w:r>
      </w:ins>
      <w:ins w:id="2180" w:author="Chen Heller" w:date="2023-03-07T10:50:00Z">
        <w:r>
          <w:t>t</w:t>
        </w:r>
      </w:ins>
      <w:ins w:id="2181" w:author="Chen Heller" w:date="2023-03-07T10:49:00Z">
        <w:r>
          <w:t xml:space="preserve">rajectory, </w:t>
        </w:r>
      </w:ins>
      <w:ins w:id="2182" w:author="Chen Heller" w:date="2023-05-08T09:37:00Z">
        <w:r>
          <w:t xml:space="preserve">horizontal </w:t>
        </w:r>
      </w:ins>
      <w:ins w:id="2183" w:author="Chen Heller" w:date="2023-03-07T10:51:00Z">
        <w:r>
          <w:t>velocity,</w:t>
        </w:r>
      </w:ins>
      <w:ins w:id="2184" w:author="Chen Heller" w:date="2023-03-07T10:49:00Z">
        <w:r>
          <w:t xml:space="preserve"> and implied endpoint</w:t>
        </w:r>
      </w:ins>
      <w:ins w:id="2185" w:author="Chen Heller" w:date="2023-03-07T10:50:00Z">
        <w:r>
          <w:t xml:space="preserve">. </w:t>
        </w:r>
      </w:ins>
      <w:ins w:id="2186" w:author="Chen Heller" w:date="2023-03-07T11:25:00Z">
        <w:r>
          <w:t>Instead of normalizing the trajectories to the Z-axis, v</w:t>
        </w:r>
      </w:ins>
      <w:ins w:id="2187" w:author="Chen Heller" w:date="2023-03-07T11:24:00Z">
        <w:r>
          <w:t xml:space="preserve">alid trials were trimmed to 340ms and then </w:t>
        </w:r>
      </w:ins>
      <w:ins w:id="2188" w:author="Chen Heller" w:date="2023-03-07T11:00:00Z">
        <w:r>
          <w:t>average</w:t>
        </w:r>
      </w:ins>
      <w:ins w:id="2189" w:author="Chen Heller" w:date="2023-03-07T11:24:00Z">
        <w:r>
          <w:t>d</w:t>
        </w:r>
      </w:ins>
      <w:ins w:id="2190" w:author="Chen Heller" w:date="2023-03-07T11:00:00Z">
        <w:r>
          <w:t xml:space="preserve"> across participants</w:t>
        </w:r>
      </w:ins>
      <w:ins w:id="2191" w:author="Chen Heller" w:date="2023-03-07T11:24:00Z">
        <w:r>
          <w:t>.</w:t>
        </w:r>
      </w:ins>
      <w:ins w:id="2192" w:author="Chen Heller" w:date="2023-03-07T10:53:00Z">
        <w:r>
          <w:t xml:space="preserve"> </w:t>
        </w:r>
      </w:ins>
      <w:ins w:id="2193" w:author="Chen Heller" w:date="2023-03-07T10:55:00Z">
        <w:r>
          <w:t xml:space="preserve">The shaded areas mark the SE while grey rectangles </w:t>
        </w:r>
      </w:ins>
      <w:ins w:id="2194" w:author="Chen Heller" w:date="2023-03-07T12:19:00Z">
        <w:r>
          <w:t>highlight</w:t>
        </w:r>
      </w:ins>
      <w:ins w:id="2195" w:author="Chen Heller" w:date="2023-03-07T10:55:00Z">
        <w:r>
          <w:t xml:space="preserve"> the </w:t>
        </w:r>
      </w:ins>
      <w:ins w:id="2196" w:author="Chen Heller" w:date="2023-03-07T11:25:00Z">
        <w:r>
          <w:t>time range</w:t>
        </w:r>
      </w:ins>
      <w:ins w:id="2197" w:author="Chen Heller" w:date="2023-03-07T10:56:00Z">
        <w:r>
          <w:t xml:space="preserve"> </w:t>
        </w:r>
      </w:ins>
      <w:ins w:id="2198" w:author="Chen Heller" w:date="2023-03-07T10:31:00Z">
        <w:r>
          <w:t xml:space="preserve">where </w:t>
        </w:r>
      </w:ins>
      <w:ins w:id="2199" w:author="Chen Heller" w:date="2023-03-07T12:15:00Z">
        <w:r>
          <w:t>a significant difference between the conditions was detected using the</w:t>
        </w:r>
      </w:ins>
      <w:ins w:id="2200" w:author="Chen Heller" w:date="2023-03-07T10:31:00Z">
        <w:r>
          <w:t xml:space="preserve"> </w:t>
        </w:r>
      </w:ins>
      <w:ins w:id="2201" w:author="Chen Heller" w:date="2023-03-07T10:56:00Z">
        <w:r>
          <w:t>permutation and clustering procedure</w:t>
        </w:r>
      </w:ins>
      <w:ins w:id="2202" w:author="Chen Heller" w:date="2023-03-07T10:31:00Z">
        <w:r>
          <w:t>.</w:t>
        </w:r>
      </w:ins>
    </w:p>
    <w:p w14:paraId="04D356A0" w14:textId="757EDEF7" w:rsidR="007C71AC" w:rsidRPr="002C7A24" w:rsidRDefault="007C71AC" w:rsidP="00E46BEB">
      <w:pPr>
        <w:ind w:firstLine="0"/>
        <w:rPr>
          <w:ins w:id="2203" w:author="Chen Heller" w:date="2023-05-08T09:50:00Z"/>
          <w:b/>
          <w:bCs/>
          <w:i/>
          <w:iCs/>
        </w:rPr>
      </w:pPr>
      <w:ins w:id="2204" w:author="Chen Heller" w:date="2023-03-07T11:04:00Z">
        <w:r>
          <w:t>*</w:t>
        </w:r>
      </w:ins>
      <w:ins w:id="2205" w:author="Chen Heller" w:date="2023-03-07T11:02:00Z">
        <w:r>
          <w:t xml:space="preserve"> </w:t>
        </w:r>
      </w:ins>
      <w:ins w:id="2206" w:author="Chen Heller" w:date="2023-03-07T12:17:00Z">
        <w:r>
          <w:t xml:space="preserve">The first 100ms of the </w:t>
        </w:r>
      </w:ins>
      <w:ins w:id="2207" w:author="Chen Heller" w:date="2023-03-07T12:09:00Z">
        <w:r>
          <w:t xml:space="preserve">implied endpoint </w:t>
        </w:r>
      </w:ins>
      <w:ins w:id="2208" w:author="Chen Heller" w:date="2023-03-07T12:18:00Z">
        <w:r>
          <w:t>figure</w:t>
        </w:r>
      </w:ins>
      <w:ins w:id="2209" w:author="Chen Heller" w:date="2023-03-07T12:09:00Z">
        <w:r>
          <w:t xml:space="preserve"> </w:t>
        </w:r>
      </w:ins>
      <w:ins w:id="2210" w:author="Chen Heller" w:date="2023-03-07T12:17:00Z">
        <w:r>
          <w:t>indicate</w:t>
        </w:r>
      </w:ins>
      <w:ins w:id="2211" w:author="Chen Heller" w:date="2023-03-07T12:10:00Z">
        <w:r>
          <w:t xml:space="preserve"> participants </w:t>
        </w:r>
      </w:ins>
      <w:ins w:id="2212" w:author="Chen Heller" w:date="2023-03-07T12:17:00Z">
        <w:r>
          <w:t xml:space="preserve">tended to </w:t>
        </w:r>
      </w:ins>
      <w:ins w:id="2213" w:author="Chen Heller" w:date="2023-03-07T12:10:00Z">
        <w:r>
          <w:t>initiate</w:t>
        </w:r>
      </w:ins>
      <w:ins w:id="2214" w:author="Chen Heller" w:date="2023-03-07T12:17:00Z">
        <w:r>
          <w:t xml:space="preserve"> </w:t>
        </w:r>
      </w:ins>
      <w:ins w:id="2215" w:author="Chen Heller" w:date="2023-03-07T12:10:00Z">
        <w:r>
          <w:t xml:space="preserve">their movement towards the left. This </w:t>
        </w:r>
      </w:ins>
      <w:ins w:id="2216" w:author="Chen Heller" w:date="2023-03-07T12:16:00Z">
        <w:r>
          <w:t xml:space="preserve">outcome may be attributed to </w:t>
        </w:r>
      </w:ins>
      <w:ins w:id="2217" w:author="Chen Heller" w:date="2023-03-07T12:09:00Z">
        <w:r>
          <w:t xml:space="preserve">a motor artifact </w:t>
        </w:r>
      </w:ins>
      <w:ins w:id="2218" w:author="Chen Heller" w:date="2023-03-07T12:16:00Z">
        <w:r>
          <w:t xml:space="preserve">caused by </w:t>
        </w:r>
      </w:ins>
      <w:ins w:id="2219" w:author="Chen Heller" w:date="2023-03-07T12:17:00Z">
        <w:r>
          <w:t xml:space="preserve">positioning </w:t>
        </w:r>
      </w:ins>
      <w:ins w:id="2220" w:author="Chen Heller" w:date="2023-03-07T12:11:00Z">
        <w:r>
          <w:t xml:space="preserve">the </w:t>
        </w:r>
      </w:ins>
      <w:ins w:id="2221" w:author="Chen Heller" w:date="2023-03-07T12:09:00Z">
        <w:r>
          <w:t xml:space="preserve">right </w:t>
        </w:r>
      </w:ins>
      <w:ins w:id="2222" w:author="Chen Heller" w:date="2023-03-07T12:11:00Z">
        <w:r>
          <w:t xml:space="preserve">reaching arm </w:t>
        </w:r>
      </w:ins>
      <w:ins w:id="2223" w:author="Chen Heller" w:date="2023-03-07T12:09:00Z">
        <w:r>
          <w:t>near the center of the body</w:t>
        </w:r>
      </w:ins>
      <w:ins w:id="2224" w:author="Chen Heller" w:date="2023-03-07T12:11:00Z">
        <w:r>
          <w:t>.</w:t>
        </w:r>
      </w:ins>
    </w:p>
    <w:p w14:paraId="55FBFF55" w14:textId="77777777" w:rsidR="002C7A24" w:rsidRPr="002C7A24" w:rsidRDefault="002C7A24" w:rsidP="00E46BEB">
      <w:pPr>
        <w:pStyle w:val="TableFigure"/>
        <w:rPr>
          <w:ins w:id="2225" w:author="Chen Heller" w:date="2023-05-08T09:52:00Z"/>
        </w:rPr>
        <w:pPrChange w:id="2226" w:author="Chen Heller" w:date="2023-05-08T09:53:00Z">
          <w:pPr>
            <w:pStyle w:val="Caption"/>
          </w:pPr>
        </w:pPrChange>
      </w:pPr>
      <w:bookmarkStart w:id="2227" w:name="_Ref134432975"/>
      <w:bookmarkEnd w:id="2151"/>
      <w:ins w:id="2228" w:author="Chen Heller" w:date="2023-05-08T09:52:00Z">
        <w:r w:rsidRPr="00E46BEB">
          <w:lastRenderedPageBreak/>
          <w:t>Figure</w:t>
        </w:r>
        <w:r w:rsidRPr="002C7A24">
          <w:t xml:space="preserve"> </w:t>
        </w:r>
        <w:r w:rsidRPr="002C7A24">
          <w:fldChar w:fldCharType="begin"/>
        </w:r>
        <w:r w:rsidRPr="002C7A24">
          <w:instrText xml:space="preserve"> SEQ Figure \* ARABIC </w:instrText>
        </w:r>
      </w:ins>
      <w:r w:rsidRPr="002C7A24">
        <w:fldChar w:fldCharType="separate"/>
      </w:r>
      <w:ins w:id="2229" w:author="Chen Heller" w:date="2023-05-08T09:52:00Z">
        <w:r w:rsidRPr="002C7A24">
          <w:rPr>
            <w:rPrChange w:id="2230" w:author="Chen Heller" w:date="2023-05-08T09:53:00Z">
              <w:rPr>
                <w:noProof/>
              </w:rPr>
            </w:rPrChange>
          </w:rPr>
          <w:t>5</w:t>
        </w:r>
        <w:r w:rsidRPr="002C7A24">
          <w:fldChar w:fldCharType="end"/>
        </w:r>
        <w:bookmarkEnd w:id="2227"/>
      </w:ins>
    </w:p>
    <w:p w14:paraId="45F82470" w14:textId="77777777" w:rsidR="007C71AC" w:rsidRPr="00FE453D" w:rsidRDefault="007C71AC" w:rsidP="007C71AC">
      <w:pPr>
        <w:ind w:firstLine="0"/>
        <w:rPr>
          <w:ins w:id="2231" w:author="Chen Heller" w:date="2023-03-07T16:32:00Z"/>
        </w:rPr>
        <w:pPrChange w:id="2232" w:author="Chen Heller" w:date="2023-03-07T16:39:00Z">
          <w:pPr>
            <w:pStyle w:val="Caption"/>
          </w:pPr>
        </w:pPrChange>
      </w:pPr>
      <w:ins w:id="2233" w:author="Chen Heller" w:date="2023-03-07T16:32:00Z">
        <w:r w:rsidRPr="00CF56A5">
          <w:rPr>
            <w:i/>
            <w:iCs/>
            <w:rPrChange w:id="2234" w:author="Chen Heller" w:date="2023-03-07T16:39:00Z">
              <w:rPr/>
            </w:rPrChange>
          </w:rPr>
          <w:t>Result</w:t>
        </w:r>
      </w:ins>
      <w:ins w:id="2235" w:author="Chen Heller" w:date="2023-03-07T16:33:00Z">
        <w:r w:rsidRPr="00CF56A5">
          <w:rPr>
            <w:i/>
            <w:iCs/>
            <w:rPrChange w:id="2236" w:author="Chen Heller" w:date="2023-03-07T16:39:00Z">
              <w:rPr/>
            </w:rPrChange>
          </w:rPr>
          <w:t>s for the Space-Normalized Trajectories</w:t>
        </w:r>
      </w:ins>
    </w:p>
    <w:p w14:paraId="5B9AB780" w14:textId="77777777" w:rsidR="007C71AC" w:rsidRDefault="007C71AC" w:rsidP="007C71AC">
      <w:pPr>
        <w:pStyle w:val="Caption"/>
        <w:rPr>
          <w:ins w:id="2237" w:author="Chen Heller" w:date="2023-03-07T16:10:00Z"/>
        </w:rPr>
      </w:pPr>
      <w:ins w:id="2238" w:author="Chen Heller" w:date="2023-03-07T17:00:00Z">
        <w:r w:rsidRPr="00821BDB">
          <w:rPr>
            <w:i w:val="0"/>
            <w:iCs w:val="0"/>
            <w:noProof/>
          </w:rPr>
          <w:t xml:space="preserve"> </w:t>
        </w:r>
      </w:ins>
      <w:ins w:id="2239" w:author="Chen Heller" w:date="2023-03-07T17:05:00Z">
        <w:r w:rsidRPr="006E380F">
          <w:rPr>
            <w:i w:val="0"/>
            <w:iCs w:val="0"/>
            <w:noProof/>
          </w:rPr>
          <w:drawing>
            <wp:inline distT="0" distB="0" distL="0" distR="0" wp14:anchorId="665BE872" wp14:editId="6EF156DF">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61A3A95B" w:rsidR="00B14F9D" w:rsidRPr="001C0104" w:rsidRDefault="007C71AC" w:rsidP="007C71AC">
      <w:pPr>
        <w:ind w:firstLine="0"/>
        <w:pPrChange w:id="2240" w:author="Chen Heller" w:date="2023-05-08T09:54:00Z">
          <w:pPr/>
        </w:pPrChange>
      </w:pPr>
      <w:del w:id="2241" w:author="Chen Heller" w:date="2023-03-07T16:40:00Z">
        <w:r w:rsidDel="00B63DDE">
          <w:delText xml:space="preserve">Figure </w:delText>
        </w:r>
      </w:del>
      <w:del w:id="2242" w:author="Chen Heller" w:date="2023-03-07T10:20:00Z">
        <w:r w:rsidDel="0044043A">
          <w:fldChar w:fldCharType="begin"/>
        </w:r>
        <w:r w:rsidDel="0044043A">
          <w:delInstrText xml:space="preserve"> SEQ Figure \* ARABIC </w:delInstrText>
        </w:r>
        <w:r w:rsidDel="0044043A">
          <w:fldChar w:fldCharType="separate"/>
        </w:r>
      </w:del>
      <w:del w:id="2243" w:author="Chen Heller" w:date="2023-01-04T14:57:00Z">
        <w:r w:rsidDel="00C56E28">
          <w:rPr>
            <w:noProof/>
          </w:rPr>
          <w:delText>6</w:delText>
        </w:r>
      </w:del>
      <w:del w:id="2244" w:author="Chen Heller" w:date="2023-03-07T10:20:00Z">
        <w:r w:rsidDel="0044043A">
          <w:rPr>
            <w:noProof/>
          </w:rPr>
          <w:fldChar w:fldCharType="end"/>
        </w:r>
      </w:del>
      <w:del w:id="2245" w:author="Chen Heller" w:date="2023-03-07T16:40:00Z">
        <w:r w:rsidDel="00B63DDE">
          <w:delText xml:space="preserve">. </w:delText>
        </w:r>
      </w:del>
      <w:del w:id="2246" w:author="Chen Heller" w:date="2023-03-07T10:25:00Z">
        <w:r w:rsidRPr="00F3771A" w:rsidDel="001B5A5C">
          <w:delText>Results</w:delText>
        </w:r>
      </w:del>
      <w:del w:id="2247" w:author="Chen Heller" w:date="2023-03-06T09:14:00Z">
        <w:r w:rsidRPr="00F3771A" w:rsidDel="00A44CF7">
          <w:delText xml:space="preserve"> of Experiment </w:delText>
        </w:r>
        <w:r w:rsidDel="00A44CF7">
          <w:delText>4</w:delText>
        </w:r>
      </w:del>
      <w:del w:id="2248" w:author="Chen Heller" w:date="2023-03-07T10:25:00Z">
        <w:r w:rsidRPr="00F3771A" w:rsidDel="001B5A5C">
          <w:delText>.</w:delText>
        </w:r>
      </w:del>
      <w:ins w:id="2249" w:author="Chen Heller" w:date="2023-03-07T16:40:00Z">
        <w:r w:rsidRPr="00B63DDE">
          <w:rPr>
            <w:i/>
            <w:iCs/>
            <w:rPrChange w:id="2250" w:author="Chen Heller" w:date="2023-03-07T16:40:00Z">
              <w:rPr>
                <w:color w:val="44546A" w:themeColor="text2"/>
                <w:sz w:val="22"/>
                <w:szCs w:val="18"/>
              </w:rPr>
            </w:rPrChange>
          </w:rPr>
          <w:t>Note.</w:t>
        </w:r>
        <w:r>
          <w:t xml:space="preserve"> </w:t>
        </w:r>
      </w:ins>
      <w:ins w:id="2251" w:author="Chen Heller" w:date="2023-03-07T17:06:00Z">
        <w:r>
          <w:t xml:space="preserve">Measures in </w:t>
        </w:r>
      </w:ins>
      <w:ins w:id="2252" w:author="Chen Heller" w:date="2023-03-07T17:07:00Z">
        <w:r>
          <w:t xml:space="preserve">the figure </w:t>
        </w:r>
      </w:ins>
      <w:ins w:id="2253" w:author="Chen Heller" w:date="2023-03-12T11:38:00Z">
        <w:r>
          <w:t>were</w:t>
        </w:r>
      </w:ins>
      <w:ins w:id="2254" w:author="Chen Heller" w:date="2023-03-07T17:07:00Z">
        <w:r>
          <w:t xml:space="preserve"> not normalized within participant</w:t>
        </w:r>
      </w:ins>
      <w:ins w:id="2255" w:author="Chen Heller" w:date="2023-03-07T16:42:00Z">
        <w:r>
          <w:t>.</w:t>
        </w:r>
      </w:ins>
      <w:del w:id="2256" w:author="Chen Heller" w:date="2023-03-07T16:40:00Z">
        <w:r w:rsidRPr="00F3771A" w:rsidDel="00B63DDE">
          <w:delText xml:space="preserve"> </w:delText>
        </w:r>
      </w:del>
      <w:r>
        <w:t>(a) Reaching trajectories in</w:t>
      </w:r>
      <w:ins w:id="2257" w:author="Chen Heller" w:date="2023-03-07T16:43:00Z">
        <w:r>
          <w:t xml:space="preserve"> valid</w:t>
        </w:r>
      </w:ins>
      <w:r>
        <w:t xml:space="preserve"> trials </w:t>
      </w:r>
      <w:del w:id="2258" w:author="Chen Heller" w:date="2023-03-07T16:43:00Z">
        <w:r w:rsidDel="00F36DA1">
          <w:delText>where a correct answer was given</w:delText>
        </w:r>
      </w:del>
      <w:del w:id="2259" w:author="Chen Heller" w:date="2023-02-26T15:47:00Z">
        <w:r w:rsidDel="002900CD">
          <w:delText xml:space="preserve"> by choosing the left and right targets</w:delText>
        </w:r>
      </w:del>
      <w:r>
        <w:t xml:space="preserve">, averaged across </w:t>
      </w:r>
      <w:del w:id="2260" w:author="Chen Heller" w:date="2023-03-07T10:51:00Z">
        <w:r w:rsidDel="00E85257">
          <w:delText xml:space="preserve">all </w:delText>
        </w:r>
      </w:del>
      <w:r>
        <w:t>participants. Shaded areas are the</w:t>
      </w:r>
      <w:ins w:id="2261" w:author="Chen Heller" w:date="2023-03-15T11:39:00Z">
        <w:r>
          <w:t xml:space="preserve"> standard error </w:t>
        </w:r>
      </w:ins>
      <w:del w:id="2262" w:author="Chen Heller" w:date="2023-03-15T11:39:00Z">
        <w:r w:rsidDel="00F450C3">
          <w:delText xml:space="preserve"> </w:delText>
        </w:r>
      </w:del>
      <w:ins w:id="2263" w:author="Chen Heller" w:date="2023-03-15T11:39:00Z">
        <w:r>
          <w:t>(</w:t>
        </w:r>
      </w:ins>
      <w:r>
        <w:t>SE</w:t>
      </w:r>
      <w:ins w:id="2264" w:author="Chen Heller" w:date="2023-03-15T11:39:00Z">
        <w:r>
          <w:t>)</w:t>
        </w:r>
      </w:ins>
      <w:r>
        <w:t xml:space="preserve">. </w:t>
      </w:r>
      <w:del w:id="2265" w:author="Chen Heller" w:date="2023-03-07T16:42:00Z">
        <w:r w:rsidDel="00A370F0">
          <w:delText xml:space="preserve">Grey </w:delText>
        </w:r>
      </w:del>
      <w:del w:id="2266" w:author="Chen Heller" w:date="2023-03-07T10:46:00Z">
        <w:r w:rsidDel="004A24BE">
          <w:delText xml:space="preserve">shade </w:delText>
        </w:r>
      </w:del>
      <w:del w:id="2267" w:author="Chen Heller" w:date="2023-03-07T16:42:00Z">
        <w:r w:rsidDel="00A370F0">
          <w:delText xml:space="preserve">marks where the difference between the trajectories was found to be significant according to a permutation and clustering procedure. </w:delText>
        </w:r>
      </w:del>
      <w:r>
        <w:t xml:space="preserve">(b-f) Dots are </w:t>
      </w:r>
      <w:del w:id="2268" w:author="Chen Heller" w:date="2023-03-02T15:11:00Z">
        <w:r w:rsidDel="00563B4D">
          <w:delText xml:space="preserve">single </w:delText>
        </w:r>
      </w:del>
      <w:ins w:id="2269" w:author="Chen Heller" w:date="2023-03-02T15:11:00Z">
        <w:r>
          <w:t>single-</w:t>
        </w:r>
      </w:ins>
      <w:r>
        <w:t xml:space="preserve">participant averages </w:t>
      </w:r>
      <w:ins w:id="2270" w:author="Chen Heller" w:date="2023-03-07T16:43:00Z">
        <w:r>
          <w:t xml:space="preserve">across valid trials, </w:t>
        </w:r>
      </w:ins>
      <w:r>
        <w:t>while the red/blue horizontal lines are the average of all participants. Black error bars symbol</w:t>
      </w:r>
      <w:ins w:id="2271" w:author="Chen Heller" w:date="2023-03-02T15:11:00Z">
        <w:r>
          <w:t>ize</w:t>
        </w:r>
      </w:ins>
      <w:r>
        <w:t xml:space="preserve"> the </w:t>
      </w:r>
      <w:commentRangeStart w:id="2272"/>
      <w:r>
        <w:t>SE</w:t>
      </w:r>
      <w:commentRangeEnd w:id="2272"/>
      <w:r w:rsidR="002108CA">
        <w:rPr>
          <w:rStyle w:val="CommentReference"/>
        </w:rPr>
        <w:commentReference w:id="2272"/>
      </w:r>
      <w:r>
        <w:t>. Full/dashed grey lines represent a numerical incline/decline (respectively) between the congruent and incongruent conditions</w:t>
      </w:r>
      <w:r w:rsidRPr="00F3771A">
        <w:t>.</w:t>
      </w:r>
    </w:p>
    <w:p w14:paraId="35CAFCBB" w14:textId="3501B28E" w:rsidR="006A7738" w:rsidDel="000434D9" w:rsidRDefault="00D826D9" w:rsidP="006238E0">
      <w:pPr>
        <w:pStyle w:val="Heading3"/>
        <w:rPr>
          <w:del w:id="2273" w:author="Chen Heller" w:date="2023-01-09T13:29:00Z"/>
        </w:rPr>
      </w:pPr>
      <w:bookmarkStart w:id="2274" w:name="_Toc114485394"/>
      <w:del w:id="2275" w:author="Chen Heller" w:date="2023-01-09T13:29:00Z">
        <w:r w:rsidDel="000434D9">
          <w:delText>Discussion</w:delText>
        </w:r>
        <w:bookmarkEnd w:id="2274"/>
      </w:del>
    </w:p>
    <w:p w14:paraId="0B7BE30B" w14:textId="0739F776" w:rsidR="00BA6169" w:rsidRDefault="00F01249" w:rsidP="005856CE">
      <w:pPr>
        <w:ind w:firstLine="0"/>
      </w:pPr>
      <w:del w:id="2276" w:author="Chen Heller" w:date="2023-01-09T13:29:00Z">
        <w:r w:rsidDel="000434D9">
          <w:lastRenderedPageBreak/>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277" w:author="Chen Heller" w:date="2023-01-04T13:29:00Z">
        <w:r w:rsidDel="000128A2">
          <w:delText xml:space="preserve">movement </w:delText>
        </w:r>
      </w:del>
      <w:del w:id="2278" w:author="Chen Heller" w:date="2023-01-09T13:29:00Z">
        <w:r w:rsidDel="000434D9">
          <w:delText xml:space="preserve">duration. The difference between congruent and incongruent trajectories was significant </w:delText>
        </w:r>
      </w:del>
      <w:del w:id="2279" w:author="Chen Heller" w:date="2023-01-09T13:26:00Z">
        <w:r w:rsidDel="00B74112">
          <w:delText xml:space="preserve">approximately </w:delText>
        </w:r>
      </w:del>
      <w:del w:id="2280" w:author="Chen Heller" w:date="2023-01-09T13:29:00Z">
        <w:r w:rsidDel="000434D9">
          <w:delText xml:space="preserve">around </w:delText>
        </w:r>
      </w:del>
      <w:del w:id="2281"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282" w:author="Chen Heller" w:date="2023-01-09T13:29:00Z">
        <w:r w:rsidR="000B4137" w:rsidDel="000434D9">
          <w:delText>24</w:delText>
        </w:r>
        <w:r w:rsidDel="000434D9">
          <w:delText>-</w:delText>
        </w:r>
        <w:r w:rsidR="000B4137" w:rsidDel="000434D9">
          <w:delText>94</w:delText>
        </w:r>
        <w:r w:rsidR="00886EF1" w:rsidDel="000434D9">
          <w:delText>% of the path</w:delText>
        </w:r>
      </w:del>
      <w:del w:id="2283" w:author="Chen Heller" w:date="2023-01-09T13:26:00Z">
        <w:r w:rsidDel="00B74112">
          <w:delText>) post target onset</w:delText>
        </w:r>
      </w:del>
      <w:del w:id="2284"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285" w:author="Chen Heller" w:date="2023-01-04T13:29:00Z">
        <w:r w:rsidR="005217F0" w:rsidDel="00977059">
          <w:delText xml:space="preserve">movement </w:delText>
        </w:r>
      </w:del>
      <w:del w:id="2286"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287" w:name="_Toc114485395"/>
      <w:del w:id="2288" w:author="Chen Heller" w:date="2023-01-16T16:59:00Z">
        <w:r w:rsidDel="008922B7">
          <w:delText xml:space="preserve">General </w:delText>
        </w:r>
      </w:del>
      <w:r w:rsidR="00E668B7">
        <w:t>Discussion</w:t>
      </w:r>
      <w:bookmarkEnd w:id="2287"/>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289"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290" w:author="Chen Heller" w:date="2023-01-04T16:28:00Z">
        <w:r w:rsidR="00883733" w:rsidDel="002627AD">
          <w:delText>In t</w:delText>
        </w:r>
      </w:del>
      <w:del w:id="2291" w:author="Chen Heller" w:date="2023-01-16T12:19:00Z">
        <w:r w:rsidR="00883733" w:rsidDel="00A34CE5">
          <w:delText>his</w:delText>
        </w:r>
      </w:del>
      <w:ins w:id="2292" w:author="Chen Heller" w:date="2023-01-16T16:59:00Z">
        <w:r w:rsidR="008922B7">
          <w:t>T</w:t>
        </w:r>
      </w:ins>
      <w:ins w:id="2293" w:author="Chen Heller" w:date="2023-01-16T12:19:00Z">
        <w:r w:rsidR="00A34CE5">
          <w:t>his</w:t>
        </w:r>
      </w:ins>
      <w:r w:rsidR="00883733">
        <w:t xml:space="preserve"> </w:t>
      </w:r>
      <w:del w:id="2294" w:author="Chen Heller" w:date="2023-01-04T16:28:00Z">
        <w:r w:rsidR="00883733" w:rsidDel="002627AD">
          <w:delText xml:space="preserve">thesis, I </w:delText>
        </w:r>
      </w:del>
      <w:ins w:id="2295" w:author="Chen Heller" w:date="2023-01-04T16:28:00Z">
        <w:r w:rsidR="002627AD">
          <w:t xml:space="preserve">study </w:t>
        </w:r>
      </w:ins>
      <w:r w:rsidR="00883733">
        <w:t>set out to examine if motion tracking could solve this problem</w:t>
      </w:r>
      <w:del w:id="2296"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297" w:author="Chen Heller" w:date="2023-01-04T16:52:00Z">
        <w:r w:rsidR="00C46CA3" w:rsidDel="00D12EAE">
          <w:delText>I</w:delText>
        </w:r>
        <w:r w:rsidR="00FF06FA" w:rsidDel="00D12EAE">
          <w:delText xml:space="preserve"> </w:delText>
        </w:r>
      </w:del>
      <w:del w:id="2298" w:author="Chen Heller" w:date="2023-01-04T17:01:00Z">
        <w:r w:rsidR="006F7BC9" w:rsidDel="0028261D">
          <w:delText>used a</w:delText>
        </w:r>
      </w:del>
      <w:ins w:id="2299" w:author="Chen Heller" w:date="2023-01-04T17:01:00Z">
        <w:r w:rsidR="0028261D">
          <w:t>motion t</w:t>
        </w:r>
      </w:ins>
      <w:ins w:id="2300" w:author="Chen Heller" w:date="2023-03-02T15:11:00Z">
        <w:r w:rsidR="00031717">
          <w:t>r</w:t>
        </w:r>
      </w:ins>
      <w:ins w:id="2301"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302" w:author="Chen Heller" w:date="2023-02-12T13:04:00Z">
        <w:r w:rsidR="002D0222" w:rsidDel="008149AA">
          <w:delText xml:space="preserve">, </w:delText>
        </w:r>
      </w:del>
      <w:ins w:id="2303" w:author="Chen Heller" w:date="2023-01-04T17:01:00Z">
        <w:r w:rsidR="0028261D">
          <w:t xml:space="preserve">. This allowed </w:t>
        </w:r>
      </w:ins>
      <w:ins w:id="2304" w:author="Chen Heller" w:date="2023-03-02T15:12:00Z">
        <w:r w:rsidR="00031717">
          <w:t>tracking</w:t>
        </w:r>
      </w:ins>
      <w:ins w:id="2305" w:author="Chen Heller" w:date="2023-01-04T17:01:00Z">
        <w:r w:rsidR="0028261D">
          <w:t xml:space="preserve"> participants' </w:t>
        </w:r>
      </w:ins>
      <w:ins w:id="2306" w:author="Chen Heller" w:date="2023-01-04T17:02:00Z">
        <w:r w:rsidR="0028261D">
          <w:t xml:space="preserve">reaching responses as they </w:t>
        </w:r>
      </w:ins>
      <w:del w:id="2307" w:author="Chen Heller" w:date="2023-01-04T17:02:00Z">
        <w:r w:rsidR="002D0222" w:rsidDel="0028261D">
          <w:delText xml:space="preserve">which </w:delText>
        </w:r>
      </w:del>
      <w:ins w:id="2308" w:author="Chen Heller" w:date="2023-01-04T16:51:00Z">
        <w:r w:rsidR="00D12EAE">
          <w:t>perform</w:t>
        </w:r>
      </w:ins>
      <w:ins w:id="2309" w:author="Chen Heller" w:date="2023-01-04T17:02:00Z">
        <w:r w:rsidR="0028261D">
          <w:t>ed</w:t>
        </w:r>
      </w:ins>
      <w:ins w:id="2310" w:author="Chen Heller" w:date="2023-01-04T16:51:00Z">
        <w:r w:rsidR="00D12EAE">
          <w:t xml:space="preserve"> a semantic judgment </w:t>
        </w:r>
        <w:r w:rsidR="00D12EAE">
          <w:lastRenderedPageBreak/>
          <w:t xml:space="preserve">(i.e., determine whether the word described a natural item or a man-made artifact) on a visible target word that </w:t>
        </w:r>
      </w:ins>
      <w:ins w:id="2311" w:author="Chen Heller" w:date="2023-01-04T17:02:00Z">
        <w:r w:rsidR="002A70C0">
          <w:t>was</w:t>
        </w:r>
      </w:ins>
      <w:ins w:id="2312" w:author="Chen Heller" w:date="2023-01-04T16:51:00Z">
        <w:r w:rsidR="00D12EAE">
          <w:t xml:space="preserve"> preceded by an invisible prime. </w:t>
        </w:r>
      </w:ins>
      <w:ins w:id="2313" w:author="Chen Heller" w:date="2023-01-31T13:41:00Z">
        <w:r w:rsidR="00297149">
          <w:t xml:space="preserve">To </w:t>
        </w:r>
      </w:ins>
      <w:ins w:id="2314" w:author="Chen Heller" w:date="2023-02-12T13:12:00Z">
        <w:r w:rsidR="00EB6DDD">
          <w:t xml:space="preserve">compare </w:t>
        </w:r>
      </w:ins>
      <w:ins w:id="2315" w:author="Chen Heller" w:date="2023-02-12T13:08:00Z">
        <w:r w:rsidR="002F0C9A">
          <w:t>rea</w:t>
        </w:r>
      </w:ins>
      <w:ins w:id="2316" w:author="Chen Heller" w:date="2023-02-12T13:09:00Z">
        <w:r w:rsidR="002F0C9A">
          <w:t>ching</w:t>
        </w:r>
      </w:ins>
      <w:ins w:id="2317" w:author="Chen Heller" w:date="2023-02-12T13:12:00Z">
        <w:r w:rsidR="00EB6DDD">
          <w:t>'s sensitivity to more prominent measures,</w:t>
        </w:r>
      </w:ins>
      <w:ins w:id="2318" w:author="Chen Heller" w:date="2023-02-12T13:09:00Z">
        <w:r w:rsidR="002F0C9A">
          <w:t xml:space="preserve"> </w:t>
        </w:r>
      </w:ins>
      <w:ins w:id="2319" w:author="Chen Heller" w:date="2023-02-26T16:04:00Z">
        <w:r w:rsidR="00753D28">
          <w:t xml:space="preserve">each participant completed </w:t>
        </w:r>
      </w:ins>
      <w:ins w:id="2320" w:author="Chen Heller" w:date="2023-02-12T13:09:00Z">
        <w:r w:rsidR="00EA11B7">
          <w:t>an addit</w:t>
        </w:r>
      </w:ins>
      <w:ins w:id="2321" w:author="Chen Heller" w:date="2023-02-12T13:10:00Z">
        <w:r w:rsidR="007F2D8B">
          <w:t>i</w:t>
        </w:r>
      </w:ins>
      <w:ins w:id="2322" w:author="Chen Heller" w:date="2023-02-12T13:09:00Z">
        <w:r w:rsidR="00EA11B7">
          <w:t xml:space="preserve">onal session </w:t>
        </w:r>
      </w:ins>
      <w:ins w:id="2323" w:author="Chen Heller" w:date="2023-02-26T16:05:00Z">
        <w:r w:rsidR="00753D28">
          <w:t xml:space="preserve">using </w:t>
        </w:r>
      </w:ins>
      <w:ins w:id="2324" w:author="Chen Heller" w:date="2023-01-31T13:38:00Z">
        <w:r w:rsidR="002B7D01">
          <w:t>keyboard</w:t>
        </w:r>
      </w:ins>
      <w:ins w:id="2325" w:author="Chen Heller" w:date="2023-02-12T13:09:00Z">
        <w:r w:rsidR="002F0C9A">
          <w:t xml:space="preserve"> responses</w:t>
        </w:r>
      </w:ins>
      <w:ins w:id="2326" w:author="Chen Heller" w:date="2023-01-18T12:10:00Z">
        <w:r w:rsidR="00E3118B">
          <w:t>.</w:t>
        </w:r>
      </w:ins>
      <w:del w:id="2327" w:author="Chen Heller" w:date="2023-01-04T17:02:00Z">
        <w:r w:rsidR="002D0222" w:rsidDel="002A70C0">
          <w:delText xml:space="preserve">allowed for continuous motion tracking while participants make reaching responses to </w:delText>
        </w:r>
      </w:del>
      <w:del w:id="2328" w:author="Chen Heller" w:date="2023-01-04T16:45:00Z">
        <w:r w:rsidR="002D0222" w:rsidDel="00966B33">
          <w:delText xml:space="preserve">classify </w:delText>
        </w:r>
      </w:del>
      <w:del w:id="2329"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30"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31"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32"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33"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34" w:author="Chen Heller" w:date="2023-01-04T13:29:00Z">
        <w:r w:rsidR="00C1383D" w:rsidRPr="00B61294" w:rsidDel="00977059">
          <w:delText xml:space="preserve">movement </w:delText>
        </w:r>
      </w:del>
      <w:del w:id="2335"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36" w:author="Chen Heller" w:date="2023-01-04T16:43:00Z"/>
        </w:rPr>
      </w:pPr>
      <w:del w:id="2337"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38" w:author="Chen Heller" w:date="2023-01-04T13:29:00Z">
        <w:r w:rsidR="00FF06FA" w:rsidDel="00977059">
          <w:delText xml:space="preserve">movement </w:delText>
        </w:r>
      </w:del>
      <w:del w:id="2339"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40" w:author="Chen Heller" w:date="2023-01-04T16:44:00Z"/>
        </w:rPr>
      </w:pPr>
      <w:del w:id="2341"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w:delText>
        </w:r>
        <w:r w:rsidR="007F6E99" w:rsidDel="00C646FB">
          <w:lastRenderedPageBreak/>
          <w:delText xml:space="preserve">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BCD6DE6" w:rsidR="00B00AED" w:rsidRDefault="004C7623" w:rsidP="00F5646C">
      <w:del w:id="2342"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43"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44" w:author="Chen Heller" w:date="2023-03-02T15:12:00Z">
        <w:r w:rsidR="00367808">
          <w:t>,</w:t>
        </w:r>
      </w:ins>
      <w:ins w:id="2345" w:author="Chen Heller" w:date="2023-01-09T13:29:00Z">
        <w:r w:rsidR="000434D9">
          <w:t xml:space="preserve"> a large congruency effect was found using both measures.</w:t>
        </w:r>
      </w:ins>
      <w:ins w:id="2346" w:author="Chen Heller" w:date="2023-01-16T17:34:00Z">
        <w:r w:rsidR="00956589">
          <w:t xml:space="preserve"> In the reaching session, presenting an incongruent prime biased the participant's response</w:t>
        </w:r>
      </w:ins>
      <w:ins w:id="2347" w:author="Chen Heller" w:date="2023-01-18T09:26:00Z">
        <w:r w:rsidR="004D1478">
          <w:t>s</w:t>
        </w:r>
      </w:ins>
      <w:ins w:id="2348" w:author="Chen Heller" w:date="2023-01-16T17:34:00Z">
        <w:r w:rsidR="00956589">
          <w:t xml:space="preserve"> towards the incorrect answer</w:t>
        </w:r>
      </w:ins>
      <w:ins w:id="2349" w:author="Chen Heller" w:date="2023-01-16T17:36:00Z">
        <w:r w:rsidR="00EC597B">
          <w:t xml:space="preserve">, resulting in </w:t>
        </w:r>
      </w:ins>
      <w:ins w:id="2350" w:author="Chen Heller" w:date="2023-01-16T17:38:00Z">
        <w:r w:rsidR="008F6F85">
          <w:t>average trajectories that c</w:t>
        </w:r>
      </w:ins>
      <w:ins w:id="2351" w:author="Chen Heller" w:date="2023-01-16T17:39:00Z">
        <w:r w:rsidR="008F6F85">
          <w:t>urve towards the center of the screen.</w:t>
        </w:r>
      </w:ins>
      <w:ins w:id="2352" w:author="Chen Heller" w:date="2023-01-16T17:36:00Z">
        <w:r w:rsidR="00EC597B">
          <w:t xml:space="preserve"> </w:t>
        </w:r>
      </w:ins>
      <w:ins w:id="2353" w:author="Chen Heller" w:date="2023-01-18T09:24:00Z">
        <w:r w:rsidR="0000314A">
          <w:t xml:space="preserve">The area between these trajectories was smaller than </w:t>
        </w:r>
      </w:ins>
      <w:ins w:id="2354" w:author="Chen Heller" w:date="2023-01-18T09:26:00Z">
        <w:r w:rsidR="004D1478">
          <w:t xml:space="preserve">between the </w:t>
        </w:r>
      </w:ins>
      <w:ins w:id="2355" w:author="Chen Heller" w:date="2023-01-18T09:25:00Z">
        <w:r w:rsidR="00BE5A40">
          <w:t>congruent o</w:t>
        </w:r>
      </w:ins>
      <w:ins w:id="2356" w:author="Chen Heller" w:date="2023-01-18T09:26:00Z">
        <w:r w:rsidR="00BE5A40">
          <w:t>ne</w:t>
        </w:r>
        <w:r w:rsidR="004D1478">
          <w:t>s</w:t>
        </w:r>
        <w:r w:rsidR="00BE5A40">
          <w:t xml:space="preserve">, </w:t>
        </w:r>
      </w:ins>
      <w:ins w:id="2357" w:author="Chen Heller" w:date="2023-01-18T09:27:00Z">
        <w:r w:rsidR="004D1478">
          <w:t>providing quantifiable evidence for the invisible prime's effect on movement.</w:t>
        </w:r>
      </w:ins>
      <w:ins w:id="2358" w:author="Chen Heller" w:date="2023-01-18T09:29:00Z">
        <w:r w:rsidR="00B7402F">
          <w:t xml:space="preserve"> </w:t>
        </w:r>
      </w:ins>
      <w:ins w:id="2359" w:author="Chen Heller" w:date="2023-01-18T09:33:00Z">
        <w:r w:rsidR="00793BE0">
          <w:t xml:space="preserve">Temporally, this effect can be placed approximately between 160-300ms post target presentation, as </w:t>
        </w:r>
      </w:ins>
      <w:ins w:id="2360" w:author="Chen Heller" w:date="2023-02-26T16:10:00Z">
        <w:r w:rsidR="00760775">
          <w:t xml:space="preserve">depicted </w:t>
        </w:r>
        <w:r w:rsidR="007E296B">
          <w:t>by</w:t>
        </w:r>
      </w:ins>
      <w:ins w:id="2361" w:author="Chen Heller" w:date="2023-01-18T09:33:00Z">
        <w:r w:rsidR="00793BE0">
          <w:t xml:space="preserve"> the </w:t>
        </w:r>
      </w:ins>
      <w:ins w:id="2362" w:author="Chen Heller" w:date="2023-01-18T09:34:00Z">
        <w:r w:rsidR="002019E3">
          <w:t xml:space="preserve">velocity and </w:t>
        </w:r>
      </w:ins>
      <w:ins w:id="2363" w:author="Chen Heller" w:date="2023-01-18T09:33:00Z">
        <w:r w:rsidR="00793BE0">
          <w:t xml:space="preserve">implied endpoint </w:t>
        </w:r>
      </w:ins>
      <w:ins w:id="2364" w:author="Chen Heller" w:date="2023-02-26T16:09:00Z">
        <w:r w:rsidR="00760775">
          <w:t>measurements</w:t>
        </w:r>
      </w:ins>
      <w:ins w:id="2365"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366" w:author="Chen Heller" w:date="2023-02-27T08:54:00Z">
        <w:r w:rsidR="002F56E3">
          <w:t xml:space="preserve">The curved trajectories </w:t>
        </w:r>
      </w:ins>
      <w:ins w:id="2367" w:author="Chen Heller" w:date="2023-02-27T08:55:00Z">
        <w:r w:rsidR="002F56E3">
          <w:t xml:space="preserve">of </w:t>
        </w:r>
      </w:ins>
      <w:ins w:id="2368" w:author="Chen Heller" w:date="2023-02-27T08:54:00Z">
        <w:r w:rsidR="002F56E3">
          <w:t xml:space="preserve">the incongruent </w:t>
        </w:r>
      </w:ins>
      <w:ins w:id="2369" w:author="Chen Heller" w:date="2023-02-27T08:55:00Z">
        <w:r w:rsidR="002F56E3">
          <w:t xml:space="preserve">trials were longer than the congruent </w:t>
        </w:r>
        <w:r w:rsidR="00D50724">
          <w:t xml:space="preserve">trajectories and took longer to complete, </w:t>
        </w:r>
      </w:ins>
      <w:ins w:id="2370" w:author="Chen Heller" w:date="2023-02-27T08:56:00Z">
        <w:r w:rsidR="00BA028F">
          <w:t>reflecting the prime's interference with the participant's decision</w:t>
        </w:r>
      </w:ins>
      <w:ins w:id="2371" w:author="Chen Heller" w:date="2023-03-02T15:12:00Z">
        <w:r w:rsidR="00367808">
          <w:t>-</w:t>
        </w:r>
      </w:ins>
      <w:ins w:id="2372" w:author="Chen Heller" w:date="2023-02-27T08:56:00Z">
        <w:r w:rsidR="00BA028F">
          <w:t>making.</w:t>
        </w:r>
      </w:ins>
      <w:ins w:id="2373" w:author="Chen Heller" w:date="2023-01-18T12:16:00Z">
        <w:r w:rsidR="00B14D1C">
          <w:t xml:space="preserve"> </w:t>
        </w:r>
      </w:ins>
      <w:ins w:id="2374" w:author="Chen Heller" w:date="2023-01-16T17:51:00Z">
        <w:r w:rsidR="00A00E18">
          <w:t xml:space="preserve">The </w:t>
        </w:r>
      </w:ins>
      <w:ins w:id="2375" w:author="Chen Heller" w:date="2023-01-09T13:31:00Z">
        <w:r w:rsidR="00F17027">
          <w:t>result</w:t>
        </w:r>
      </w:ins>
      <w:ins w:id="2376" w:author="Chen Heller" w:date="2023-01-16T17:51:00Z">
        <w:r w:rsidR="00A00E18">
          <w:t>s</w:t>
        </w:r>
      </w:ins>
      <w:ins w:id="2377" w:author="Chen Heller" w:date="2023-01-09T13:31:00Z">
        <w:r w:rsidR="00F17027">
          <w:t xml:space="preserve"> go beyond previous studies, as the current design included stringent awareness measures, with trial</w:t>
        </w:r>
      </w:ins>
      <w:ins w:id="2378" w:author="Chen Heller" w:date="2023-03-02T15:13:00Z">
        <w:r w:rsidR="00367808">
          <w:t>-</w:t>
        </w:r>
      </w:ins>
      <w:ins w:id="2379" w:author="Chen Heller" w:date="2023-01-09T13:31:00Z">
        <w:r w:rsidR="00F17027">
          <w:t>by</w:t>
        </w:r>
      </w:ins>
      <w:ins w:id="2380" w:author="Chen Heller" w:date="2023-03-02T15:13:00Z">
        <w:r w:rsidR="00367808">
          <w:t>-</w:t>
        </w:r>
      </w:ins>
      <w:ins w:id="2381" w:author="Chen Heller" w:date="2023-01-09T13:31:00Z">
        <w:r w:rsidR="00F17027">
          <w:t>trial subjective and objective measures</w:t>
        </w:r>
      </w:ins>
      <w:ins w:id="2382" w:author="Chen Heller" w:date="2023-02-27T09:01:00Z">
        <w:r w:rsidR="0058425C">
          <w:t>, therefor</w:t>
        </w:r>
      </w:ins>
      <w:ins w:id="2383" w:author="Chen Heller" w:date="2023-03-02T15:13:00Z">
        <w:r w:rsidR="00367808">
          <w:t>e</w:t>
        </w:r>
      </w:ins>
      <w:ins w:id="2384" w:author="Chen Heller" w:date="2023-02-27T09:01:00Z">
        <w:r w:rsidR="0058425C">
          <w:t xml:space="preserve"> </w:t>
        </w:r>
        <w:r w:rsidR="00145D62">
          <w:t>addressing</w:t>
        </w:r>
      </w:ins>
      <w:ins w:id="2385" w:author="Chen Heller" w:date="2023-01-09T13:31:00Z">
        <w:r w:rsidR="00F17027">
          <w:t xml:space="preserve"> previous criticisms that attribute unconscious effects to residual undetected </w:t>
        </w:r>
        <w:r w:rsidR="00F17027" w:rsidRPr="00C57DC5">
          <w:t>awareness</w:t>
        </w:r>
      </w:ins>
      <w:ins w:id="2386" w:author="Chen Heller" w:date="2023-05-03T12:29:00Z">
        <w:r w:rsidR="002E516B" w:rsidRPr="00C57DC5">
          <w:rPr>
            <w:rPrChange w:id="2387" w:author="Chen Heller" w:date="2023-05-03T16:08:00Z">
              <w:rPr>
                <w:highlight w:val="yellow"/>
              </w:rPr>
            </w:rPrChange>
          </w:rPr>
          <w:t xml:space="preserve"> </w:t>
        </w:r>
      </w:ins>
      <w:ins w:id="2388" w:author="Chen Heller" w:date="2023-01-09T13:31:00Z">
        <w:r w:rsidR="00F17027" w:rsidRPr="00C57DC5">
          <w:fldChar w:fldCharType="begin"/>
        </w:r>
      </w:ins>
      <w:r w:rsidR="00F5646C" w:rsidRPr="00C57DC5">
        <w:rPr>
          <w:rPrChange w:id="2389"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390" w:author="Chen Heller" w:date="2023-01-09T13:31:00Z">
        <w:r w:rsidR="00F17027" w:rsidRPr="00C57DC5">
          <w:fldChar w:fldCharType="separate"/>
        </w:r>
      </w:ins>
      <w:r w:rsidR="00F5646C" w:rsidRPr="00C57DC5">
        <w:rPr>
          <w:rFonts w:ascii="Times New Roman" w:hAnsi="Times New Roman" w:cs="Times New Roman"/>
          <w:rPrChange w:id="2391" w:author="Chen Heller" w:date="2023-05-03T16:08:00Z">
            <w:rPr>
              <w:rFonts w:ascii="Times New Roman" w:hAnsi="Times New Roman" w:cs="Times New Roman"/>
              <w:highlight w:val="yellow"/>
            </w:rPr>
          </w:rPrChange>
        </w:rPr>
        <w:t>(Lloyd et al., 2013; Merikle, 1992; Zerweck et al., 2021)</w:t>
      </w:r>
      <w:ins w:id="2392" w:author="Chen Heller" w:date="2023-01-09T13:31:00Z">
        <w:r w:rsidR="00F17027" w:rsidRPr="00C57DC5">
          <w:fldChar w:fldCharType="end"/>
        </w:r>
        <w:r w:rsidR="00F17027" w:rsidRPr="00C57DC5">
          <w:t xml:space="preserve">. </w:t>
        </w:r>
      </w:ins>
      <w:ins w:id="2393" w:author="Chen Heller" w:date="2023-02-27T09:02:00Z">
        <w:r w:rsidR="00ED0CD8" w:rsidRPr="00C57DC5">
          <w:t>Additionally</w:t>
        </w:r>
      </w:ins>
      <w:ins w:id="2394"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w:t>
        </w:r>
        <w:commentRangeStart w:id="2395"/>
        <w:r w:rsidR="00F17027">
          <w:t xml:space="preserve">effects </w:t>
        </w:r>
      </w:ins>
      <w:commentRangeEnd w:id="2395"/>
      <w:ins w:id="2396" w:author="Chen Heller" w:date="2023-05-04T17:43:00Z">
        <w:r w:rsidR="00251900">
          <w:rPr>
            <w:rStyle w:val="CommentReference"/>
          </w:rPr>
          <w:commentReference w:id="2395"/>
        </w:r>
      </w:ins>
      <w:ins w:id="2397" w:author="Chen Heller" w:date="2023-01-09T13:31:00Z">
        <w:r w:rsidR="00F17027">
          <w:t xml:space="preserve">(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2398" w:author="Chen Heller" w:date="2023-01-09T13:31:00Z">
        <w:r w:rsidR="002E3E1A" w:rsidDel="00F17027">
          <w:delText xml:space="preserve">In line with </w:delText>
        </w:r>
      </w:del>
      <w:del w:id="2399" w:author="Chen Heller" w:date="2023-01-04T17:05:00Z">
        <w:r w:rsidR="002E3E1A" w:rsidDel="00F12D4E">
          <w:delText xml:space="preserve">my </w:delText>
        </w:r>
      </w:del>
      <w:del w:id="2400" w:author="Chen Heller" w:date="2023-01-09T13:31:00Z">
        <w:r w:rsidR="002E3E1A" w:rsidDel="00F17027">
          <w:delText>predictions</w:delText>
        </w:r>
        <w:r w:rsidR="00B00AED" w:rsidDel="00F17027">
          <w:delText xml:space="preserve">, both </w:delText>
        </w:r>
      </w:del>
      <w:del w:id="2401" w:author="Chen Heller" w:date="2023-01-04T17:05:00Z">
        <w:r w:rsidR="00B00AED" w:rsidDel="00F12D4E">
          <w:delText xml:space="preserve">of which </w:delText>
        </w:r>
      </w:del>
      <w:del w:id="2402" w:author="Chen Heller" w:date="2023-01-09T13:31:00Z">
        <w:r w:rsidR="00B00AED" w:rsidDel="00F17027">
          <w:delText xml:space="preserve">yielded robust </w:delText>
        </w:r>
        <w:r w:rsidR="00B00AED" w:rsidDel="00F17027">
          <w:lastRenderedPageBreak/>
          <w:delText>effects.</w:delText>
        </w:r>
      </w:del>
      <w:r w:rsidR="00463A29">
        <w:t xml:space="preserve"> </w:t>
      </w:r>
      <w:del w:id="2403"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404" w:author="Chen Heller" w:date="2023-01-04T17:08:00Z">
        <w:r w:rsidR="00B00AED" w:rsidDel="00E9122A">
          <w:delText xml:space="preserve">attributing </w:delText>
        </w:r>
      </w:del>
      <w:del w:id="2405"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3A178D1A"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406" w:author="Chen Heller" w:date="2023-03-02T15:13:00Z">
        <w:r w:rsidR="00BF6789" w:rsidDel="0037558E">
          <w:delText xml:space="preserve">one </w:delText>
        </w:r>
      </w:del>
      <w:ins w:id="2407"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408"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409"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410" w:author="Chen Heller" w:date="2023-02-27T09:10:00Z">
        <w:r w:rsidR="00F654BF">
          <w:t xml:space="preserve">Evidence that the </w:t>
        </w:r>
      </w:ins>
      <w:ins w:id="2411" w:author="Chen Heller" w:date="2023-03-02T17:28:00Z">
        <w:r w:rsidR="00095F00">
          <w:t>de</w:t>
        </w:r>
      </w:ins>
      <w:ins w:id="2412" w:author="Chen Heller" w:date="2023-02-27T09:10:00Z">
        <w:r w:rsidR="00F654BF">
          <w:t xml:space="preserve">cision </w:t>
        </w:r>
      </w:ins>
      <w:ins w:id="2413" w:author="Chen Heller" w:date="2023-03-02T17:30:00Z">
        <w:r w:rsidR="009B084A">
          <w:t>occurs</w:t>
        </w:r>
      </w:ins>
      <w:ins w:id="2414" w:author="Chen Heller" w:date="2023-03-02T17:28:00Z">
        <w:r w:rsidR="009819A0">
          <w:t xml:space="preserve"> </w:t>
        </w:r>
      </w:ins>
      <w:ins w:id="2415" w:author="Chen Heller" w:date="2023-02-27T09:10:00Z">
        <w:r w:rsidR="00F654BF">
          <w:t xml:space="preserve">during the movement and not before is provided by the </w:t>
        </w:r>
      </w:ins>
      <w:ins w:id="2416" w:author="Chen Heller" w:date="2023-02-27T09:17:00Z">
        <w:r w:rsidR="00E45FC6">
          <w:t xml:space="preserve">reaching onset </w:t>
        </w:r>
      </w:ins>
      <w:ins w:id="2417" w:author="Chen Heller" w:date="2023-02-27T09:16:00Z">
        <w:r w:rsidR="00E45FC6">
          <w:t xml:space="preserve">and </w:t>
        </w:r>
      </w:ins>
      <w:ins w:id="2418" w:author="Chen Heller" w:date="2023-02-27T09:17:00Z">
        <w:r w:rsidR="00E45FC6">
          <w:t>reaching</w:t>
        </w:r>
      </w:ins>
      <w:ins w:id="2419" w:author="Chen Heller" w:date="2023-02-27T09:16:00Z">
        <w:r w:rsidR="00E45FC6">
          <w:t xml:space="preserve"> duration measurem</w:t>
        </w:r>
      </w:ins>
      <w:ins w:id="2420" w:author="Chen Heller" w:date="2023-02-27T09:17:00Z">
        <w:r w:rsidR="00E45FC6">
          <w:t>ent</w:t>
        </w:r>
      </w:ins>
      <w:ins w:id="2421" w:author="Chen Heller" w:date="2023-02-27T09:16:00Z">
        <w:r w:rsidR="00E45FC6">
          <w:t>s.</w:t>
        </w:r>
      </w:ins>
      <w:ins w:id="2422" w:author="Chen Heller" w:date="2023-02-27T09:10:00Z">
        <w:r w:rsidR="00F654BF">
          <w:t xml:space="preserve"> </w:t>
        </w:r>
      </w:ins>
      <w:ins w:id="2423" w:author="Chen Heller" w:date="2023-02-02T12:30:00Z">
        <w:r w:rsidR="00432208">
          <w:t xml:space="preserve">Had the decision been made before the reaching </w:t>
        </w:r>
      </w:ins>
      <w:ins w:id="2424" w:author="Chen Heller" w:date="2023-02-02T12:31:00Z">
        <w:r w:rsidR="00432208">
          <w:t xml:space="preserve">was initiated, </w:t>
        </w:r>
      </w:ins>
      <w:ins w:id="2425" w:author="Chen Heller" w:date="2023-03-02T17:36:00Z">
        <w:r w:rsidR="00BE4BFF">
          <w:t xml:space="preserve">the prime-target congruency would have been expected </w:t>
        </w:r>
      </w:ins>
      <w:ins w:id="2426" w:author="Chen Heller" w:date="2023-03-02T17:37:00Z">
        <w:r w:rsidR="00BE4BFF">
          <w:t xml:space="preserve">to influence the </w:t>
        </w:r>
      </w:ins>
      <w:ins w:id="2427" w:author="Chen Heller" w:date="2023-02-02T12:31:00Z">
        <w:r w:rsidR="00432208">
          <w:t>onset</w:t>
        </w:r>
      </w:ins>
      <w:ins w:id="2428" w:author="Chen Heller" w:date="2023-03-02T17:37:00Z">
        <w:r w:rsidR="00BE4BFF">
          <w:t>s</w:t>
        </w:r>
      </w:ins>
      <w:ins w:id="2429" w:author="Chen Heller" w:date="2023-02-02T12:35:00Z">
        <w:r w:rsidR="005402EB">
          <w:t xml:space="preserve">, </w:t>
        </w:r>
      </w:ins>
      <w:ins w:id="2430" w:author="Chen Heller" w:date="2023-02-02T12:36:00Z">
        <w:r w:rsidR="00BF5F9A">
          <w:t>however</w:t>
        </w:r>
      </w:ins>
      <w:ins w:id="2431" w:author="Chen Heller" w:date="2023-02-02T12:31:00Z">
        <w:r w:rsidR="00432208">
          <w:t xml:space="preserve"> </w:t>
        </w:r>
      </w:ins>
      <w:ins w:id="2432" w:author="Chen Heller" w:date="2023-02-02T12:35:00Z">
        <w:r w:rsidR="005402EB">
          <w:t xml:space="preserve">this is not the case. Instead, </w:t>
        </w:r>
      </w:ins>
      <w:ins w:id="2433" w:author="Chen Heller" w:date="2023-02-02T12:37:00Z">
        <w:r w:rsidR="00BF5F9A">
          <w:t xml:space="preserve">a difference is found between the </w:t>
        </w:r>
      </w:ins>
      <w:ins w:id="2434" w:author="Chen Heller" w:date="2023-02-02T12:32:00Z">
        <w:r w:rsidR="00DF4574">
          <w:t xml:space="preserve">durations, </w:t>
        </w:r>
      </w:ins>
      <w:ins w:id="2435" w:author="Chen Heller" w:date="2023-02-02T12:33:00Z">
        <w:r w:rsidR="002A51A0">
          <w:t xml:space="preserve">testifying that the decision </w:t>
        </w:r>
      </w:ins>
      <w:ins w:id="2436" w:author="Chen Heller" w:date="2023-02-27T09:18:00Z">
        <w:r w:rsidR="002B5497">
          <w:t>process</w:t>
        </w:r>
      </w:ins>
      <w:ins w:id="2437" w:author="Chen Heller" w:date="2023-02-02T12:33:00Z">
        <w:r w:rsidR="002A51A0">
          <w:t xml:space="preserve"> </w:t>
        </w:r>
      </w:ins>
      <w:ins w:id="2438" w:author="Chen Heller" w:date="2023-02-27T09:18:00Z">
        <w:r w:rsidR="00FF07DF">
          <w:t xml:space="preserve">coincides </w:t>
        </w:r>
      </w:ins>
      <w:ins w:id="2439" w:author="Chen Heller" w:date="2023-02-02T12:36:00Z">
        <w:r w:rsidR="00EF7C05">
          <w:t xml:space="preserve">with the </w:t>
        </w:r>
      </w:ins>
      <w:ins w:id="2440" w:author="Chen Heller" w:date="2023-02-02T12:33:00Z">
        <w:r w:rsidR="002A51A0">
          <w:t>movement</w:t>
        </w:r>
      </w:ins>
      <w:ins w:id="2441" w:author="Chen Heller" w:date="2023-01-18T13:07:00Z">
        <w:r w:rsidR="00EE4147">
          <w:t xml:space="preserve">. </w:t>
        </w:r>
      </w:ins>
      <w:ins w:id="2442" w:author="Chen Heller" w:date="2023-02-27T09:56:00Z">
        <w:r w:rsidR="00AD29A9">
          <w:t>Although m</w:t>
        </w:r>
      </w:ins>
      <w:ins w:id="2443" w:author="Chen Heller" w:date="2023-02-27T09:50:00Z">
        <w:r w:rsidR="00E60A40">
          <w:t xml:space="preserve">onitoring the decision </w:t>
        </w:r>
      </w:ins>
      <w:ins w:id="2444" w:author="Chen Heller" w:date="2023-02-27T09:51:00Z">
        <w:r w:rsidR="00E60A40">
          <w:t xml:space="preserve">process </w:t>
        </w:r>
      </w:ins>
      <w:ins w:id="2445" w:author="Chen Heller" w:date="2023-02-02T12:43:00Z">
        <w:r w:rsidR="00314ED6">
          <w:t xml:space="preserve">allowed </w:t>
        </w:r>
      </w:ins>
      <w:ins w:id="2446" w:author="Chen Heller" w:date="2023-01-18T13:07:00Z">
        <w:r w:rsidR="00EE4147">
          <w:t>captur</w:t>
        </w:r>
      </w:ins>
      <w:ins w:id="2447" w:author="Chen Heller" w:date="2023-02-02T11:43:00Z">
        <w:r w:rsidR="000B0581">
          <w:t>ing</w:t>
        </w:r>
      </w:ins>
      <w:ins w:id="2448" w:author="Chen Heller" w:date="2023-01-18T13:07:00Z">
        <w:r w:rsidR="00EE4147">
          <w:t xml:space="preserve"> </w:t>
        </w:r>
      </w:ins>
      <w:ins w:id="2449" w:author="Chen Heller" w:date="2023-01-16T17:11:00Z">
        <w:r w:rsidR="00B14A91">
          <w:t xml:space="preserve">interesting </w:t>
        </w:r>
        <w:r w:rsidR="001F5A3B">
          <w:t xml:space="preserve">events </w:t>
        </w:r>
      </w:ins>
      <w:del w:id="2450" w:author="Chen Heller" w:date="2023-02-27T09:56:00Z">
        <w:r w:rsidR="00CA3047" w:rsidDel="00AD29A9">
          <w:delText xml:space="preserve">including </w:delText>
        </w:r>
      </w:del>
      <w:ins w:id="2451"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452"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453" w:author="Chen Heller" w:date="2023-02-27T09:57:00Z">
        <w:r w:rsidR="00AD29A9">
          <w:t xml:space="preserve">, </w:t>
        </w:r>
      </w:ins>
      <w:ins w:id="2454" w:author="Chen Heller" w:date="2023-02-27T10:06:00Z">
        <w:r w:rsidR="00825236">
          <w:t>the</w:t>
        </w:r>
      </w:ins>
      <w:ins w:id="2455" w:author="Chen Heller" w:date="2023-03-02T17:38:00Z">
        <w:r w:rsidR="00173B3A">
          <w:t>y</w:t>
        </w:r>
      </w:ins>
      <w:ins w:id="2456" w:author="Chen Heller" w:date="2023-02-27T10:06:00Z">
        <w:r w:rsidR="00825236">
          <w:t xml:space="preserve"> </w:t>
        </w:r>
      </w:ins>
      <w:ins w:id="2457" w:author="Chen Heller" w:date="2023-02-27T09:57:00Z">
        <w:r w:rsidR="00AD29A9">
          <w:t xml:space="preserve">were not </w:t>
        </w:r>
      </w:ins>
      <w:ins w:id="2458" w:author="Chen Heller" w:date="2023-02-27T10:06:00Z">
        <w:r w:rsidR="00825236">
          <w:t xml:space="preserve">expressed </w:t>
        </w:r>
      </w:ins>
      <w:ins w:id="2459" w:author="Chen Heller" w:date="2023-02-27T09:57:00Z">
        <w:r w:rsidR="00F62ADA">
          <w:t>in the averaged trajectories</w:t>
        </w:r>
      </w:ins>
      <w:ins w:id="2460" w:author="Chen Heller" w:date="2023-02-27T09:52:00Z">
        <w:r w:rsidR="00B13A08">
          <w:t>.</w:t>
        </w:r>
      </w:ins>
      <w:ins w:id="2461" w:author="Chen Heller" w:date="2023-02-27T09:57:00Z">
        <w:r w:rsidR="00F62ADA">
          <w:t xml:space="preserve"> Therefor</w:t>
        </w:r>
      </w:ins>
      <w:ins w:id="2462" w:author="Chen Heller" w:date="2023-03-02T15:14:00Z">
        <w:r w:rsidR="0037558E">
          <w:t>e</w:t>
        </w:r>
      </w:ins>
      <w:ins w:id="2463" w:author="Chen Heller" w:date="2023-02-27T09:57:00Z">
        <w:r w:rsidR="00F62ADA">
          <w:t xml:space="preserve"> </w:t>
        </w:r>
      </w:ins>
      <w:ins w:id="2464" w:author="Chen Heller" w:date="2023-05-08T10:07:00Z">
        <w:r w:rsidR="00D05E91" w:rsidRPr="00D05E91">
          <w:fldChar w:fldCharType="begin"/>
        </w:r>
        <w:r w:rsidR="00D05E91" w:rsidRPr="00D05E91">
          <w:instrText xml:space="preserve"> REF _Ref129683805 \h </w:instrText>
        </w:r>
      </w:ins>
      <w:r w:rsidR="00D05E91">
        <w:instrText xml:space="preserve"> \* MERGEFORMAT </w:instrText>
      </w:r>
      <w:r w:rsidR="00D05E91" w:rsidRPr="00D05E91">
        <w:fldChar w:fldCharType="separate"/>
      </w:r>
      <w:ins w:id="2465" w:author="Chen Heller" w:date="2023-05-08T10:07:00Z">
        <w:r w:rsidR="00D05E91" w:rsidRPr="00D05E91">
          <w:t>Fig</w:t>
        </w:r>
        <w:r w:rsidR="00D05E91" w:rsidRPr="00D05E91">
          <w:t>u</w:t>
        </w:r>
        <w:r w:rsidR="00D05E91" w:rsidRPr="00D05E91">
          <w:t xml:space="preserve">re </w:t>
        </w:r>
        <w:r w:rsidR="00D05E91" w:rsidRPr="00D05E91">
          <w:rPr>
            <w:rPrChange w:id="2466" w:author="Chen Heller" w:date="2023-05-08T10:07:00Z">
              <w:rPr>
                <w:b/>
                <w:bCs/>
                <w:i/>
                <w:iCs/>
                <w:noProof/>
              </w:rPr>
            </w:rPrChange>
          </w:rPr>
          <w:t>3</w:t>
        </w:r>
        <w:r w:rsidR="00D05E91" w:rsidRPr="00D05E91">
          <w:fldChar w:fldCharType="end"/>
        </w:r>
        <w:r w:rsidR="00D05E91">
          <w:t xml:space="preserve"> </w:t>
        </w:r>
      </w:ins>
      <w:ins w:id="2467" w:author="Chen Heller" w:date="2023-02-27T10:26:00Z">
        <w:r w:rsidR="00387D82">
          <w:t xml:space="preserve">provides </w:t>
        </w:r>
      </w:ins>
      <w:ins w:id="2468" w:author="Chen Heller" w:date="2023-02-27T09:57:00Z">
        <w:r w:rsidR="00F62ADA">
          <w:t>a sample of trial</w:t>
        </w:r>
      </w:ins>
      <w:ins w:id="2469" w:author="Chen Heller" w:date="2023-02-27T10:07:00Z">
        <w:r w:rsidR="007F4285">
          <w:t>s</w:t>
        </w:r>
      </w:ins>
      <w:ins w:id="2470" w:author="Chen Heller" w:date="2023-02-27T09:57:00Z">
        <w:r w:rsidR="00F62ADA">
          <w:t xml:space="preserve"> </w:t>
        </w:r>
      </w:ins>
      <w:ins w:id="2471" w:author="Chen Heller" w:date="2023-02-27T10:08:00Z">
        <w:r w:rsidR="007F4285">
          <w:t>depicting</w:t>
        </w:r>
      </w:ins>
      <w:ins w:id="2472" w:author="Chen Heller" w:date="2023-02-27T10:07:00Z">
        <w:r w:rsidR="007F4285">
          <w:t xml:space="preserve"> </w:t>
        </w:r>
      </w:ins>
      <w:ins w:id="2473" w:author="Chen Heller" w:date="2023-02-27T10:08:00Z">
        <w:r w:rsidR="007F4285">
          <w:t xml:space="preserve">this </w:t>
        </w:r>
      </w:ins>
      <w:ins w:id="2474" w:author="Chen Heller" w:date="2023-02-27T09:58:00Z">
        <w:r w:rsidR="004B6A7E">
          <w:t xml:space="preserve">indecisive </w:t>
        </w:r>
      </w:ins>
      <w:ins w:id="2475" w:author="Chen Heller" w:date="2023-02-27T10:31:00Z">
        <w:r w:rsidR="004F4301">
          <w:t>behavior, which</w:t>
        </w:r>
      </w:ins>
      <w:ins w:id="2476" w:author="Chen Heller" w:date="2023-02-27T10:26:00Z">
        <w:r w:rsidR="00387D82">
          <w:t xml:space="preserve"> was more common </w:t>
        </w:r>
      </w:ins>
      <w:ins w:id="2477" w:author="Chen Heller" w:date="2023-02-27T10:31:00Z">
        <w:r w:rsidR="004F4301">
          <w:t>in</w:t>
        </w:r>
      </w:ins>
      <w:ins w:id="2478" w:author="Chen Heller" w:date="2023-02-27T10:26:00Z">
        <w:r w:rsidR="00387D82">
          <w:t xml:space="preserve"> the incongruent condition</w:t>
        </w:r>
      </w:ins>
      <w:r w:rsidR="005F0446">
        <w:t>.</w:t>
      </w:r>
      <w:del w:id="2479" w:author="Chen Heller" w:date="2023-02-02T13:01:00Z">
        <w:r w:rsidR="005F0446" w:rsidDel="003774E0">
          <w:delText xml:space="preserve"> </w:delText>
        </w:r>
      </w:del>
      <w:ins w:id="2480" w:author="Chen Heller" w:date="2023-01-16T17:14:00Z">
        <w:r w:rsidR="00BF4FCB">
          <w:t xml:space="preserve"> </w:t>
        </w:r>
      </w:ins>
      <w:ins w:id="2481" w:author="Chen Heller" w:date="2023-01-16T17:54:00Z">
        <w:r w:rsidR="000C368B">
          <w:t xml:space="preserve">COM behavior </w:t>
        </w:r>
      </w:ins>
      <w:del w:id="2482"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w:t>
      </w:r>
      <w:r w:rsidR="00AF738E">
        <w:lastRenderedPageBreak/>
        <w:t xml:space="preserve">the number of </w:t>
      </w:r>
      <w:r w:rsidR="00AD4A30">
        <w:t xml:space="preserve">incorrect </w:t>
      </w:r>
      <w:r w:rsidR="00AF738E">
        <w:t xml:space="preserve">responses </w:t>
      </w:r>
      <w:del w:id="2483"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484"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485" w:author="Chen Heller" w:date="2023-01-16T17:12:00Z">
        <w:r w:rsidR="00D02C7F">
          <w:t xml:space="preserve"> </w:t>
        </w:r>
      </w:ins>
    </w:p>
    <w:p w14:paraId="26216D45" w14:textId="1DD8B2D8" w:rsidR="00C07D7A" w:rsidRDefault="007A6540" w:rsidP="00C07D7A">
      <w:r>
        <w:t xml:space="preserve">Contrary to </w:t>
      </w:r>
      <w:del w:id="2486" w:author="Chen Heller" w:date="2023-01-18T13:12:00Z">
        <w:r w:rsidDel="00E76A1D">
          <w:delText xml:space="preserve">my </w:delText>
        </w:r>
      </w:del>
      <w:ins w:id="2487" w:author="Chen Heller" w:date="2023-01-18T13:12:00Z">
        <w:r w:rsidR="00E76A1D">
          <w:t xml:space="preserve">the </w:t>
        </w:r>
      </w:ins>
      <w:del w:id="2488" w:author="Chen Heller" w:date="2023-01-18T13:12:00Z">
        <w:r w:rsidDel="00E76A1D">
          <w:delText>hypothesis</w:delText>
        </w:r>
      </w:del>
      <w:ins w:id="2489" w:author="Chen Heller" w:date="2023-02-02T13:05:00Z">
        <w:r w:rsidR="004D5FA1">
          <w:t>predictions</w:t>
        </w:r>
      </w:ins>
      <w:r>
        <w:t xml:space="preserve">, the effect size in the keyboard condition </w:t>
      </w:r>
      <w:r w:rsidR="003B1BD0">
        <w:t xml:space="preserve">was </w:t>
      </w:r>
      <w:del w:id="2490" w:author="Chen Heller" w:date="2023-01-30T13:20:00Z">
        <w:r w:rsidR="002B6B6F" w:rsidDel="00D825AF">
          <w:delText xml:space="preserve">comparable </w:delText>
        </w:r>
      </w:del>
      <w:ins w:id="2491" w:author="Chen Heller" w:date="2023-01-30T13:20:00Z">
        <w:r w:rsidR="00D825AF">
          <w:t xml:space="preserve">only slightly smaller </w:t>
        </w:r>
      </w:ins>
      <w:del w:id="2492" w:author="Chen Heller" w:date="2023-01-30T13:20:00Z">
        <w:r w:rsidR="003B1BD0" w:rsidDel="00D825AF">
          <w:delText xml:space="preserve">to </w:delText>
        </w:r>
      </w:del>
      <w:ins w:id="2493"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494" w:author="Chen Heller" w:date="2023-01-04T13:29:00Z">
        <w:r w:rsidR="003B1BD0" w:rsidDel="00977059">
          <w:delText xml:space="preserve">movement </w:delText>
        </w:r>
      </w:del>
      <w:ins w:id="249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496" w:author="Chen Heller" w:date="2023-01-30T13:21:00Z">
        <w:r w:rsidR="00C07D7A" w:rsidDel="00D825AF">
          <w:delText xml:space="preserve">contrasts </w:delText>
        </w:r>
      </w:del>
      <w:ins w:id="2497"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498" w:author="Chen Heller" w:date="2023-01-18T13:13:00Z">
        <w:r w:rsidR="00C07D7A" w:rsidDel="00E76A1D">
          <w:delText xml:space="preserve">an </w:delText>
        </w:r>
      </w:del>
      <w:ins w:id="2499" w:author="Chen Heller" w:date="2023-01-18T13:13:00Z">
        <w:r w:rsidR="00E76A1D">
          <w:t xml:space="preserve">a dramatic </w:t>
        </w:r>
      </w:ins>
      <w:r w:rsidR="00C07D7A">
        <w:t xml:space="preserve">advantage for mouse tracking over keyboard responses. </w:t>
      </w:r>
      <w:del w:id="2500" w:author="Chen Heller" w:date="2023-02-27T10:38:00Z">
        <w:r w:rsidR="001F5C20" w:rsidDel="00D668C1">
          <w:delText>One possible explanation for t</w:delText>
        </w:r>
      </w:del>
      <w:ins w:id="2501" w:author="Chen Heller" w:date="2023-05-07T14:49:00Z">
        <w:r w:rsidR="00522333">
          <w:t>This</w:t>
        </w:r>
      </w:ins>
      <w:del w:id="2502" w:author="Chen Heller" w:date="2023-05-07T14:49:00Z">
        <w:r w:rsidR="001F5C20" w:rsidDel="00522333">
          <w:delText>his</w:delText>
        </w:r>
      </w:del>
      <w:r w:rsidR="001F5C20">
        <w:t xml:space="preserve"> discrepancy might stem from the different form</w:t>
      </w:r>
      <w:ins w:id="2503" w:author="Chen Heller" w:date="2023-03-02T15:14:00Z">
        <w:r w:rsidR="0037558E">
          <w:t>s</w:t>
        </w:r>
      </w:ins>
      <w:r w:rsidR="001F5C20">
        <w:t xml:space="preserve"> of movement tracking</w:t>
      </w:r>
      <w:ins w:id="2504" w:author="Chen Heller" w:date="2023-02-27T10:41:00Z">
        <w:r w:rsidR="009247E9">
          <w:t xml:space="preserve"> used in each study</w:t>
        </w:r>
      </w:ins>
      <w:r w:rsidR="001F5C20">
        <w:t xml:space="preserve">; while </w:t>
      </w:r>
      <w:del w:id="2505" w:author="Chen Heller" w:date="2023-01-18T15:08:00Z">
        <w:r w:rsidR="001F5C20" w:rsidDel="00E6618F">
          <w:delText xml:space="preserve">I </w:delText>
        </w:r>
      </w:del>
      <w:ins w:id="2506" w:author="Chen Heller" w:date="2023-01-18T15:08:00Z">
        <w:r w:rsidR="00E6618F">
          <w:t xml:space="preserve">the current experiment </w:t>
        </w:r>
      </w:ins>
      <w:r w:rsidR="001F5C20">
        <w:t xml:space="preserve">used </w:t>
      </w:r>
      <w:del w:id="2507"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08" w:author="Chen Heller" w:date="2023-03-02T15:14:00Z">
        <w:r w:rsidR="00C07D7A" w:rsidDel="009B06B1">
          <w:delText>,</w:delText>
        </w:r>
      </w:del>
      <w:r w:rsidR="00C07D7A">
        <w:t xml:space="preserve"> </w:t>
      </w:r>
      <w:del w:id="2509" w:author="Chen Heller" w:date="2023-01-18T13:14:00Z">
        <w:r w:rsidR="00C07D7A" w:rsidDel="00EE6BFF">
          <w:delText xml:space="preserve">which </w:delText>
        </w:r>
      </w:del>
      <w:ins w:id="2510" w:author="Chen Heller" w:date="2023-01-18T13:14:00Z">
        <w:r w:rsidR="00EE6BFF">
          <w:t xml:space="preserve">since </w:t>
        </w:r>
        <w:r w:rsidR="006C1CC8">
          <w:t>it</w:t>
        </w:r>
        <w:r w:rsidR="00EE6BFF">
          <w:t xml:space="preserve"> </w:t>
        </w:r>
      </w:ins>
      <w:r w:rsidR="00C07D7A">
        <w:t xml:space="preserve">places </w:t>
      </w:r>
      <w:del w:id="2511" w:author="Chen Heller" w:date="2023-03-02T15:14:00Z">
        <w:r w:rsidR="00C07D7A" w:rsidDel="009B06B1">
          <w:delText xml:space="preserve">less </w:delText>
        </w:r>
      </w:del>
      <w:ins w:id="2512"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13" w:author="Chen Heller" w:date="2023-05-07T14:55:00Z">
        <w:r w:rsidR="006316CA" w:rsidDel="00570C94">
          <w:delText>be more sensitive to subtle effects</w:delText>
        </w:r>
      </w:del>
      <w:ins w:id="2514" w:author="Chen Heller" w:date="2023-05-07T14:55:00Z">
        <w:r w:rsidR="00570C94">
          <w:t>express</w:t>
        </w:r>
      </w:ins>
      <w:ins w:id="2515" w:author="Chen Heller" w:date="2023-05-07T14:56:00Z">
        <w:r w:rsidR="00B85270">
          <w:t xml:space="preserve"> more </w:t>
        </w:r>
        <w:r w:rsidR="00160F42">
          <w:t>variability</w:t>
        </w:r>
      </w:ins>
      <w:ins w:id="2516" w:author="Chen Heller" w:date="2023-05-07T14:57:00Z">
        <w:r w:rsidR="00E55F0D">
          <w:t xml:space="preserve"> </w:t>
        </w:r>
      </w:ins>
      <w:ins w:id="2517" w:author="Chen Heller" w:date="2023-05-07T15:02:00Z">
        <w:r w:rsidR="00CD022A">
          <w:t>between conditions</w:t>
        </w:r>
      </w:ins>
      <w:r w:rsidR="00C07D7A">
        <w:t xml:space="preserve">. </w:t>
      </w:r>
      <w:del w:id="2518" w:author="Chen Heller" w:date="2023-05-07T15:02:00Z">
        <w:r w:rsidR="00B63590" w:rsidDel="00CD022A">
          <w:delText>Indeed</w:delText>
        </w:r>
      </w:del>
      <w:ins w:id="2519"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5160AEB"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20" w:author="Chen Heller" w:date="2023-01-18T13:16:00Z">
        <w:r w:rsidR="00C07D7A" w:rsidDel="00A70478">
          <w:delText xml:space="preserve">I </w:delText>
        </w:r>
      </w:del>
      <w:ins w:id="2521"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w:t>
      </w:r>
      <w:commentRangeStart w:id="2522"/>
      <w:r w:rsidR="00C07D7A">
        <w:t xml:space="preserve">Xiao et al. </w:t>
      </w:r>
      <w:commentRangeEnd w:id="2522"/>
      <w:r w:rsidR="00462973">
        <w:rPr>
          <w:rStyle w:val="CommentReference"/>
        </w:rPr>
        <w:commentReference w:id="2522"/>
      </w:r>
      <w:r w:rsidR="00C07D7A">
        <w:t>used AUC</w:t>
      </w:r>
      <w:ins w:id="2523"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24" w:author="Chen Heller" w:date="2023-02-27T10:43:00Z">
        <w:r w:rsidR="00FB377D">
          <w:t xml:space="preserve">that estimated </w:t>
        </w:r>
      </w:ins>
      <w:del w:id="2525" w:author="Chen Heller" w:date="2023-02-27T10:43:00Z">
        <w:r w:rsidR="001624DE" w:rsidDel="00FB377D">
          <w:delText>using</w:delText>
        </w:r>
        <w:r w:rsidR="00C07D7A" w:rsidDel="00FB377D">
          <w:delText xml:space="preserve"> </w:delText>
        </w:r>
      </w:del>
      <w:r w:rsidR="00C07D7A">
        <w:t xml:space="preserve">the AUC measure </w:t>
      </w:r>
      <w:del w:id="2526" w:author="Chen Heller" w:date="2023-02-27T10:43:00Z">
        <w:r w:rsidR="00C07D7A" w:rsidDel="00FB377D">
          <w:delText xml:space="preserve">on </w:delText>
        </w:r>
      </w:del>
      <w:ins w:id="2527" w:author="Chen Heller" w:date="2023-02-27T10:43:00Z">
        <w:r w:rsidR="00FB377D">
          <w:t xml:space="preserve">for </w:t>
        </w:r>
      </w:ins>
      <w:ins w:id="2528" w:author="Chen Heller" w:date="2023-01-18T13:17:00Z">
        <w:r w:rsidR="00A76FF7">
          <w:t xml:space="preserve">the current </w:t>
        </w:r>
      </w:ins>
      <w:del w:id="2529" w:author="Chen Heller" w:date="2023-01-18T13:17:00Z">
        <w:r w:rsidR="00C07D7A" w:rsidDel="00A76FF7">
          <w:delText xml:space="preserve">my </w:delText>
        </w:r>
      </w:del>
      <w:r w:rsidR="00C07D7A">
        <w:t>data reve</w:t>
      </w:r>
      <w:ins w:id="2530" w:author="Chen Heller" w:date="2023-01-09T13:33:00Z">
        <w:r w:rsidR="0018530D">
          <w:t>a</w:t>
        </w:r>
      </w:ins>
      <w:r w:rsidR="00C07D7A">
        <w:t xml:space="preserve">led similar effect size to that </w:t>
      </w:r>
      <w:r w:rsidR="00C07D7A">
        <w:lastRenderedPageBreak/>
        <w:t>produced by the reach area measure</w:t>
      </w:r>
      <w:ins w:id="2531" w:author="Chen Heller" w:date="2023-01-09T13:33:00Z">
        <w:r w:rsidR="0018530D">
          <w:t xml:space="preserve"> (see</w:t>
        </w:r>
      </w:ins>
      <w:ins w:id="2532" w:author="Chen Heller" w:date="2023-05-08T12:25:00Z">
        <w:r w:rsidR="00A7285B">
          <w:t xml:space="preserve"> </w:t>
        </w:r>
        <w:r w:rsidR="00A7285B">
          <w:fldChar w:fldCharType="begin"/>
        </w:r>
        <w:r w:rsidR="00A7285B">
          <w:instrText xml:space="preserve"> REF _Ref134441131 \h </w:instrText>
        </w:r>
      </w:ins>
      <w:r w:rsidR="00A7285B">
        <w:fldChar w:fldCharType="separate"/>
      </w:r>
      <w:ins w:id="2533" w:author="Chen Heller" w:date="2023-05-08T12:25:00Z">
        <w:r w:rsidR="00A7285B">
          <w:t xml:space="preserve">Supplementary Table </w:t>
        </w:r>
        <w:r w:rsidR="00A7285B">
          <w:rPr>
            <w:noProof/>
          </w:rPr>
          <w:t>1</w:t>
        </w:r>
        <w:r w:rsidR="00A7285B">
          <w:fldChar w:fldCharType="end"/>
        </w:r>
      </w:ins>
      <w:ins w:id="2534" w:author="Chen Heller" w:date="2023-01-09T13:33:00Z">
        <w:r w:rsidR="0018530D">
          <w:t>)</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35"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36" w:author="Chen Heller" w:date="2023-02-27T10:45:00Z">
        <w:r w:rsidR="00C07D7A" w:rsidDel="00D25DBC">
          <w:delText>processed</w:delText>
        </w:r>
      </w:del>
      <w:ins w:id="2537"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38" w:author="Chen Heller" w:date="2023-02-27T10:45:00Z">
        <w:r w:rsidR="007D198C" w:rsidDel="00D25DBC">
          <w:delText xml:space="preserve">more </w:delText>
        </w:r>
      </w:del>
      <w:ins w:id="2539"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40" w:author="Chen Heller" w:date="2023-03-02T15:15:00Z">
        <w:r w:rsidR="00C07D7A" w:rsidDel="001A3FBE">
          <w:delText>,</w:delText>
        </w:r>
      </w:del>
      <w:r w:rsidR="00C07D7A">
        <w:t xml:space="preserve"> </w:t>
      </w:r>
      <w:r w:rsidR="00877280">
        <w:t xml:space="preserve">and </w:t>
      </w:r>
      <w:del w:id="2541"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42" w:author="Chen Heller" w:date="2023-02-27T10:49:00Z">
        <w:r w:rsidDel="009E072D">
          <w:delText xml:space="preserve">possible </w:delText>
        </w:r>
      </w:del>
      <w:ins w:id="2543" w:author="Chen Heller" w:date="2023-02-27T10:49:00Z">
        <w:r w:rsidR="009E072D">
          <w:t xml:space="preserve">plausible </w:t>
        </w:r>
      </w:ins>
      <w:r>
        <w:t xml:space="preserve">that </w:t>
      </w:r>
      <w:del w:id="2544"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45" w:author="Chen Heller" w:date="2023-02-27T10:50:00Z">
        <w:r w:rsidR="00EF4F7C" w:rsidDel="009E072D">
          <w:delText xml:space="preserve">which </w:delText>
        </w:r>
      </w:del>
      <w:ins w:id="2546" w:author="Chen Heller" w:date="2023-02-27T10:50:00Z">
        <w:r w:rsidR="009E072D">
          <w:t xml:space="preserve">thereby </w:t>
        </w:r>
      </w:ins>
      <w:del w:id="2547" w:author="Chen Heller" w:date="2023-02-27T10:50:00Z">
        <w:r w:rsidR="00EF4F7C" w:rsidDel="009E072D">
          <w:delText xml:space="preserve">calls </w:delText>
        </w:r>
      </w:del>
      <w:ins w:id="2548" w:author="Chen Heller" w:date="2023-02-27T10:50:00Z">
        <w:r w:rsidR="009E072D">
          <w:t xml:space="preserve">calling </w:t>
        </w:r>
      </w:ins>
      <w:r w:rsidR="00EF4F7C">
        <w:t xml:space="preserve">for </w:t>
      </w:r>
      <w:r>
        <w:t xml:space="preserve">further </w:t>
      </w:r>
      <w:del w:id="2549" w:author="Chen Heller" w:date="2023-02-27T10:51:00Z">
        <w:r w:rsidDel="002951B2">
          <w:delText xml:space="preserve">studies to examine </w:delText>
        </w:r>
      </w:del>
      <w:ins w:id="2550"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551"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552" w:author="Chen Heller" w:date="2023-03-02T15:16:00Z">
        <w:r w:rsidR="001A3FBE">
          <w:t>-</w:t>
        </w:r>
      </w:ins>
      <w:del w:id="2553" w:author="Chen Heller" w:date="2023-03-02T15:16:00Z">
        <w:r w:rsidDel="001A3FBE">
          <w:delText xml:space="preserve"> </w:delText>
        </w:r>
      </w:del>
      <w:r>
        <w:t>to</w:t>
      </w:r>
      <w:ins w:id="2554" w:author="Chen Heller" w:date="2023-03-02T15:16:00Z">
        <w:r w:rsidR="001A3FBE">
          <w:t>-</w:t>
        </w:r>
      </w:ins>
      <w:del w:id="2555"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lastRenderedPageBreak/>
        <w:t xml:space="preserve">Assuming the results obtained here are genuine, one could go beyond the discrepancy between </w:t>
      </w:r>
      <w:r w:rsidR="00502F15">
        <w:t>them</w:t>
      </w:r>
      <w:r>
        <w:t xml:space="preserve"> and those </w:t>
      </w:r>
      <w:r w:rsidR="00725A51">
        <w:t xml:space="preserve">reported </w:t>
      </w:r>
      <w:r>
        <w:t>by Xiao et al. (2015)</w:t>
      </w:r>
      <w:del w:id="2556" w:author="Chen Heller" w:date="2023-03-15T12:34:00Z">
        <w:r w:rsidDel="00287246">
          <w:delText>,</w:delText>
        </w:r>
      </w:del>
      <w:r>
        <w:t xml:space="preserve"> </w:t>
      </w:r>
      <w:r w:rsidR="00725A51">
        <w:t>and</w:t>
      </w:r>
      <w:r>
        <w:t xml:space="preserve"> ask </w:t>
      </w:r>
      <w:r w:rsidR="00725A51">
        <w:t xml:space="preserve">how can </w:t>
      </w:r>
      <w:del w:id="2557" w:author="Chen Heller" w:date="2023-03-02T15:17:00Z">
        <w:r w:rsidR="00725A51" w:rsidDel="008152C5">
          <w:delText xml:space="preserve">we </w:delText>
        </w:r>
      </w:del>
      <w:ins w:id="2558" w:author="Chen Heller" w:date="2023-03-02T15:17:00Z">
        <w:r w:rsidR="008152C5">
          <w:t xml:space="preserve">they be </w:t>
        </w:r>
      </w:ins>
      <w:r w:rsidR="00725A51">
        <w:t>explain</w:t>
      </w:r>
      <w:ins w:id="2559" w:author="Chen Heller" w:date="2023-03-02T15:17:00Z">
        <w:r w:rsidR="008152C5">
          <w:t>ed</w:t>
        </w:r>
      </w:ins>
      <w:del w:id="2560" w:author="Chen Heller" w:date="2023-03-02T15:17:00Z">
        <w:r w:rsidR="00725A51" w:rsidDel="008152C5">
          <w:delText xml:space="preserve"> the</w:delText>
        </w:r>
      </w:del>
      <w:del w:id="2561" w:author="Chen Heller" w:date="2023-02-27T10:53:00Z">
        <w:r w:rsidR="00725A51" w:rsidDel="00733404">
          <w:delText xml:space="preserve"> current findings</w:delText>
        </w:r>
      </w:del>
      <w:r w:rsidR="00725A51">
        <w:t xml:space="preserve">. That is, why </w:t>
      </w:r>
      <w:r w:rsidR="00D0539B">
        <w:t>was</w:t>
      </w:r>
      <w:ins w:id="2562" w:author="Chen Heller" w:date="2023-03-22T11:54:00Z">
        <w:r w:rsidR="00854EA5">
          <w:t xml:space="preserve"> the</w:t>
        </w:r>
      </w:ins>
      <w:r w:rsidR="00D0539B">
        <w:t xml:space="preserve"> </w:t>
      </w:r>
      <w:del w:id="2563"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564" w:author="Chen Heller" w:date="2023-01-18T14:35:00Z">
        <w:r w:rsidR="00D338ED">
          <w:t>'s effect only slightly larger than that of the keyboard response</w:t>
        </w:r>
      </w:ins>
      <w:ins w:id="2565" w:author="Chen Heller" w:date="2023-03-02T15:17:00Z">
        <w:r w:rsidR="008152C5">
          <w:t>?</w:t>
        </w:r>
      </w:ins>
      <w:del w:id="2566" w:author="Chen Heller" w:date="2023-01-18T14:35:00Z">
        <w:r w:rsidR="00725A51" w:rsidDel="00D338ED">
          <w:delText xml:space="preserve"> not found.</w:delText>
        </w:r>
      </w:del>
      <w:r>
        <w:t xml:space="preserve"> </w:t>
      </w:r>
      <w:r w:rsidR="00725A51">
        <w:t xml:space="preserve">One </w:t>
      </w:r>
      <w:r w:rsidR="00C13750">
        <w:t xml:space="preserve">possible explanation </w:t>
      </w:r>
      <w:del w:id="2567" w:author="Chen Heller" w:date="2023-02-02T13:12:00Z">
        <w:r w:rsidR="009144E2" w:rsidDel="00416240">
          <w:delText>might stem from</w:delText>
        </w:r>
      </w:del>
      <w:ins w:id="2568"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569" w:author="Chen Heller" w:date="2023-02-12T13:59:00Z">
        <w:r w:rsidR="006D472D">
          <w:t xml:space="preserve">movements are </w:t>
        </w:r>
      </w:ins>
      <w:del w:id="2570"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571"/>
      <w:r w:rsidR="00B160A8">
        <w:t>comple</w:t>
      </w:r>
      <w:r w:rsidR="00ED1528">
        <w:t>x</w:t>
      </w:r>
      <w:r w:rsidR="00181385">
        <w:t xml:space="preserve"> than a simple keypress</w:t>
      </w:r>
      <w:commentRangeEnd w:id="2571"/>
      <w:r w:rsidR="007D7457">
        <w:rPr>
          <w:rStyle w:val="CommentReference"/>
        </w:rPr>
        <w:commentReference w:id="2571"/>
      </w:r>
      <w:ins w:id="2572" w:author="Chen Heller" w:date="2023-02-12T14:04:00Z">
        <w:r w:rsidR="0093001E">
          <w:t xml:space="preserve"> as they </w:t>
        </w:r>
      </w:ins>
      <w:ins w:id="2573" w:author="Chen Heller" w:date="2023-03-02T17:44:00Z">
        <w:r w:rsidR="00672398">
          <w:t xml:space="preserve">could potentially be </w:t>
        </w:r>
      </w:ins>
      <w:ins w:id="2574" w:author="Chen Heller" w:date="2023-02-12T14:04:00Z">
        <w:r w:rsidR="0093001E">
          <w:t xml:space="preserve">affected by a multitude of parameters that </w:t>
        </w:r>
      </w:ins>
      <w:ins w:id="2575" w:author="Chen Heller" w:date="2023-02-12T14:05:00Z">
        <w:r w:rsidR="0006492A">
          <w:t>do not influence keypresses</w:t>
        </w:r>
      </w:ins>
      <w:ins w:id="2576" w:author="Chen Heller" w:date="2023-02-27T10:55:00Z">
        <w:r w:rsidR="0099179F">
          <w:t xml:space="preserve"> (e.g., </w:t>
        </w:r>
      </w:ins>
      <w:ins w:id="2577" w:author="Chen Heller" w:date="2023-02-12T14:04:00Z">
        <w:r w:rsidR="0093001E">
          <w:t xml:space="preserve">trajectory planning, </w:t>
        </w:r>
      </w:ins>
      <w:ins w:id="2578" w:author="Chen Heller" w:date="2023-02-27T10:56:00Z">
        <w:r w:rsidR="00DB4AFD">
          <w:t xml:space="preserve">muscle exhaustion, </w:t>
        </w:r>
      </w:ins>
      <w:ins w:id="2579" w:author="Chen Heller" w:date="2023-02-12T14:04:00Z">
        <w:r w:rsidR="0093001E">
          <w:t xml:space="preserve">arm length and posture, </w:t>
        </w:r>
      </w:ins>
      <w:ins w:id="2580" w:author="Chen Heller" w:date="2023-03-02T17:45:00Z">
        <w:r w:rsidR="00672398">
          <w:t xml:space="preserve">and </w:t>
        </w:r>
      </w:ins>
      <w:ins w:id="2581" w:author="Chen Heller" w:date="2023-02-12T14:04:00Z">
        <w:r w:rsidR="0093001E">
          <w:t>so forth</w:t>
        </w:r>
      </w:ins>
      <w:ins w:id="2582" w:author="Chen Heller" w:date="2023-02-27T10:56:00Z">
        <w:r w:rsidR="00DB4AFD">
          <w:t>)</w:t>
        </w:r>
      </w:ins>
      <w:r w:rsidR="00181385">
        <w:t>.</w:t>
      </w:r>
      <w:r w:rsidR="00B160A8">
        <w:t xml:space="preserve"> </w:t>
      </w:r>
      <w:ins w:id="2583" w:author="Chen Heller" w:date="2023-02-27T10:56:00Z">
        <w:r w:rsidR="00D53D6D">
          <w:t xml:space="preserve">A larger </w:t>
        </w:r>
      </w:ins>
      <w:ins w:id="2584" w:author="Chen Heller" w:date="2023-02-27T10:57:00Z">
        <w:r w:rsidR="00623686">
          <w:t xml:space="preserve">amount of free parameters </w:t>
        </w:r>
      </w:ins>
      <w:del w:id="2585" w:author="Chen Heller" w:date="2023-02-12T14:05:00Z">
        <w:r w:rsidR="00181385" w:rsidDel="001F085D">
          <w:delText>T</w:delText>
        </w:r>
        <w:r w:rsidR="00EE0803" w:rsidDel="001F085D">
          <w:delText xml:space="preserve">he </w:delText>
        </w:r>
      </w:del>
      <w:del w:id="2586" w:author="Chen Heller" w:date="2023-02-27T10:57:00Z">
        <w:r w:rsidR="00EE0803" w:rsidDel="00623686">
          <w:delText xml:space="preserve">more </w:delText>
        </w:r>
      </w:del>
      <w:del w:id="2587" w:author="Chen Heller" w:date="2023-02-12T14:05:00Z">
        <w:r w:rsidR="00EE0803" w:rsidDel="001F085D">
          <w:delText xml:space="preserve">complex a process is, the more </w:delText>
        </w:r>
      </w:del>
      <w:ins w:id="2588" w:author="Chen Heller" w:date="2023-02-12T13:57:00Z">
        <w:r w:rsidR="00745CB4">
          <w:t xml:space="preserve">leaves more </w:t>
        </w:r>
      </w:ins>
      <w:r w:rsidR="00EE0803">
        <w:t xml:space="preserve">room </w:t>
      </w:r>
      <w:del w:id="2589" w:author="Chen Heller" w:date="2023-02-12T13:57:00Z">
        <w:r w:rsidR="00EE0803" w:rsidDel="00745CB4">
          <w:delText xml:space="preserve">there is </w:delText>
        </w:r>
      </w:del>
      <w:r w:rsidR="00EE0803">
        <w:t xml:space="preserve">for </w:t>
      </w:r>
      <w:del w:id="2590" w:author="Chen Heller" w:date="2023-02-27T10:56:00Z">
        <w:r w:rsidR="00EE0803" w:rsidDel="00D53D6D">
          <w:delText xml:space="preserve">error and </w:delText>
        </w:r>
      </w:del>
      <w:r w:rsidR="00EE0803">
        <w:t xml:space="preserve">variability when executing </w:t>
      </w:r>
      <w:del w:id="2591" w:author="Chen Heller" w:date="2023-02-12T13:57:00Z">
        <w:r w:rsidR="00EE0803" w:rsidDel="00745CB4">
          <w:delText>it</w:delText>
        </w:r>
        <w:r w:rsidR="00746BAC" w:rsidDel="00745CB4">
          <w:delText xml:space="preserve"> </w:delText>
        </w:r>
      </w:del>
      <w:ins w:id="2592" w:author="Chen Heller" w:date="2023-02-12T13:57:00Z">
        <w:r w:rsidR="00745CB4">
          <w:t xml:space="preserve">the </w:t>
        </w:r>
      </w:ins>
      <w:ins w:id="2593" w:author="Chen Heller" w:date="2023-02-12T14:05:00Z">
        <w:r w:rsidR="001F085D">
          <w:t>response</w:t>
        </w:r>
      </w:ins>
      <w:ins w:id="2594" w:author="Chen Heller" w:date="2023-03-02T15:17:00Z">
        <w:r w:rsidR="00A139BB">
          <w:t>,</w:t>
        </w:r>
      </w:ins>
      <w:del w:id="2595"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596" w:author="Chen Heller" w:date="2023-02-27T11:00:00Z">
        <w:r w:rsidR="008A65D3">
          <w:t xml:space="preserve"> </w:t>
        </w:r>
      </w:ins>
      <w:ins w:id="2597" w:author="Chen Heller" w:date="2023-02-27T11:01:00Z">
        <w:r w:rsidR="000A2C2C">
          <w:t>which</w:t>
        </w:r>
      </w:ins>
      <w:ins w:id="2598" w:author="Chen Heller" w:date="2023-03-15T11:47:00Z">
        <w:r w:rsidR="008535CC">
          <w:t>, in turn,</w:t>
        </w:r>
      </w:ins>
      <w:del w:id="2599" w:author="Chen Heller" w:date="2023-02-27T11:00:00Z">
        <w:r w:rsidR="00F77750" w:rsidDel="008A65D3">
          <w:delText>.</w:delText>
        </w:r>
      </w:del>
      <w:r w:rsidR="00F77750">
        <w:t xml:space="preserve"> </w:t>
      </w:r>
      <w:del w:id="2600"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601" w:author="Chen Heller" w:date="2023-02-27T11:08:00Z">
        <w:r w:rsidR="007B612C" w:rsidDel="00BE4794">
          <w:delText xml:space="preserve"> </w:delText>
        </w:r>
        <w:r w:rsidR="000E6656" w:rsidDel="00BE4794">
          <w:delText>and make it harder to find</w:delText>
        </w:r>
      </w:del>
      <w:del w:id="2602"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2603"/>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2603"/>
      <w:r w:rsidR="003B522E">
        <w:rPr>
          <w:rStyle w:val="CommentReference"/>
        </w:rPr>
        <w:commentReference w:id="2603"/>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1F07FB09" w:rsidR="00C42604" w:rsidRDefault="003F6AD7" w:rsidP="00A13ABC">
      <w:pPr>
        <w:rPr>
          <w:ins w:id="2604" w:author="Chen Heller" w:date="2023-03-22T10:51:00Z"/>
        </w:rPr>
      </w:pPr>
      <w:del w:id="2605" w:author="Chen Heller" w:date="2023-02-27T11:09:00Z">
        <w:r w:rsidDel="00BE4794">
          <w:delText>An</w:delText>
        </w:r>
        <w:r w:rsidR="00B47C3E" w:rsidDel="00BE4794">
          <w:delText>other</w:delText>
        </w:r>
        <w:r w:rsidDel="00BE4794">
          <w:delText xml:space="preserve"> </w:delText>
        </w:r>
      </w:del>
      <w:ins w:id="2606" w:author="Chen Heller" w:date="2023-02-27T11:09:00Z">
        <w:r w:rsidR="00BE4794">
          <w:t xml:space="preserve">An </w:t>
        </w:r>
      </w:ins>
      <w:r>
        <w:t xml:space="preserve">alternative explanation </w:t>
      </w:r>
      <w:r w:rsidR="00B47C3E">
        <w:t xml:space="preserve">for </w:t>
      </w:r>
      <w:r>
        <w:t xml:space="preserve">the results </w:t>
      </w:r>
      <w:del w:id="2607" w:author="Chen Heller" w:date="2023-03-22T10:39:00Z">
        <w:r w:rsidR="00B47C3E" w:rsidDel="00E7205D">
          <w:delText xml:space="preserve">relies </w:delText>
        </w:r>
      </w:del>
      <w:ins w:id="2608" w:author="Chen Heller" w:date="2023-03-22T10:39:00Z">
        <w:r w:rsidR="00E7205D">
          <w:t>proceeds from</w:t>
        </w:r>
      </w:ins>
      <w:del w:id="2609"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10" w:author="Chen Heller" w:date="2023-01-16T14:44:00Z">
        <w:r w:rsidR="005C5A39">
          <w:t xml:space="preserve">approximately </w:t>
        </w:r>
      </w:ins>
      <w:ins w:id="2611" w:author="Chen Heller" w:date="2023-03-22T10:39:00Z">
        <w:r w:rsidR="0056778C">
          <w:t xml:space="preserve">until </w:t>
        </w:r>
      </w:ins>
      <w:ins w:id="2612" w:author="Chen Heller" w:date="2023-01-30T14:01:00Z">
        <w:r w:rsidR="00E558A1">
          <w:t>3</w:t>
        </w:r>
      </w:ins>
      <w:ins w:id="2613" w:author="Chen Heller" w:date="2023-03-08T15:43:00Z">
        <w:r w:rsidR="00A6242D">
          <w:t>4</w:t>
        </w:r>
      </w:ins>
      <w:ins w:id="2614" w:author="Chen Heller" w:date="2023-01-30T14:01:00Z">
        <w:r w:rsidR="00E558A1">
          <w:t>0</w:t>
        </w:r>
      </w:ins>
      <w:ins w:id="2615" w:author="Chen Heller" w:date="2023-01-16T14:44:00Z">
        <w:r w:rsidR="005C5A39">
          <w:t>ms</w:t>
        </w:r>
      </w:ins>
      <w:ins w:id="2616" w:author="Chen Heller" w:date="2023-02-27T11:14:00Z">
        <w:r w:rsidR="00B52F48">
          <w:t xml:space="preserve"> post reaching onset</w:t>
        </w:r>
      </w:ins>
      <w:ins w:id="2617" w:author="Chen Heller" w:date="2023-02-27T11:15:00Z">
        <w:r w:rsidR="0097325B">
          <w:t xml:space="preserve">, which </w:t>
        </w:r>
      </w:ins>
      <w:ins w:id="2618" w:author="Chen Heller" w:date="2023-02-27T12:18:00Z">
        <w:r w:rsidR="004A0C1A">
          <w:t xml:space="preserve">extends over </w:t>
        </w:r>
      </w:ins>
      <w:ins w:id="2619" w:author="Chen Heller" w:date="2023-03-22T10:39:00Z">
        <w:r w:rsidR="0056778C">
          <w:t>80</w:t>
        </w:r>
      </w:ins>
      <w:ins w:id="2620" w:author="Chen Heller" w:date="2023-03-08T15:44:00Z">
        <w:r w:rsidR="008A6365">
          <w:t>%</w:t>
        </w:r>
      </w:ins>
      <w:ins w:id="2621" w:author="Chen Heller" w:date="2023-02-27T11:15:00Z">
        <w:r w:rsidR="00C1270E">
          <w:t xml:space="preserve"> </w:t>
        </w:r>
        <w:r w:rsidR="0097325B">
          <w:t xml:space="preserve">of the </w:t>
        </w:r>
      </w:ins>
      <w:ins w:id="2622" w:author="Chen Heller" w:date="2023-02-27T11:16:00Z">
        <w:r w:rsidR="00C1270E">
          <w:t xml:space="preserve">average </w:t>
        </w:r>
      </w:ins>
      <w:ins w:id="2623" w:author="Chen Heller" w:date="2023-02-27T11:17:00Z">
        <w:r w:rsidR="00D07BF4">
          <w:t>reaching duration (</w:t>
        </w:r>
      </w:ins>
      <w:ins w:id="2624" w:author="Chen Heller" w:date="2023-02-27T11:15:00Z">
        <w:r w:rsidR="00C1270E">
          <w:t>422ms</w:t>
        </w:r>
      </w:ins>
      <w:ins w:id="2625" w:author="Chen Heller" w:date="2023-02-27T11:17:00Z">
        <w:r w:rsidR="00D07BF4">
          <w:t>)</w:t>
        </w:r>
      </w:ins>
      <w:del w:id="2626" w:author="Chen Heller" w:date="2023-01-16T14:44:00Z">
        <w:r w:rsidR="00FC7606" w:rsidDel="005C5A39">
          <w:delText>almost throughout the entire movement</w:delText>
        </w:r>
      </w:del>
      <w:r w:rsidR="00FC7606">
        <w:t>.</w:t>
      </w:r>
      <w:ins w:id="2627" w:author="Chen Heller" w:date="2023-03-22T10:46:00Z">
        <w:r w:rsidR="00294E55">
          <w:t xml:space="preserve"> On the con</w:t>
        </w:r>
      </w:ins>
      <w:ins w:id="2628" w:author="Chen Heller" w:date="2023-03-22T10:47:00Z">
        <w:r w:rsidR="00294E55">
          <w:t xml:space="preserve">trary, the length of the response window used in the current experiment </w:t>
        </w:r>
      </w:ins>
      <w:ins w:id="2629" w:author="Chen Heller" w:date="2023-03-22T16:59:00Z">
        <w:r w:rsidR="005D209B">
          <w:t xml:space="preserve">was relatively short and </w:t>
        </w:r>
      </w:ins>
      <w:ins w:id="2630" w:author="Chen Heller" w:date="2023-03-22T10:47:00Z">
        <w:r w:rsidR="00294E55">
          <w:t xml:space="preserve">could potentially account for the outstanding effects that </w:t>
        </w:r>
      </w:ins>
      <w:ins w:id="2631" w:author="Chen Heller" w:date="2023-03-22T10:48:00Z">
        <w:r w:rsidR="00294E55">
          <w:t>were found here.</w:t>
        </w:r>
        <w:r w:rsidR="00294E55" w:rsidRPr="00294E55">
          <w:t xml:space="preserve"> </w:t>
        </w:r>
        <w:r w:rsidR="00294E55">
          <w:t xml:space="preserve">Unconscious effects have been shown to </w:t>
        </w:r>
        <w:r w:rsidR="00294E55">
          <w:lastRenderedPageBreak/>
          <w:t>diminish over time and therefore be largest for short RTs</w:t>
        </w:r>
      </w:ins>
      <w:ins w:id="2632" w:author="Chen Heller" w:date="2023-05-07T15:28:00Z">
        <w:r w:rsidR="00E70D5D">
          <w:t xml:space="preserve"> </w:t>
        </w:r>
      </w:ins>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ins w:id="2633" w:author="Chen Heller" w:date="2023-05-07T15:29:00Z">
        <w:r w:rsidR="00E70D5D">
          <w:t xml:space="preserve">. </w:t>
        </w:r>
      </w:ins>
      <w:ins w:id="2634" w:author="Chen Heller" w:date="2023-03-22T10:48:00Z">
        <w:r w:rsidR="00294E55">
          <w:t>Indeed, a comparison of the current study's keyboard session with the original study by Dehaene</w:t>
        </w:r>
      </w:ins>
      <w:ins w:id="2635" w:author="Chen Heller" w:date="2023-05-07T15:31:00Z">
        <w:r w:rsidR="00A13ABC">
          <w:t xml:space="preserve"> et al.</w:t>
        </w:r>
      </w:ins>
      <w:ins w:id="2636" w:author="Chen Heller" w:date="2023-03-22T10:48:00Z">
        <w:r w:rsidR="00294E55">
          <w:t xml:space="preserve"> </w:t>
        </w:r>
      </w:ins>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A13ABC" w:rsidRPr="00A13ABC">
        <w:rPr>
          <w:rFonts w:ascii="Times New Roman" w:hAnsi="Times New Roman" w:cs="Times New Roman"/>
        </w:rPr>
        <w:t>(</w:t>
      </w:r>
      <w:del w:id="2637" w:author="Chen Heller" w:date="2023-05-07T15:31:00Z">
        <w:r w:rsidR="00A13ABC" w:rsidRPr="00A13ABC" w:rsidDel="00A13ABC">
          <w:rPr>
            <w:rFonts w:ascii="Times New Roman" w:hAnsi="Times New Roman" w:cs="Times New Roman"/>
          </w:rPr>
          <w:delText xml:space="preserve">Dehaene et al., </w:delText>
        </w:r>
      </w:del>
      <w:r w:rsidR="00A13ABC" w:rsidRPr="00A13ABC">
        <w:rPr>
          <w:rFonts w:ascii="Times New Roman" w:hAnsi="Times New Roman" w:cs="Times New Roman"/>
        </w:rPr>
        <w:t>2001)</w:t>
      </w:r>
      <w:r w:rsidR="00A13ABC">
        <w:fldChar w:fldCharType="end"/>
      </w:r>
      <w:ins w:id="2638" w:author="Chen Heller" w:date="2023-03-22T10:48:00Z">
        <w:r w:rsidR="00294E55">
          <w:t xml:space="preserve"> reveals that although a similar experimental procedure was used, </w:t>
        </w:r>
      </w:ins>
      <w:ins w:id="2639" w:author="Chen Heller" w:date="2023-03-22T10:49:00Z">
        <w:r w:rsidR="001F54D6">
          <w:t xml:space="preserve">here </w:t>
        </w:r>
      </w:ins>
      <w:ins w:id="2640" w:author="Chen Heller" w:date="2023-03-22T10:48:00Z">
        <w:r w:rsidR="00294E55">
          <w:t xml:space="preserve">the </w:t>
        </w:r>
      </w:ins>
      <w:ins w:id="2641" w:author="Chen Heller" w:date="2023-03-22T10:49:00Z">
        <w:r w:rsidR="001F54D6">
          <w:t xml:space="preserve">observed </w:t>
        </w:r>
      </w:ins>
      <w:ins w:id="2642" w:author="Chen Heller" w:date="2023-03-22T10:48:00Z">
        <w:r w:rsidR="00294E55">
          <w:t xml:space="preserve">RT was approximately 80ms shorter and </w:t>
        </w:r>
      </w:ins>
      <w:ins w:id="2643" w:author="Chen Heller" w:date="2023-03-22T10:49:00Z">
        <w:r w:rsidR="001F54D6">
          <w:t xml:space="preserve">the </w:t>
        </w:r>
      </w:ins>
      <w:ins w:id="2644" w:author="Chen Heller" w:date="2023-03-22T10:48:00Z">
        <w:r w:rsidR="00294E55">
          <w:t>effect</w:t>
        </w:r>
      </w:ins>
      <w:ins w:id="2645" w:author="Chen Heller" w:date="2023-03-22T10:49:00Z">
        <w:r w:rsidR="001F54D6">
          <w:t xml:space="preserve"> size was larger</w:t>
        </w:r>
      </w:ins>
      <w:ins w:id="2646" w:author="Chen Heller" w:date="2023-03-22T10:48:00Z">
        <w:r w:rsidR="00294E55">
          <w:t xml:space="preserve">. Taken together, these results stress the </w:t>
        </w:r>
      </w:ins>
      <w:ins w:id="2647" w:author="Chen Heller" w:date="2023-03-22T10:50:00Z">
        <w:r w:rsidR="0084762D">
          <w:t xml:space="preserve">importance </w:t>
        </w:r>
      </w:ins>
      <w:ins w:id="2648" w:author="Chen Heller" w:date="2023-03-22T10:48:00Z">
        <w:r w:rsidR="00294E55">
          <w:t xml:space="preserve">of short response windows in experiments that probe unconscious processes. </w:t>
        </w:r>
      </w:ins>
    </w:p>
    <w:p w14:paraId="29CDF939" w14:textId="26ACEF24" w:rsidR="005C5A39" w:rsidRDefault="0050667F" w:rsidP="001340FA">
      <w:pPr>
        <w:rPr>
          <w:ins w:id="2649" w:author="Chen Heller" w:date="2023-01-16T14:44:00Z"/>
        </w:rPr>
      </w:pPr>
      <w:ins w:id="2650" w:author="Chen Heller" w:date="2023-03-22T10:59:00Z">
        <w:r>
          <w:t>Large effect</w:t>
        </w:r>
      </w:ins>
      <w:ins w:id="2651" w:author="Chen Heller" w:date="2023-03-22T17:02:00Z">
        <w:r w:rsidR="00BC1F33">
          <w:t>s</w:t>
        </w:r>
      </w:ins>
      <w:ins w:id="2652" w:author="Chen Heller" w:date="2023-03-22T10:59:00Z">
        <w:r>
          <w:t xml:space="preserve"> such as those </w:t>
        </w:r>
        <w:r w:rsidR="006306AF">
          <w:t xml:space="preserve">exhibited </w:t>
        </w:r>
        <w:r>
          <w:t xml:space="preserve">here are uncommon to unconscious priming experiments </w:t>
        </w:r>
      </w:ins>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ins w:id="2653" w:author="Chen Heller" w:date="2023-05-07T17:20:00Z">
        <w:r w:rsidR="00351DA0">
          <w:t xml:space="preserve">. </w:t>
        </w:r>
      </w:ins>
      <w:ins w:id="2654" w:author="Chen Heller" w:date="2023-05-07T17:22:00Z">
        <w:r w:rsidR="00B77D2C">
          <w:t xml:space="preserve">Implementing a more </w:t>
        </w:r>
      </w:ins>
      <w:ins w:id="2655" w:author="Chen Heller" w:date="2023-05-07T17:20:00Z">
        <w:r w:rsidR="00351DA0">
          <w:t>difficult</w:t>
        </w:r>
      </w:ins>
      <w:ins w:id="2656" w:author="Chen Heller" w:date="2023-03-22T10:59:00Z">
        <w:r>
          <w:t xml:space="preserve"> </w:t>
        </w:r>
      </w:ins>
      <w:ins w:id="2657" w:author="Chen Heller" w:date="2023-05-07T17:22:00Z">
        <w:r w:rsidR="00B77D2C">
          <w:t xml:space="preserve">task </w:t>
        </w:r>
      </w:ins>
      <w:ins w:id="2658" w:author="Chen Heller" w:date="2023-05-07T17:23:00Z">
        <w:r w:rsidR="00996DFF">
          <w:t>to the keyboard condition is expected to reduce the effect size</w:t>
        </w:r>
      </w:ins>
      <w:ins w:id="2659" w:author="Chen Heller" w:date="2023-05-07T17:25:00Z">
        <w:r w:rsidR="001340FA">
          <w:t xml:space="preserve"> </w:t>
        </w:r>
      </w:ins>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ins w:id="2660" w:author="Chen Heller" w:date="2023-05-07T17:23:00Z">
        <w:r w:rsidR="00996DFF">
          <w:t xml:space="preserve">, however its effect on the </w:t>
        </w:r>
        <w:r w:rsidR="00823C00">
          <w:t xml:space="preserve">reaching condition is yet to be discovered. </w:t>
        </w:r>
      </w:ins>
      <w:ins w:id="2661" w:author="Chen Heller" w:date="2023-05-07T17:30:00Z">
        <w:r w:rsidR="00995283" w:rsidRPr="00995283">
          <w:t>If the reaching task proves to be less susceptible to the effect of task difficulty, it would provide further evidence of its superiority over the keyboard measure</w:t>
        </w:r>
      </w:ins>
      <w:ins w:id="2662" w:author="Chen Heller" w:date="2023-05-07T17:27:00Z">
        <w:r w:rsidR="000945BB">
          <w:t>.</w:t>
        </w:r>
      </w:ins>
    </w:p>
    <w:p w14:paraId="16D82428" w14:textId="720C38D4" w:rsidR="00E94A0B" w:rsidRDefault="00D162CB" w:rsidP="00BC6B5B">
      <w:pPr>
        <w:rPr>
          <w:ins w:id="2663" w:author="Chen Heller" w:date="2023-03-19T17:27:00Z"/>
        </w:rPr>
      </w:pPr>
      <w:ins w:id="2664" w:author="Chen Heller" w:date="2023-03-12T11:42:00Z">
        <w:r>
          <w:t xml:space="preserve"> </w:t>
        </w:r>
      </w:ins>
      <w:ins w:id="2665" w:author="Chen Heller" w:date="2023-01-31T10:09:00Z">
        <w:r w:rsidR="00E94A0B">
          <w:t>[</w:t>
        </w:r>
        <w:commentRangeStart w:id="2666"/>
        <w:commentRangeStart w:id="2667"/>
        <w:commentRangeStart w:id="2668"/>
        <w:r w:rsidR="00E94A0B">
          <w:t>ref</w:t>
        </w:r>
      </w:ins>
      <w:commentRangeEnd w:id="2666"/>
      <w:ins w:id="2669" w:author="Chen Heller" w:date="2023-01-31T10:10:00Z">
        <w:r w:rsidR="00E94A0B">
          <w:rPr>
            <w:rStyle w:val="CommentReference"/>
          </w:rPr>
          <w:commentReference w:id="2666"/>
        </w:r>
      </w:ins>
      <w:commentRangeEnd w:id="2667"/>
      <w:ins w:id="2670" w:author="Chen Heller" w:date="2023-02-20T10:03:00Z">
        <w:r w:rsidR="001749B0">
          <w:rPr>
            <w:rStyle w:val="CommentReference"/>
          </w:rPr>
          <w:commentReference w:id="2667"/>
        </w:r>
      </w:ins>
      <w:commentRangeEnd w:id="2668"/>
      <w:ins w:id="2671" w:author="Chen Heller" w:date="2023-02-22T12:31:00Z">
        <w:r w:rsidR="004957C6">
          <w:rPr>
            <w:rStyle w:val="CommentReference"/>
          </w:rPr>
          <w:commentReference w:id="2668"/>
        </w:r>
      </w:ins>
      <w:ins w:id="2672" w:author="Chen Heller" w:date="2023-01-31T10:09:00Z">
        <w:r w:rsidR="00E94A0B">
          <w:t>]</w:t>
        </w:r>
      </w:ins>
      <w:ins w:id="2673" w:author="Chen Heller" w:date="2023-01-31T10:27:00Z">
        <w:r w:rsidR="00076ABB">
          <w:t>.</w:t>
        </w:r>
      </w:ins>
    </w:p>
    <w:p w14:paraId="1ADC2992" w14:textId="2421CBD9" w:rsidR="00CD3847" w:rsidRPr="008B22C0" w:rsidRDefault="00FC7606" w:rsidP="00E118B7">
      <w:pPr>
        <w:rPr>
          <w:rtl/>
        </w:rPr>
      </w:pPr>
      <w:del w:id="2674"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675" w:author="Chen Heller" w:date="2023-01-18T15:26:00Z">
        <w:r w:rsidR="00226148" w:rsidDel="006D58BA">
          <w:delText xml:space="preserve">no </w:delText>
        </w:r>
      </w:del>
      <w:ins w:id="2676"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677" w:author="Chen Heller" w:date="2023-02-27T13:09:00Z">
        <w:r w:rsidR="006617C2" w:rsidDel="00C418C2">
          <w:delText xml:space="preserve">to </w:delText>
        </w:r>
      </w:del>
      <w:ins w:id="2678"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679" w:author="Chen Heller" w:date="2023-02-27T13:10:00Z">
        <w:r w:rsidR="006617C2" w:rsidDel="003A3ABE">
          <w:delText>Thus</w:delText>
        </w:r>
        <w:r w:rsidR="00AC06B8" w:rsidDel="003A3ABE">
          <w:delText xml:space="preserve">, </w:delText>
        </w:r>
        <w:r w:rsidR="006617C2" w:rsidDel="003A3ABE">
          <w:delText>w</w:delText>
        </w:r>
      </w:del>
      <w:ins w:id="2680"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681" w:author="Chen Heller" w:date="2023-03-02T15:19:00Z">
        <w:r w:rsidR="00957AE0" w:rsidDel="00C22586">
          <w:delText xml:space="preserve">in </w:delText>
        </w:r>
      </w:del>
      <w:ins w:id="2682"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683" w:author="Chen Heller" w:date="2023-02-27T13:10:00Z">
        <w:r w:rsidR="00410BEE" w:rsidDel="003A3ABE">
          <w:delText xml:space="preserve">and </w:delText>
        </w:r>
        <w:r w:rsidR="009B23A5" w:rsidDel="003A3ABE">
          <w:delText xml:space="preserve">could </w:delText>
        </w:r>
      </w:del>
      <w:ins w:id="2684"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685" w:author="Chen Heller" w:date="2023-01-03T10:14:00Z"/>
        </w:rPr>
        <w:pPrChange w:id="2686" w:author="Chen Heller" w:date="2023-01-03T10:14:00Z">
          <w:pPr>
            <w:pStyle w:val="Heading3"/>
          </w:pPr>
        </w:pPrChange>
      </w:pPr>
      <w:ins w:id="2687" w:author="Chen Heller" w:date="2023-01-03T10:15:00Z">
        <w:r>
          <w:lastRenderedPageBreak/>
          <w:t>Declarations</w:t>
        </w:r>
      </w:ins>
    </w:p>
    <w:p w14:paraId="7AD43A12" w14:textId="55CE338B" w:rsidR="00D0536B" w:rsidRDefault="00D0536B" w:rsidP="00D0536B">
      <w:pPr>
        <w:pStyle w:val="Heading3"/>
        <w:rPr>
          <w:ins w:id="2688" w:author="Chen Heller" w:date="2023-01-02T16:30:00Z"/>
        </w:rPr>
      </w:pPr>
      <w:ins w:id="2689" w:author="Chen Heller" w:date="2023-01-02T16:22:00Z">
        <w:r w:rsidRPr="00D0536B">
          <w:t>Funding</w:t>
        </w:r>
      </w:ins>
    </w:p>
    <w:p w14:paraId="56F2E564" w14:textId="369E39C2" w:rsidR="00C737D1" w:rsidRPr="009C5EBA" w:rsidRDefault="002B75E7">
      <w:pPr>
        <w:ind w:firstLine="0"/>
        <w:rPr>
          <w:ins w:id="2690" w:author="Chen Heller" w:date="2023-01-02T16:22:00Z"/>
          <w:lang w:eastAsia="ja-JP"/>
          <w:rPrChange w:id="2691" w:author="Chen Heller" w:date="2023-01-02T16:30:00Z">
            <w:rPr>
              <w:ins w:id="2692" w:author="Chen Heller" w:date="2023-01-02T16:22:00Z"/>
            </w:rPr>
          </w:rPrChange>
        </w:rPr>
        <w:pPrChange w:id="2693" w:author="Chen Heller" w:date="2023-02-12T11:53:00Z">
          <w:pPr>
            <w:numPr>
              <w:numId w:val="21"/>
            </w:numPr>
            <w:tabs>
              <w:tab w:val="num" w:pos="720"/>
            </w:tabs>
            <w:ind w:left="720" w:hanging="360"/>
          </w:pPr>
        </w:pPrChange>
      </w:pPr>
      <w:ins w:id="2694"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695" w:author="Chen Heller" w:date="2023-02-12T11:44:00Z"/>
        </w:rPr>
      </w:pPr>
      <w:ins w:id="2696" w:author="Chen Heller" w:date="2023-01-02T16:22:00Z">
        <w:r w:rsidRPr="00D0536B">
          <w:t>Conflicts of interest</w:t>
        </w:r>
      </w:ins>
    </w:p>
    <w:p w14:paraId="0A2B5D5D" w14:textId="2AA2DBD8" w:rsidR="008267F4" w:rsidRPr="008267F4" w:rsidRDefault="00894F0C">
      <w:pPr>
        <w:ind w:firstLine="0"/>
        <w:rPr>
          <w:ins w:id="2697" w:author="Chen Heller" w:date="2023-01-02T16:22:00Z"/>
          <w:lang w:eastAsia="ja-JP" w:bidi="ar-SA"/>
          <w:rPrChange w:id="2698" w:author="Chen Heller" w:date="2023-02-12T11:44:00Z">
            <w:rPr>
              <w:ins w:id="2699" w:author="Chen Heller" w:date="2023-01-02T16:22:00Z"/>
            </w:rPr>
          </w:rPrChange>
        </w:rPr>
        <w:pPrChange w:id="2700" w:author="Chen Heller" w:date="2023-02-12T11:53:00Z">
          <w:pPr>
            <w:numPr>
              <w:numId w:val="21"/>
            </w:numPr>
            <w:tabs>
              <w:tab w:val="num" w:pos="720"/>
            </w:tabs>
            <w:ind w:left="720" w:hanging="360"/>
          </w:pPr>
        </w:pPrChange>
      </w:pPr>
      <w:ins w:id="2701" w:author="Chen Heller" w:date="2023-02-12T11:46:00Z">
        <w:r>
          <w:rPr>
            <w:lang w:eastAsia="ja-JP" w:bidi="ar-SA"/>
          </w:rPr>
          <w:t>All authors declare that they have no conflicts of interest.</w:t>
        </w:r>
      </w:ins>
    </w:p>
    <w:p w14:paraId="2B0CCF91" w14:textId="213C58DF" w:rsidR="00D0536B" w:rsidRDefault="00D0536B">
      <w:pPr>
        <w:pStyle w:val="Heading3"/>
        <w:rPr>
          <w:ins w:id="2702" w:author="Chen Heller" w:date="2023-01-03T10:18:00Z"/>
        </w:rPr>
      </w:pPr>
      <w:ins w:id="2703" w:author="Chen Heller" w:date="2023-01-02T16:22:00Z">
        <w:r w:rsidRPr="00D0536B">
          <w:t>Ethics approval</w:t>
        </w:r>
      </w:ins>
    </w:p>
    <w:p w14:paraId="1FDAE914" w14:textId="6681CCD0" w:rsidR="00A00866" w:rsidRPr="00A00866" w:rsidRDefault="00D03020">
      <w:pPr>
        <w:ind w:firstLine="0"/>
        <w:rPr>
          <w:ins w:id="2704" w:author="Chen Heller" w:date="2023-01-02T16:22:00Z"/>
          <w:lang w:eastAsia="ja-JP" w:bidi="ar-SA"/>
          <w:rPrChange w:id="2705" w:author="Chen Heller" w:date="2023-01-03T10:18:00Z">
            <w:rPr>
              <w:ins w:id="2706" w:author="Chen Heller" w:date="2023-01-02T16:22:00Z"/>
            </w:rPr>
          </w:rPrChange>
        </w:rPr>
        <w:pPrChange w:id="2707" w:author="Chen Heller" w:date="2023-02-05T11:24:00Z">
          <w:pPr>
            <w:numPr>
              <w:numId w:val="21"/>
            </w:numPr>
            <w:tabs>
              <w:tab w:val="num" w:pos="720"/>
            </w:tabs>
            <w:ind w:left="720" w:hanging="360"/>
          </w:pPr>
        </w:pPrChange>
      </w:pPr>
      <w:ins w:id="2708" w:author="Chen Heller" w:date="2023-02-05T11:31:00Z">
        <w:r w:rsidRPr="00D03020">
          <w:rPr>
            <w:lang w:eastAsia="ja-JP" w:bidi="ar-SA"/>
          </w:rPr>
          <w:t xml:space="preserve">This study was </w:t>
        </w:r>
      </w:ins>
      <w:ins w:id="2709" w:author="Chen Heller" w:date="2023-02-05T11:37:00Z">
        <w:r w:rsidR="009D1872">
          <w:rPr>
            <w:lang w:eastAsia="ja-JP" w:bidi="ar-SA"/>
          </w:rPr>
          <w:t>conducted</w:t>
        </w:r>
      </w:ins>
      <w:ins w:id="2710" w:author="Chen Heller" w:date="2023-02-05T11:31:00Z">
        <w:r w:rsidRPr="00D03020">
          <w:rPr>
            <w:lang w:eastAsia="ja-JP" w:bidi="ar-SA"/>
          </w:rPr>
          <w:t xml:space="preserve"> in </w:t>
        </w:r>
      </w:ins>
      <w:ins w:id="2711" w:author="Chen Heller" w:date="2023-02-05T11:32:00Z">
        <w:r>
          <w:rPr>
            <w:lang w:eastAsia="ja-JP" w:bidi="ar-SA"/>
          </w:rPr>
          <w:t xml:space="preserve">accordance </w:t>
        </w:r>
      </w:ins>
      <w:ins w:id="2712" w:author="Chen Heller" w:date="2023-02-05T11:31:00Z">
        <w:r w:rsidRPr="00D03020">
          <w:rPr>
            <w:lang w:eastAsia="ja-JP" w:bidi="ar-SA"/>
          </w:rPr>
          <w:t xml:space="preserve">with the principles of the Declaration of Helsinki. Approval was granted by the Ethics Committee of </w:t>
        </w:r>
      </w:ins>
      <w:ins w:id="2713" w:author="Chen Heller" w:date="2023-02-05T11:32:00Z">
        <w:r>
          <w:rPr>
            <w:lang w:eastAsia="ja-JP" w:bidi="ar-SA"/>
          </w:rPr>
          <w:t>Tel Aviv University (</w:t>
        </w:r>
      </w:ins>
      <w:ins w:id="2714" w:author="Chen Heller" w:date="2023-02-05T11:36:00Z">
        <w:r w:rsidR="009D1872">
          <w:rPr>
            <w:lang w:eastAsia="ja-JP" w:bidi="ar-SA"/>
          </w:rPr>
          <w:t xml:space="preserve">02/01/2022, </w:t>
        </w:r>
      </w:ins>
      <w:ins w:id="2715"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716" w:author="Chen Heller" w:date="2023-01-03T10:37:00Z"/>
        </w:rPr>
      </w:pPr>
      <w:ins w:id="2717" w:author="Chen Heller" w:date="2023-01-02T16:22:00Z">
        <w:r w:rsidRPr="00D0536B">
          <w:t>Consent to participate</w:t>
        </w:r>
      </w:ins>
    </w:p>
    <w:p w14:paraId="58CB061D" w14:textId="4F69637F" w:rsidR="00D6696D" w:rsidRPr="00D6696D" w:rsidRDefault="00455856">
      <w:pPr>
        <w:ind w:firstLine="0"/>
        <w:rPr>
          <w:ins w:id="2718" w:author="Chen Heller" w:date="2023-01-02T16:22:00Z"/>
          <w:lang w:eastAsia="ja-JP" w:bidi="ar-SA"/>
          <w:rPrChange w:id="2719" w:author="Chen Heller" w:date="2023-01-03T10:37:00Z">
            <w:rPr>
              <w:ins w:id="2720" w:author="Chen Heller" w:date="2023-01-02T16:22:00Z"/>
            </w:rPr>
          </w:rPrChange>
        </w:rPr>
        <w:pPrChange w:id="2721" w:author="Chen Heller" w:date="2023-02-05T11:24:00Z">
          <w:pPr>
            <w:numPr>
              <w:numId w:val="21"/>
            </w:numPr>
            <w:tabs>
              <w:tab w:val="num" w:pos="720"/>
            </w:tabs>
            <w:ind w:left="720" w:hanging="360"/>
          </w:pPr>
        </w:pPrChange>
      </w:pPr>
      <w:ins w:id="2722"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23" w:author="Chen Heller" w:date="2023-02-05T11:47:00Z"/>
        </w:rPr>
      </w:pPr>
      <w:ins w:id="2724" w:author="Chen Heller" w:date="2023-01-02T16:22:00Z">
        <w:r w:rsidRPr="00D0536B">
          <w:t>Consent for publication </w:t>
        </w:r>
      </w:ins>
    </w:p>
    <w:p w14:paraId="5FBA272B" w14:textId="58E7D28F" w:rsidR="00455856" w:rsidRPr="00455856" w:rsidRDefault="006B1D99">
      <w:pPr>
        <w:ind w:firstLine="0"/>
        <w:rPr>
          <w:ins w:id="2725" w:author="Chen Heller" w:date="2023-01-02T16:22:00Z"/>
          <w:lang w:eastAsia="ja-JP" w:bidi="ar-SA"/>
          <w:rPrChange w:id="2726" w:author="Chen Heller" w:date="2023-02-05T11:47:00Z">
            <w:rPr>
              <w:ins w:id="2727" w:author="Chen Heller" w:date="2023-01-02T16:22:00Z"/>
            </w:rPr>
          </w:rPrChange>
        </w:rPr>
        <w:pPrChange w:id="2728" w:author="Chen Heller" w:date="2023-02-05T11:47:00Z">
          <w:pPr>
            <w:numPr>
              <w:numId w:val="21"/>
            </w:numPr>
            <w:tabs>
              <w:tab w:val="num" w:pos="720"/>
            </w:tabs>
            <w:ind w:left="720" w:hanging="360"/>
          </w:pPr>
        </w:pPrChange>
      </w:pPr>
      <w:ins w:id="2729"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730" w:author="Chen Heller" w:date="2023-01-02T17:51:00Z"/>
        </w:rPr>
      </w:pPr>
      <w:ins w:id="2731" w:author="Chen Heller" w:date="2023-01-02T16:22:00Z">
        <w:r w:rsidRPr="00D0536B">
          <w:t>Availability of data and materials</w:t>
        </w:r>
      </w:ins>
    </w:p>
    <w:p w14:paraId="3E7D2198" w14:textId="68E00A75" w:rsidR="00C14F71" w:rsidRDefault="001D27FA" w:rsidP="00903A61">
      <w:pPr>
        <w:ind w:firstLine="0"/>
        <w:rPr>
          <w:ins w:id="2732" w:author="Chen Heller" w:date="2023-02-05T12:31:00Z"/>
          <w:lang w:eastAsia="ja-JP" w:bidi="ar-SA"/>
        </w:rPr>
      </w:pPr>
      <w:ins w:id="2733" w:author="Chen Heller" w:date="2023-02-12T11:51:00Z">
        <w:r>
          <w:rPr>
            <w:lang w:eastAsia="ja-JP" w:bidi="ar-SA"/>
          </w:rPr>
          <w:t>This study was preregistered</w:t>
        </w:r>
      </w:ins>
      <w:ins w:id="2734"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735" w:author="Chen Heller" w:date="2023-02-12T11:50:00Z">
        <w:r>
          <w:rPr>
            <w:lang w:eastAsia="ja-JP" w:bidi="ar-SA"/>
          </w:rPr>
          <w:t xml:space="preserve">materials </w:t>
        </w:r>
      </w:ins>
      <w:ins w:id="2736" w:author="Chen Heller" w:date="2023-02-12T11:52:00Z">
        <w:r w:rsidR="00903A61">
          <w:rPr>
            <w:lang w:eastAsia="ja-JP" w:bidi="ar-SA"/>
          </w:rPr>
          <w:t xml:space="preserve">and </w:t>
        </w:r>
      </w:ins>
      <w:ins w:id="2737" w:author="Chen Heller" w:date="2023-02-12T11:50:00Z">
        <w:r>
          <w:rPr>
            <w:lang w:eastAsia="ja-JP" w:bidi="ar-SA"/>
          </w:rPr>
          <w:t xml:space="preserve">data </w:t>
        </w:r>
      </w:ins>
      <w:ins w:id="2738" w:author="Chen Heller" w:date="2023-02-12T11:51:00Z">
        <w:r>
          <w:rPr>
            <w:lang w:eastAsia="ja-JP" w:bidi="ar-SA"/>
          </w:rPr>
          <w:t>are available</w:t>
        </w:r>
      </w:ins>
      <w:ins w:id="2739" w:author="Chen Heller" w:date="2023-01-02T17:51:00Z">
        <w:r w:rsidR="003660D1">
          <w:rPr>
            <w:lang w:eastAsia="ja-JP" w:bidi="ar-SA"/>
          </w:rPr>
          <w:t xml:space="preserve"> in the </w:t>
        </w:r>
      </w:ins>
      <w:ins w:id="2740" w:author="Chen Heller" w:date="2023-02-05T12:20:00Z">
        <w:r w:rsidR="00FD5493">
          <w:rPr>
            <w:rFonts w:hint="cs"/>
            <w:lang w:eastAsia="ja-JP" w:bidi="ar-SA"/>
          </w:rPr>
          <w:t>G</w:t>
        </w:r>
        <w:r w:rsidR="00FD5493">
          <w:rPr>
            <w:lang w:eastAsia="ja-JP"/>
          </w:rPr>
          <w:t>itHub</w:t>
        </w:r>
      </w:ins>
      <w:ins w:id="2741" w:author="Chen Heller" w:date="2023-01-02T17:51:00Z">
        <w:r w:rsidR="003660D1">
          <w:rPr>
            <w:lang w:eastAsia="ja-JP" w:bidi="ar-SA"/>
          </w:rPr>
          <w:t xml:space="preserve"> repository, [</w:t>
        </w:r>
      </w:ins>
      <w:commentRangeStart w:id="2742"/>
      <w:ins w:id="2743" w:author="Chen Heller" w:date="2023-02-12T11:48:00Z">
        <w:r w:rsidR="00386720">
          <w:rPr>
            <w:lang w:eastAsia="ja-JP" w:bidi="ar-SA"/>
          </w:rPr>
          <w:t>ref</w:t>
        </w:r>
        <w:commentRangeEnd w:id="2742"/>
        <w:r w:rsidR="00386720">
          <w:rPr>
            <w:rStyle w:val="CommentReference"/>
          </w:rPr>
          <w:commentReference w:id="2742"/>
        </w:r>
      </w:ins>
      <w:ins w:id="2744" w:author="Chen Heller" w:date="2023-01-02T17:51:00Z">
        <w:r w:rsidR="003660D1">
          <w:rPr>
            <w:lang w:eastAsia="ja-JP" w:bidi="ar-SA"/>
          </w:rPr>
          <w:t>]</w:t>
        </w:r>
      </w:ins>
      <w:ins w:id="2745" w:author="Chen Heller" w:date="2023-02-12T11:51:00Z">
        <w:r>
          <w:rPr>
            <w:lang w:eastAsia="ja-JP" w:bidi="ar-SA"/>
          </w:rPr>
          <w:t>.</w:t>
        </w:r>
      </w:ins>
    </w:p>
    <w:p w14:paraId="53E234F5" w14:textId="19E3346E" w:rsidR="00D0536B" w:rsidRDefault="00D0536B" w:rsidP="006E10C7">
      <w:pPr>
        <w:pStyle w:val="Heading3"/>
        <w:rPr>
          <w:ins w:id="2746" w:author="Chen Heller" w:date="2023-02-05T12:34:00Z"/>
        </w:rPr>
      </w:pPr>
      <w:ins w:id="2747" w:author="Chen Heller" w:date="2023-01-02T16:22:00Z">
        <w:r w:rsidRPr="00D0536B">
          <w:t>Code availability</w:t>
        </w:r>
      </w:ins>
    </w:p>
    <w:p w14:paraId="281670E0" w14:textId="445D88B1" w:rsidR="00D0536B" w:rsidRDefault="006E10C7">
      <w:pPr>
        <w:ind w:firstLine="0"/>
        <w:rPr>
          <w:ins w:id="2748" w:author="Chen Heller" w:date="2023-01-02T17:34:00Z"/>
        </w:rPr>
        <w:pPrChange w:id="2749" w:author="Chen Heller" w:date="2023-02-12T11:40:00Z">
          <w:pPr>
            <w:pStyle w:val="Heading3"/>
          </w:pPr>
        </w:pPrChange>
      </w:pPr>
      <w:ins w:id="2750" w:author="Chen Heller" w:date="2023-02-05T12:34:00Z">
        <w:r>
          <w:rPr>
            <w:lang w:eastAsia="ja-JP" w:bidi="ar-SA"/>
          </w:rPr>
          <w:t xml:space="preserve">All </w:t>
        </w:r>
      </w:ins>
      <w:ins w:id="2751"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752" w:author="Chen Heller" w:date="2023-01-02T17:34:00Z"/>
        </w:rPr>
        <w:pPrChange w:id="2753" w:author="Chen Heller" w:date="2023-01-02T17:34:00Z">
          <w:pPr/>
        </w:pPrChange>
      </w:pPr>
      <w:ins w:id="2754" w:author="Chen Heller" w:date="2023-01-02T17:34:00Z">
        <w:r w:rsidRPr="001A0D6C">
          <w:t>Acknowledgments</w:t>
        </w:r>
      </w:ins>
    </w:p>
    <w:p w14:paraId="7D6E2859" w14:textId="352F4CE3" w:rsidR="00D802FC" w:rsidRDefault="00CC0BF4">
      <w:pPr>
        <w:ind w:firstLine="0"/>
        <w:rPr>
          <w:ins w:id="2755" w:author="Chen Heller" w:date="2023-03-14T09:29:00Z"/>
        </w:rPr>
      </w:pPr>
      <w:ins w:id="2756" w:author="Chen Heller" w:date="2023-03-14T09:32:00Z">
        <w:r>
          <w:lastRenderedPageBreak/>
          <w:t xml:space="preserve">We note that </w:t>
        </w:r>
      </w:ins>
      <w:ins w:id="2757" w:author="Chen Heller" w:date="2023-02-12T11:03:00Z">
        <w:r w:rsidR="00050B7D" w:rsidRPr="00050B7D">
          <w:t>L.M. is CIFAR Tanenbaum Fellow in the Brain, Mind, and Consciousness program</w:t>
        </w:r>
      </w:ins>
      <w:ins w:id="2758" w:author="Chen Heller" w:date="2023-02-12T11:04:00Z">
        <w:r w:rsidR="00050B7D">
          <w:t>.</w:t>
        </w:r>
      </w:ins>
      <w:ins w:id="2759" w:author="Chen Heller" w:date="2023-03-14T09:31:00Z">
        <w:r w:rsidR="008C60DA">
          <w:t xml:space="preserve"> </w:t>
        </w:r>
      </w:ins>
      <w:ins w:id="2760" w:author="Chen Heller" w:date="2023-03-14T09:41:00Z">
        <w:r w:rsidR="001D0F0B">
          <w:t>Additionally, w</w:t>
        </w:r>
      </w:ins>
      <w:ins w:id="2761" w:author="Chen Heller" w:date="2023-02-12T11:04:00Z">
        <w:r w:rsidR="00050B7D">
          <w:t>e would like to thank</w:t>
        </w:r>
      </w:ins>
      <w:ins w:id="2762" w:author="Chen Heller" w:date="2023-02-12T11:05:00Z">
        <w:r w:rsidR="00F81E80">
          <w:t xml:space="preserve"> Prof.</w:t>
        </w:r>
      </w:ins>
      <w:ins w:id="2763" w:author="Chen Heller" w:date="2023-02-12T11:04:00Z">
        <w:r w:rsidR="00050B7D">
          <w:t xml:space="preserve"> </w:t>
        </w:r>
        <w:r w:rsidR="00F81E80">
          <w:t xml:space="preserve">Jason </w:t>
        </w:r>
      </w:ins>
      <w:ins w:id="2764" w:author="Chen Heller" w:date="2023-02-12T11:05:00Z">
        <w:r w:rsidR="00F81E80">
          <w:t xml:space="preserve">Friedman and Dr. Dror Dotan for their </w:t>
        </w:r>
      </w:ins>
      <w:ins w:id="2765" w:author="Chen Heller" w:date="2023-02-12T11:39:00Z">
        <w:r w:rsidR="00707AB2">
          <w:t xml:space="preserve">valuable </w:t>
        </w:r>
      </w:ins>
      <w:ins w:id="2766" w:author="Chen Heller" w:date="2023-02-12T11:05:00Z">
        <w:r w:rsidR="005D2C62">
          <w:t xml:space="preserve">insights </w:t>
        </w:r>
      </w:ins>
      <w:ins w:id="2767" w:author="Chen Heller" w:date="2023-02-12T11:06:00Z">
        <w:r w:rsidR="005D2C62">
          <w:t xml:space="preserve">and professional </w:t>
        </w:r>
      </w:ins>
      <w:ins w:id="2768" w:author="Chen Heller" w:date="2023-03-02T15:19:00Z">
        <w:r w:rsidR="00C22586">
          <w:t>advice</w:t>
        </w:r>
      </w:ins>
      <w:ins w:id="2769" w:author="Chen Heller" w:date="2023-02-12T11:06:00Z">
        <w:r w:rsidR="005D2C62">
          <w:t xml:space="preserve"> </w:t>
        </w:r>
      </w:ins>
      <w:ins w:id="2770" w:author="Chen Heller" w:date="2023-02-12T11:39:00Z">
        <w:r w:rsidR="00707AB2">
          <w:t>in</w:t>
        </w:r>
      </w:ins>
      <w:ins w:id="2771" w:author="Chen Heller" w:date="2023-02-12T11:12:00Z">
        <w:r w:rsidR="00870E4E">
          <w:t xml:space="preserve"> analyzing the acquired data</w:t>
        </w:r>
      </w:ins>
      <w:ins w:id="2772" w:author="Chen Heller" w:date="2023-02-12T11:35:00Z">
        <w:r w:rsidR="006A4212">
          <w:t xml:space="preserve">. </w:t>
        </w:r>
      </w:ins>
      <w:ins w:id="2773" w:author="Chen Heller" w:date="2023-02-12T11:38:00Z">
        <w:r w:rsidR="00A10B90">
          <w:t>Additionally</w:t>
        </w:r>
      </w:ins>
      <w:ins w:id="2774" w:author="Chen Heller" w:date="2023-02-12T11:39:00Z">
        <w:r w:rsidR="00707AB2">
          <w:t>,</w:t>
        </w:r>
      </w:ins>
      <w:ins w:id="2775" w:author="Chen Heller" w:date="2023-02-12T11:38:00Z">
        <w:r w:rsidR="00A10B90">
          <w:t xml:space="preserve"> we express our appreciation to </w:t>
        </w:r>
      </w:ins>
      <w:ins w:id="2776" w:author="Chen Heller" w:date="2023-02-12T11:06:00Z">
        <w:r w:rsidR="005D2C62">
          <w:t xml:space="preserve">Uri </w:t>
        </w:r>
      </w:ins>
      <w:ins w:id="2777" w:author="Chen Heller" w:date="2023-02-12T11:07:00Z">
        <w:r w:rsidR="005D2C62">
          <w:t>Kor</w:t>
        </w:r>
        <w:r w:rsidR="00D63322">
          <w:t xml:space="preserve">isky </w:t>
        </w:r>
      </w:ins>
      <w:ins w:id="2778" w:author="Chen Heller" w:date="2023-02-12T11:10:00Z">
        <w:r w:rsidR="00306C0B">
          <w:t>for</w:t>
        </w:r>
      </w:ins>
      <w:ins w:id="2779" w:author="Chen Heller" w:date="2023-02-12T11:07:00Z">
        <w:r w:rsidR="00D63322">
          <w:t xml:space="preserve"> </w:t>
        </w:r>
      </w:ins>
      <w:ins w:id="2780" w:author="Chen Heller" w:date="2023-02-12T11:08:00Z">
        <w:r w:rsidR="00D63322">
          <w:t>guidance</w:t>
        </w:r>
      </w:ins>
      <w:ins w:id="2781" w:author="Chen Heller" w:date="2023-02-12T11:13:00Z">
        <w:r w:rsidR="00091DD4">
          <w:t xml:space="preserve"> and troubleshooting</w:t>
        </w:r>
        <w:r w:rsidR="00707007">
          <w:t xml:space="preserve"> when implementing</w:t>
        </w:r>
      </w:ins>
      <w:ins w:id="2782" w:author="Chen Heller" w:date="2023-02-12T11:10:00Z">
        <w:r w:rsidR="00306C0B">
          <w:t xml:space="preserve"> the </w:t>
        </w:r>
      </w:ins>
      <w:ins w:id="2783" w:author="Chen Heller" w:date="2023-02-12T11:11:00Z">
        <w:r w:rsidR="00306C0B" w:rsidRPr="007846C7">
          <w:t>OptiTrack</w:t>
        </w:r>
        <w:r w:rsidR="00306C0B">
          <w:t xml:space="preserve"> </w:t>
        </w:r>
      </w:ins>
      <w:ins w:id="2784" w:author="Chen Heller" w:date="2023-02-12T11:08:00Z">
        <w:r w:rsidR="00D63322">
          <w:t>motion tracking system</w:t>
        </w:r>
      </w:ins>
      <w:ins w:id="2785" w:author="Chen Heller" w:date="2023-02-12T11:36:00Z">
        <w:r w:rsidR="006A4212">
          <w:t xml:space="preserve"> and </w:t>
        </w:r>
      </w:ins>
      <w:ins w:id="2786" w:author="Chen Heller" w:date="2023-02-12T11:15:00Z">
        <w:r w:rsidR="00A64431">
          <w:t xml:space="preserve">Dr. </w:t>
        </w:r>
        <w:r w:rsidR="00A64431" w:rsidRPr="00A64431">
          <w:t>Mattan S. Ben-Shachar</w:t>
        </w:r>
        <w:r w:rsidR="00A64431">
          <w:t xml:space="preserve"> for </w:t>
        </w:r>
      </w:ins>
      <w:ins w:id="2787" w:author="Chen Heller" w:date="2023-03-14T09:29:00Z">
        <w:r w:rsidR="00711CFE">
          <w:t xml:space="preserve">the </w:t>
        </w:r>
      </w:ins>
      <w:ins w:id="2788" w:author="Chen Heller" w:date="2023-02-12T11:16:00Z">
        <w:r w:rsidR="002C4F93">
          <w:t>statistical consultation.</w:t>
        </w:r>
      </w:ins>
    </w:p>
    <w:p w14:paraId="3E00D6F3" w14:textId="7D6B6056" w:rsidR="00711CFE" w:rsidRPr="006859A6" w:rsidRDefault="00711CFE">
      <w:pPr>
        <w:ind w:firstLine="0"/>
        <w:rPr>
          <w:ins w:id="2789" w:author="Chen Heller" w:date="2023-01-02T16:22:00Z"/>
        </w:rPr>
        <w:pPrChange w:id="2790" w:author="Chen Heller" w:date="2023-02-12T11:52:00Z">
          <w:pPr>
            <w:numPr>
              <w:numId w:val="21"/>
            </w:numPr>
            <w:tabs>
              <w:tab w:val="num" w:pos="720"/>
            </w:tabs>
            <w:ind w:left="720" w:hanging="360"/>
          </w:pPr>
        </w:pPrChange>
      </w:pPr>
      <w:ins w:id="2791" w:author="Chen Heller" w:date="2023-03-14T09:29:00Z">
        <w:r>
          <w:t>F</w:t>
        </w:r>
      </w:ins>
      <w:ins w:id="2792" w:author="Chen Heller" w:date="2023-03-14T09:30:00Z">
        <w:r>
          <w:t>inally</w:t>
        </w:r>
      </w:ins>
      <w:ins w:id="2793" w:author="Chen Heller" w:date="2023-03-14T09:32:00Z">
        <w:r w:rsidR="00CC0BF4">
          <w:t xml:space="preserve">, we </w:t>
        </w:r>
      </w:ins>
      <w:ins w:id="2794" w:author="Chen Heller" w:date="2023-03-14T09:33:00Z">
        <w:r w:rsidR="00CC0BF4">
          <w:t xml:space="preserve">would like to acknowledge the </w:t>
        </w:r>
      </w:ins>
      <w:ins w:id="2795" w:author="Chen Heller" w:date="2023-03-14T09:43:00Z">
        <w:r w:rsidR="0031542F">
          <w:t>codes we used to produce our graphs</w:t>
        </w:r>
      </w:ins>
      <w:ins w:id="2796" w:author="Chen Heller" w:date="2023-03-14T09:48:00Z">
        <w:r w:rsidR="00674981">
          <w:t xml:space="preserve"> and perform certain computations</w:t>
        </w:r>
      </w:ins>
      <w:ins w:id="2797" w:author="Chen Heller" w:date="2023-03-14T09:43:00Z">
        <w:r w:rsidR="0031542F">
          <w:t xml:space="preserve">; We </w:t>
        </w:r>
      </w:ins>
      <w:ins w:id="2798" w:author="Chen Heller" w:date="2023-03-14T11:03:00Z">
        <w:r w:rsidR="0061196C">
          <w:t>applied</w:t>
        </w:r>
      </w:ins>
      <w:ins w:id="2799" w:author="Chen Heller" w:date="2023-03-14T09:43:00Z">
        <w:r w:rsidR="0031542F">
          <w:t xml:space="preserve"> </w:t>
        </w:r>
      </w:ins>
      <w:ins w:id="2800" w:author="Chen Heller" w:date="2023-03-14T10:02:00Z">
        <w:r w:rsidR="002A3285">
          <w:t>"</w:t>
        </w:r>
      </w:ins>
      <w:ins w:id="2801" w:author="Chen Heller" w:date="2023-03-14T09:43:00Z">
        <w:r w:rsidR="0031542F">
          <w:t>stdshade</w:t>
        </w:r>
      </w:ins>
      <w:ins w:id="2802" w:author="Chen Heller" w:date="2023-03-14T10:02:00Z">
        <w:r w:rsidR="002A3285">
          <w:t>"</w:t>
        </w:r>
      </w:ins>
      <w:ins w:id="2803"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ins w:id="2804" w:author="Chen Heller" w:date="2023-03-14T10:11:00Z">
        <w:r w:rsidR="00723368">
          <w:t xml:space="preserve"> </w:t>
        </w:r>
      </w:ins>
      <w:ins w:id="2805" w:author="Chen Heller" w:date="2023-03-14T09:46:00Z">
        <w:r w:rsidR="002E39FB">
          <w:t>to plot</w:t>
        </w:r>
      </w:ins>
      <w:ins w:id="2806" w:author="Chen Heller" w:date="2023-03-14T09:47:00Z">
        <w:r w:rsidR="002E39FB">
          <w:t xml:space="preserve"> the SE around our trajectories in</w:t>
        </w:r>
      </w:ins>
      <w:ins w:id="2807" w:author="Chen Heller" w:date="2023-05-08T10:09:00Z">
        <w:r w:rsidR="00E7371F">
          <w:t xml:space="preserve"> </w:t>
        </w:r>
        <w:r w:rsidR="00E7371F">
          <w:fldChar w:fldCharType="begin"/>
        </w:r>
        <w:r w:rsidR="00E7371F">
          <w:instrText xml:space="preserve"> REF _Ref134432967 \h </w:instrText>
        </w:r>
      </w:ins>
      <w:r w:rsidR="00E7371F">
        <w:fldChar w:fldCharType="separate"/>
      </w:r>
      <w:ins w:id="2808" w:author="Chen Heller" w:date="2023-05-08T10:09:00Z">
        <w:r w:rsidR="00E7371F" w:rsidRPr="007C71AC">
          <w:t>Figure</w:t>
        </w:r>
        <w:r w:rsidR="00E7371F" w:rsidRPr="002C7A24">
          <w:t xml:space="preserve"> </w:t>
        </w:r>
        <w:r w:rsidR="00E7371F" w:rsidRPr="002C7A24">
          <w:rPr>
            <w:noProof/>
          </w:rPr>
          <w:t>4</w:t>
        </w:r>
        <w:r w:rsidR="00E7371F">
          <w:fldChar w:fldCharType="end"/>
        </w:r>
      </w:ins>
      <w:ins w:id="2809" w:author="Chen Heller" w:date="2023-03-14T09:47:00Z">
        <w:r w:rsidR="002E39FB">
          <w:t xml:space="preserve"> and</w:t>
        </w:r>
      </w:ins>
      <w:ins w:id="2810" w:author="Chen Heller" w:date="2023-05-08T10:09:00Z">
        <w:r w:rsidR="00E7371F">
          <w:t xml:space="preserve"> </w:t>
        </w:r>
        <w:r w:rsidR="00E7371F">
          <w:fldChar w:fldCharType="begin"/>
        </w:r>
        <w:r w:rsidR="00E7371F">
          <w:instrText xml:space="preserve"> REF _Ref134432975 \h </w:instrText>
        </w:r>
      </w:ins>
      <w:r w:rsidR="00E7371F">
        <w:fldChar w:fldCharType="separate"/>
      </w:r>
      <w:ins w:id="2811" w:author="Chen Heller" w:date="2023-05-08T10:09:00Z">
        <w:r w:rsidR="00E7371F" w:rsidRPr="00E46BEB">
          <w:t>Figure</w:t>
        </w:r>
        <w:r w:rsidR="00E7371F" w:rsidRPr="002C7A24">
          <w:t xml:space="preserve"> </w:t>
        </w:r>
        <w:r w:rsidR="00E7371F" w:rsidRPr="002C7A24">
          <w:rPr>
            <w:rPrChange w:id="2812" w:author="Chen Heller" w:date="2023-05-08T09:53:00Z">
              <w:rPr>
                <w:noProof/>
              </w:rPr>
            </w:rPrChange>
          </w:rPr>
          <w:t>5</w:t>
        </w:r>
        <w:r w:rsidR="00E7371F">
          <w:fldChar w:fldCharType="end"/>
        </w:r>
      </w:ins>
      <w:ins w:id="2813" w:author="Chen Heller" w:date="2023-03-14T09:47:00Z">
        <w:r w:rsidR="002E39FB">
          <w:t xml:space="preserve"> and </w:t>
        </w:r>
      </w:ins>
      <w:ins w:id="2814" w:author="Chen Heller" w:date="2023-03-14T10:02:00Z">
        <w:r w:rsidR="002A3285">
          <w:t>"</w:t>
        </w:r>
      </w:ins>
      <w:ins w:id="2815" w:author="Chen Heller" w:date="2023-03-14T09:43:00Z">
        <w:r w:rsidR="001123EE">
          <w:t>plotSpread</w:t>
        </w:r>
      </w:ins>
      <w:ins w:id="2816" w:author="Chen Heller" w:date="2023-03-14T10:02:00Z">
        <w:r w:rsidR="002A3285">
          <w:t>"</w:t>
        </w:r>
      </w:ins>
      <w:ins w:id="2817"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818" w:author="Chen Heller" w:date="2023-03-14T09:44:00Z">
        <w:r w:rsidR="001123EE">
          <w:t xml:space="preserve"> to produce </w:t>
        </w:r>
      </w:ins>
      <w:ins w:id="2819" w:author="Chen Heller" w:date="2023-03-14T09:47:00Z">
        <w:r w:rsidR="002E39FB">
          <w:t>the averages distribution in</w:t>
        </w:r>
      </w:ins>
      <w:ins w:id="2820" w:author="Chen Heller" w:date="2023-05-08T10:09:00Z">
        <w:r w:rsidR="00204ACA">
          <w:t xml:space="preserve"> </w:t>
        </w:r>
        <w:r w:rsidR="00204ACA">
          <w:fldChar w:fldCharType="begin"/>
        </w:r>
        <w:r w:rsidR="00204ACA">
          <w:instrText xml:space="preserve"> REF _Ref134432975 \h </w:instrText>
        </w:r>
      </w:ins>
      <w:r w:rsidR="00204ACA">
        <w:fldChar w:fldCharType="separate"/>
      </w:r>
      <w:ins w:id="2821" w:author="Chen Heller" w:date="2023-05-08T10:09:00Z">
        <w:r w:rsidR="00204ACA" w:rsidRPr="00E46BEB">
          <w:t>Figure</w:t>
        </w:r>
        <w:r w:rsidR="00204ACA" w:rsidRPr="002C7A24">
          <w:t xml:space="preserve"> </w:t>
        </w:r>
        <w:r w:rsidR="00204ACA" w:rsidRPr="002C7A24">
          <w:rPr>
            <w:rPrChange w:id="2822" w:author="Chen Heller" w:date="2023-05-08T09:53:00Z">
              <w:rPr>
                <w:noProof/>
              </w:rPr>
            </w:rPrChange>
          </w:rPr>
          <w:t>5</w:t>
        </w:r>
        <w:r w:rsidR="00204ACA">
          <w:fldChar w:fldCharType="end"/>
        </w:r>
      </w:ins>
      <w:ins w:id="2823" w:author="Chen Heller" w:date="2023-03-14T09:45:00Z">
        <w:r w:rsidR="0096520E" w:rsidRPr="00BA4EED">
          <w:t>.</w:t>
        </w:r>
      </w:ins>
      <w:ins w:id="2824" w:author="Chen Heller" w:date="2023-03-14T09:48:00Z">
        <w:r w:rsidR="00674981" w:rsidRPr="00BA4EED">
          <w:t xml:space="preserve"> </w:t>
        </w:r>
      </w:ins>
      <w:ins w:id="2825" w:author="Chen Heller" w:date="2023-03-14T09:51:00Z">
        <w:r w:rsidR="00C266D9" w:rsidRPr="00BA4EED">
          <w:t>"invprctile"</w:t>
        </w:r>
      </w:ins>
      <w:ins w:id="2826"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827" w:author="Chen Heller" w:date="2023-03-14T09:49:00Z">
        <w:r w:rsidR="00674981" w:rsidRPr="00BA4EED">
          <w:t xml:space="preserve"> was used </w:t>
        </w:r>
      </w:ins>
      <w:ins w:id="2828" w:author="Chen Heller" w:date="2023-03-14T09:52:00Z">
        <w:r w:rsidR="00C266D9" w:rsidRPr="00BA4EED">
          <w:t>to estimate the clusters' p-value</w:t>
        </w:r>
      </w:ins>
      <w:ins w:id="2829" w:author="Chen Heller" w:date="2023-03-14T10:58:00Z">
        <w:r w:rsidR="00185620">
          <w:t>, while</w:t>
        </w:r>
      </w:ins>
      <w:ins w:id="2830" w:author="Chen Heller" w:date="2023-03-14T09:59:00Z">
        <w:r w:rsidR="00E9043E" w:rsidRPr="00BA4EED">
          <w:t xml:space="preserve"> "myBinomTest"</w:t>
        </w:r>
      </w:ins>
      <w:ins w:id="2831"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832" w:author="Chen Heller" w:date="2023-03-14T09:59:00Z">
        <w:r w:rsidR="00E9043E">
          <w:t xml:space="preserve"> was used to </w:t>
        </w:r>
      </w:ins>
      <w:ins w:id="2833" w:author="Chen Heller" w:date="2023-03-14T10:00:00Z">
        <w:r w:rsidR="00E9043E">
          <w:t xml:space="preserve">test participant's </w:t>
        </w:r>
      </w:ins>
      <w:ins w:id="2834" w:author="Chen Heller" w:date="2023-03-14T10:02:00Z">
        <w:r w:rsidR="00017FCA">
          <w:t xml:space="preserve">performance in the main task and the </w:t>
        </w:r>
      </w:ins>
      <w:ins w:id="2835" w:author="Chen Heller" w:date="2023-03-14T10:00:00Z">
        <w:r w:rsidR="00E9043E">
          <w:t xml:space="preserve">objective awareness </w:t>
        </w:r>
      </w:ins>
      <w:ins w:id="2836"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837" w:name="_Toc114485396"/>
      <w:r>
        <w:lastRenderedPageBreak/>
        <w:t>Supplementary materials</w:t>
      </w:r>
      <w:bookmarkEnd w:id="2837"/>
    </w:p>
    <w:p w14:paraId="760CDEBF" w14:textId="77777777" w:rsidR="00C95E59" w:rsidRPr="00C95E59" w:rsidRDefault="00C95E59" w:rsidP="00C95E59">
      <w:pPr>
        <w:rPr>
          <w:lang w:eastAsia="ja-JP" w:bidi="ar-SA"/>
        </w:rPr>
      </w:pPr>
    </w:p>
    <w:p w14:paraId="74ACD8D2" w14:textId="653A01E5" w:rsidR="001F40FA" w:rsidRDefault="002B2C37" w:rsidP="001F40FA">
      <w:pPr>
        <w:pStyle w:val="TableFigure"/>
        <w:rPr>
          <w:ins w:id="2838" w:author="Chen Heller" w:date="2023-05-08T11:21:00Z"/>
        </w:rPr>
      </w:pPr>
      <w:bookmarkStart w:id="2839" w:name="_Ref134441131"/>
      <w:ins w:id="2840" w:author="Chen Heller" w:date="2023-05-08T11:21:00Z">
        <w:r>
          <w:t xml:space="preserve">Supplementary Table </w:t>
        </w:r>
        <w:r>
          <w:fldChar w:fldCharType="begin"/>
        </w:r>
        <w:r>
          <w:instrText xml:space="preserve"> SEQ Supplementary_Table \* ARABIC </w:instrText>
        </w:r>
      </w:ins>
      <w:r>
        <w:fldChar w:fldCharType="separate"/>
      </w:r>
      <w:ins w:id="2841" w:author="Chen Heller" w:date="2023-05-08T11:21:00Z">
        <w:r>
          <w:rPr>
            <w:noProof/>
          </w:rPr>
          <w:t>1</w:t>
        </w:r>
        <w:r>
          <w:fldChar w:fldCharType="end"/>
        </w:r>
        <w:bookmarkEnd w:id="2839"/>
      </w:ins>
    </w:p>
    <w:p w14:paraId="50F6DACF" w14:textId="15DD5F7C" w:rsidR="002B2C37" w:rsidRDefault="00130C74" w:rsidP="002B2C37">
      <w:pPr>
        <w:ind w:firstLine="0"/>
        <w:rPr>
          <w:ins w:id="2842" w:author="Chen Heller" w:date="2023-05-08T11:22:00Z"/>
          <w:i/>
          <w:iCs/>
          <w:rtl/>
        </w:rPr>
      </w:pPr>
      <w:ins w:id="2843" w:author="Chen Heller" w:date="2023-05-08T12:23:00Z">
        <w:r>
          <w:rPr>
            <w:i/>
            <w:iCs/>
          </w:rPr>
          <w:t>Congruency</w:t>
        </w:r>
        <w:r w:rsidR="007F1411">
          <w:rPr>
            <w:i/>
            <w:iCs/>
          </w:rPr>
          <w:t xml:space="preserve"> E</w:t>
        </w:r>
        <w:r>
          <w:rPr>
            <w:i/>
            <w:iCs/>
          </w:rPr>
          <w:t xml:space="preserve">ffect </w:t>
        </w:r>
      </w:ins>
      <w:ins w:id="2844" w:author="Chen Heller" w:date="2023-05-08T12:24:00Z">
        <w:r w:rsidR="004F7654">
          <w:rPr>
            <w:i/>
            <w:iCs/>
          </w:rPr>
          <w:t xml:space="preserve">in the Reaching Session, </w:t>
        </w:r>
      </w:ins>
      <w:ins w:id="2845" w:author="Chen Heller" w:date="2023-05-08T12:23:00Z">
        <w:r w:rsidR="007F1411">
          <w:rPr>
            <w:i/>
            <w:iCs/>
          </w:rPr>
          <w:t>M</w:t>
        </w:r>
        <w:r>
          <w:rPr>
            <w:i/>
            <w:iCs/>
          </w:rPr>
          <w:t xml:space="preserve">easured with </w:t>
        </w:r>
      </w:ins>
      <w:ins w:id="2846" w:author="Chen Heller" w:date="2023-05-08T11:21:00Z">
        <w:r w:rsidR="001F40FA">
          <w:rPr>
            <w:i/>
            <w:iCs/>
          </w:rPr>
          <w:t>AUC</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1F40FA" w14:paraId="70F67481" w14:textId="77777777" w:rsidTr="001F40FA">
        <w:trPr>
          <w:gridAfter w:val="1"/>
          <w:wAfter w:w="284" w:type="dxa"/>
          <w:trHeight w:val="510"/>
          <w:ins w:id="2847" w:author="Chen Heller" w:date="2023-05-08T11:22:00Z"/>
        </w:trPr>
        <w:tc>
          <w:tcPr>
            <w:tcW w:w="2269" w:type="dxa"/>
            <w:tcBorders>
              <w:top w:val="single" w:sz="12" w:space="0" w:color="auto"/>
            </w:tcBorders>
          </w:tcPr>
          <w:p w14:paraId="2F980A48" w14:textId="77777777" w:rsidR="001F40FA" w:rsidRDefault="001F40FA" w:rsidP="005120C7">
            <w:pPr>
              <w:ind w:firstLine="0"/>
              <w:rPr>
                <w:ins w:id="2848" w:author="Chen Heller" w:date="2023-05-08T11:22:00Z"/>
              </w:rPr>
            </w:pPr>
          </w:p>
        </w:tc>
        <w:tc>
          <w:tcPr>
            <w:tcW w:w="1701" w:type="dxa"/>
            <w:tcBorders>
              <w:top w:val="single" w:sz="12" w:space="0" w:color="auto"/>
              <w:bottom w:val="single" w:sz="12" w:space="0" w:color="auto"/>
            </w:tcBorders>
          </w:tcPr>
          <w:p w14:paraId="76CF398E" w14:textId="77777777" w:rsidR="001F40FA" w:rsidRPr="00EA2CED" w:rsidRDefault="001F40FA" w:rsidP="005120C7">
            <w:pPr>
              <w:ind w:firstLine="0"/>
              <w:jc w:val="center"/>
              <w:rPr>
                <w:ins w:id="2849" w:author="Chen Heller" w:date="2023-05-08T11:22:00Z"/>
                <w:b/>
                <w:bCs/>
              </w:rPr>
            </w:pPr>
            <w:ins w:id="2850" w:author="Chen Heller" w:date="2023-05-08T11:22:00Z">
              <w:r w:rsidRPr="00EA2CED">
                <w:rPr>
                  <w:b/>
                  <w:bCs/>
                </w:rPr>
                <w:t>Congruent</w:t>
              </w:r>
            </w:ins>
          </w:p>
        </w:tc>
        <w:tc>
          <w:tcPr>
            <w:tcW w:w="1701" w:type="dxa"/>
            <w:tcBorders>
              <w:top w:val="single" w:sz="12" w:space="0" w:color="auto"/>
              <w:bottom w:val="single" w:sz="12" w:space="0" w:color="auto"/>
            </w:tcBorders>
          </w:tcPr>
          <w:p w14:paraId="06DFEEC8" w14:textId="77777777" w:rsidR="001F40FA" w:rsidRPr="00EA2CED" w:rsidRDefault="001F40FA" w:rsidP="005120C7">
            <w:pPr>
              <w:ind w:firstLine="0"/>
              <w:jc w:val="center"/>
              <w:rPr>
                <w:ins w:id="2851" w:author="Chen Heller" w:date="2023-05-08T11:22:00Z"/>
                <w:b/>
                <w:bCs/>
              </w:rPr>
            </w:pPr>
            <w:ins w:id="2852" w:author="Chen Heller" w:date="2023-05-08T11:22:00Z">
              <w:r w:rsidRPr="00EA2CED">
                <w:rPr>
                  <w:b/>
                  <w:bCs/>
                </w:rPr>
                <w:t>Incongruent</w:t>
              </w:r>
            </w:ins>
          </w:p>
        </w:tc>
        <w:tc>
          <w:tcPr>
            <w:tcW w:w="708" w:type="dxa"/>
            <w:tcBorders>
              <w:top w:val="single" w:sz="12" w:space="0" w:color="auto"/>
            </w:tcBorders>
          </w:tcPr>
          <w:p w14:paraId="57D81B3D" w14:textId="77777777" w:rsidR="001F40FA" w:rsidRPr="00EA2CED" w:rsidRDefault="001F40FA" w:rsidP="005120C7">
            <w:pPr>
              <w:ind w:firstLine="0"/>
              <w:jc w:val="center"/>
              <w:rPr>
                <w:ins w:id="2853" w:author="Chen Heller" w:date="2023-05-08T11:22:00Z"/>
                <w:b/>
                <w:bCs/>
              </w:rPr>
            </w:pPr>
          </w:p>
        </w:tc>
        <w:tc>
          <w:tcPr>
            <w:tcW w:w="1134" w:type="dxa"/>
            <w:tcBorders>
              <w:top w:val="single" w:sz="12" w:space="0" w:color="auto"/>
            </w:tcBorders>
          </w:tcPr>
          <w:p w14:paraId="1899CFED" w14:textId="77777777" w:rsidR="001F40FA" w:rsidRPr="00EA2CED" w:rsidRDefault="001F40FA" w:rsidP="005120C7">
            <w:pPr>
              <w:ind w:firstLine="0"/>
              <w:jc w:val="center"/>
              <w:rPr>
                <w:ins w:id="2854" w:author="Chen Heller" w:date="2023-05-08T11:22:00Z"/>
                <w:b/>
                <w:bCs/>
              </w:rPr>
            </w:pPr>
          </w:p>
        </w:tc>
        <w:tc>
          <w:tcPr>
            <w:tcW w:w="1701" w:type="dxa"/>
            <w:tcBorders>
              <w:top w:val="single" w:sz="12" w:space="0" w:color="auto"/>
            </w:tcBorders>
          </w:tcPr>
          <w:p w14:paraId="5FCA65A0" w14:textId="77777777" w:rsidR="001F40FA" w:rsidRDefault="001F40FA" w:rsidP="005120C7">
            <w:pPr>
              <w:ind w:firstLine="0"/>
              <w:rPr>
                <w:ins w:id="2855" w:author="Chen Heller" w:date="2023-05-08T11:22:00Z"/>
              </w:rPr>
            </w:pPr>
          </w:p>
        </w:tc>
        <w:tc>
          <w:tcPr>
            <w:tcW w:w="709" w:type="dxa"/>
            <w:tcBorders>
              <w:top w:val="single" w:sz="12" w:space="0" w:color="auto"/>
            </w:tcBorders>
          </w:tcPr>
          <w:p w14:paraId="72A9A39B" w14:textId="77777777" w:rsidR="001F40FA" w:rsidRDefault="001F40FA" w:rsidP="005120C7">
            <w:pPr>
              <w:ind w:firstLine="0"/>
              <w:rPr>
                <w:ins w:id="2856" w:author="Chen Heller" w:date="2023-05-08T11:22:00Z"/>
              </w:rPr>
            </w:pPr>
          </w:p>
        </w:tc>
      </w:tr>
      <w:tr w:rsidR="001F40FA" w14:paraId="664B9544" w14:textId="77777777" w:rsidTr="001F40FA">
        <w:trPr>
          <w:gridAfter w:val="1"/>
          <w:wAfter w:w="284" w:type="dxa"/>
          <w:trHeight w:val="254"/>
          <w:ins w:id="2857" w:author="Chen Heller" w:date="2023-05-08T11:22:00Z"/>
        </w:trPr>
        <w:tc>
          <w:tcPr>
            <w:tcW w:w="2269" w:type="dxa"/>
            <w:tcBorders>
              <w:bottom w:val="single" w:sz="12" w:space="0" w:color="auto"/>
            </w:tcBorders>
          </w:tcPr>
          <w:p w14:paraId="73E1CF4C" w14:textId="77777777" w:rsidR="001F40FA" w:rsidRPr="00EA2CED" w:rsidRDefault="001F40FA" w:rsidP="005120C7">
            <w:pPr>
              <w:ind w:firstLine="0"/>
              <w:rPr>
                <w:ins w:id="2858" w:author="Chen Heller" w:date="2023-05-08T11:22:00Z"/>
                <w:b/>
                <w:bCs/>
              </w:rPr>
            </w:pPr>
          </w:p>
        </w:tc>
        <w:tc>
          <w:tcPr>
            <w:tcW w:w="1701" w:type="dxa"/>
            <w:tcBorders>
              <w:top w:val="single" w:sz="12" w:space="0" w:color="auto"/>
              <w:bottom w:val="single" w:sz="12" w:space="0" w:color="auto"/>
            </w:tcBorders>
          </w:tcPr>
          <w:p w14:paraId="38DA9D08" w14:textId="77777777" w:rsidR="001F40FA" w:rsidRPr="00EA2CED" w:rsidRDefault="001F40FA" w:rsidP="005120C7">
            <w:pPr>
              <w:ind w:firstLine="0"/>
              <w:rPr>
                <w:ins w:id="2859" w:author="Chen Heller" w:date="2023-05-08T11:22:00Z"/>
                <w:b/>
                <w:bCs/>
              </w:rPr>
            </w:pPr>
            <w:ins w:id="2860" w:author="Chen Heller" w:date="2023-05-08T11:22:00Z">
              <w:r>
                <w:rPr>
                  <w:b/>
                  <w:bCs/>
                </w:rPr>
                <w:t>M (SD)</w:t>
              </w:r>
            </w:ins>
          </w:p>
        </w:tc>
        <w:tc>
          <w:tcPr>
            <w:tcW w:w="1701" w:type="dxa"/>
            <w:tcBorders>
              <w:top w:val="single" w:sz="12" w:space="0" w:color="auto"/>
              <w:bottom w:val="single" w:sz="12" w:space="0" w:color="auto"/>
            </w:tcBorders>
          </w:tcPr>
          <w:p w14:paraId="35C710A7" w14:textId="77777777" w:rsidR="001F40FA" w:rsidRPr="00EA2CED" w:rsidRDefault="001F40FA" w:rsidP="005120C7">
            <w:pPr>
              <w:ind w:firstLine="0"/>
              <w:rPr>
                <w:ins w:id="2861" w:author="Chen Heller" w:date="2023-05-08T11:22:00Z"/>
                <w:b/>
                <w:bCs/>
              </w:rPr>
            </w:pPr>
            <w:ins w:id="2862" w:author="Chen Heller" w:date="2023-05-08T11:22:00Z">
              <w:r>
                <w:rPr>
                  <w:b/>
                  <w:bCs/>
                </w:rPr>
                <w:t>M (SD)</w:t>
              </w:r>
            </w:ins>
          </w:p>
        </w:tc>
        <w:tc>
          <w:tcPr>
            <w:tcW w:w="708" w:type="dxa"/>
            <w:tcBorders>
              <w:bottom w:val="single" w:sz="12" w:space="0" w:color="auto"/>
            </w:tcBorders>
          </w:tcPr>
          <w:p w14:paraId="30D69ADB" w14:textId="77777777" w:rsidR="001F40FA" w:rsidRPr="00EA2CED" w:rsidRDefault="001F40FA" w:rsidP="005120C7">
            <w:pPr>
              <w:ind w:firstLine="0"/>
              <w:rPr>
                <w:ins w:id="2863" w:author="Chen Heller" w:date="2023-05-08T11:22:00Z"/>
                <w:b/>
                <w:bCs/>
              </w:rPr>
            </w:pPr>
            <w:ins w:id="2864" w:author="Chen Heller" w:date="2023-05-08T11:22:00Z">
              <w:r>
                <w:rPr>
                  <w:b/>
                  <w:bCs/>
                </w:rPr>
                <w:t>t(29)</w:t>
              </w:r>
            </w:ins>
          </w:p>
        </w:tc>
        <w:tc>
          <w:tcPr>
            <w:tcW w:w="1134" w:type="dxa"/>
            <w:tcBorders>
              <w:bottom w:val="single" w:sz="12" w:space="0" w:color="auto"/>
            </w:tcBorders>
          </w:tcPr>
          <w:p w14:paraId="33FF8246" w14:textId="14AA3DD7" w:rsidR="001F40FA" w:rsidRPr="00EA2CED" w:rsidRDefault="001F40FA" w:rsidP="005120C7">
            <w:pPr>
              <w:ind w:firstLine="0"/>
              <w:rPr>
                <w:ins w:id="2865" w:author="Chen Heller" w:date="2023-05-08T11:22:00Z"/>
                <w:b/>
                <w:bCs/>
              </w:rPr>
            </w:pPr>
            <w:ins w:id="2866" w:author="Chen Heller" w:date="2023-05-08T11:22:00Z">
              <w:r>
                <w:rPr>
                  <w:b/>
                  <w:bCs/>
                </w:rPr>
                <w:t>p</w:t>
              </w:r>
            </w:ins>
            <w:ins w:id="2867" w:author="Chen Heller" w:date="2023-05-08T12:21:00Z">
              <w:r w:rsidR="0076200C">
                <w:rPr>
                  <w:b/>
                  <w:bCs/>
                </w:rPr>
                <w:t>-value</w:t>
              </w:r>
            </w:ins>
          </w:p>
        </w:tc>
        <w:tc>
          <w:tcPr>
            <w:tcW w:w="1701" w:type="dxa"/>
            <w:tcBorders>
              <w:bottom w:val="single" w:sz="12" w:space="0" w:color="auto"/>
            </w:tcBorders>
          </w:tcPr>
          <w:p w14:paraId="6C35928A" w14:textId="77777777" w:rsidR="001F40FA" w:rsidRPr="00EA2CED" w:rsidRDefault="001F40FA" w:rsidP="005120C7">
            <w:pPr>
              <w:ind w:firstLine="0"/>
              <w:rPr>
                <w:ins w:id="2868" w:author="Chen Heller" w:date="2023-05-08T11:22:00Z"/>
                <w:b/>
                <w:bCs/>
              </w:rPr>
            </w:pPr>
            <w:ins w:id="2869" w:author="Chen Heller" w:date="2023-05-08T11:22:00Z">
              <w:r>
                <w:rPr>
                  <w:b/>
                  <w:bCs/>
                </w:rPr>
                <w:t>CI</w:t>
              </w:r>
            </w:ins>
          </w:p>
        </w:tc>
        <w:tc>
          <w:tcPr>
            <w:tcW w:w="709" w:type="dxa"/>
            <w:tcBorders>
              <w:bottom w:val="single" w:sz="12" w:space="0" w:color="auto"/>
            </w:tcBorders>
          </w:tcPr>
          <w:p w14:paraId="5E43B38A" w14:textId="77777777" w:rsidR="001F40FA" w:rsidRPr="00EA2CED" w:rsidRDefault="001F40FA" w:rsidP="005120C7">
            <w:pPr>
              <w:ind w:firstLine="0"/>
              <w:rPr>
                <w:ins w:id="2870" w:author="Chen Heller" w:date="2023-05-08T11:22:00Z"/>
                <w:b/>
                <w:bCs/>
              </w:rPr>
            </w:pPr>
            <w:ins w:id="2871" w:author="Chen Heller" w:date="2023-05-08T11:22:00Z">
              <w:r>
                <w:rPr>
                  <w:b/>
                  <w:bCs/>
                </w:rPr>
                <w:t>d</w:t>
              </w:r>
            </w:ins>
          </w:p>
        </w:tc>
      </w:tr>
      <w:tr w:rsidR="001F40FA" w14:paraId="2609AD23" w14:textId="77777777" w:rsidTr="001F40FA">
        <w:trPr>
          <w:gridAfter w:val="1"/>
          <w:wAfter w:w="284" w:type="dxa"/>
          <w:trHeight w:val="490"/>
          <w:ins w:id="2872" w:author="Chen Heller" w:date="2023-05-08T11:22:00Z"/>
        </w:trPr>
        <w:tc>
          <w:tcPr>
            <w:tcW w:w="2269" w:type="dxa"/>
            <w:tcBorders>
              <w:bottom w:val="single" w:sz="12" w:space="0" w:color="auto"/>
            </w:tcBorders>
          </w:tcPr>
          <w:p w14:paraId="7C07CA9C" w14:textId="73053284" w:rsidR="001F40FA" w:rsidRPr="00EA2CED" w:rsidRDefault="002A2A32" w:rsidP="005120C7">
            <w:pPr>
              <w:ind w:firstLine="0"/>
              <w:rPr>
                <w:ins w:id="2873" w:author="Chen Heller" w:date="2023-05-08T11:22:00Z"/>
                <w:b/>
                <w:bCs/>
              </w:rPr>
            </w:pPr>
            <w:ins w:id="2874" w:author="Chen Heller" w:date="2023-05-08T11:23:00Z">
              <w:r>
                <w:rPr>
                  <w:b/>
                  <w:bCs/>
                </w:rPr>
                <w:t>AUC</w:t>
              </w:r>
            </w:ins>
          </w:p>
        </w:tc>
        <w:tc>
          <w:tcPr>
            <w:tcW w:w="1701" w:type="dxa"/>
            <w:tcBorders>
              <w:bottom w:val="single" w:sz="12" w:space="0" w:color="auto"/>
            </w:tcBorders>
          </w:tcPr>
          <w:p w14:paraId="51F4B1DD" w14:textId="7653BF3D" w:rsidR="001F40FA" w:rsidRDefault="006856BE" w:rsidP="005120C7">
            <w:pPr>
              <w:ind w:firstLine="0"/>
              <w:rPr>
                <w:ins w:id="2875" w:author="Chen Heller" w:date="2023-05-08T11:22:00Z"/>
              </w:rPr>
            </w:pPr>
            <w:ins w:id="2876" w:author="Chen Heller" w:date="2023-05-08T12:18:00Z">
              <w:r>
                <w:t>0.75 (0.22)</w:t>
              </w:r>
            </w:ins>
          </w:p>
        </w:tc>
        <w:tc>
          <w:tcPr>
            <w:tcW w:w="1701" w:type="dxa"/>
            <w:tcBorders>
              <w:bottom w:val="single" w:sz="12" w:space="0" w:color="auto"/>
            </w:tcBorders>
          </w:tcPr>
          <w:p w14:paraId="33585A68" w14:textId="579CCD10" w:rsidR="001F40FA" w:rsidRDefault="006856BE" w:rsidP="005120C7">
            <w:pPr>
              <w:ind w:firstLine="0"/>
              <w:rPr>
                <w:ins w:id="2877" w:author="Chen Heller" w:date="2023-05-08T11:22:00Z"/>
              </w:rPr>
            </w:pPr>
            <w:ins w:id="2878" w:author="Chen Heller" w:date="2023-05-08T12:19:00Z">
              <w:r>
                <w:t>0.92 (0.26)</w:t>
              </w:r>
            </w:ins>
          </w:p>
        </w:tc>
        <w:tc>
          <w:tcPr>
            <w:tcW w:w="708" w:type="dxa"/>
            <w:tcBorders>
              <w:bottom w:val="single" w:sz="12" w:space="0" w:color="auto"/>
            </w:tcBorders>
          </w:tcPr>
          <w:p w14:paraId="5F910991" w14:textId="6813AE6D" w:rsidR="001F40FA" w:rsidRDefault="006856BE" w:rsidP="005120C7">
            <w:pPr>
              <w:ind w:firstLine="0"/>
              <w:rPr>
                <w:ins w:id="2879" w:author="Chen Heller" w:date="2023-05-08T11:22:00Z"/>
              </w:rPr>
            </w:pPr>
            <w:ins w:id="2880" w:author="Chen Heller" w:date="2023-05-08T12:19:00Z">
              <w:r>
                <w:t>3.91</w:t>
              </w:r>
            </w:ins>
          </w:p>
        </w:tc>
        <w:tc>
          <w:tcPr>
            <w:tcW w:w="1134" w:type="dxa"/>
            <w:tcBorders>
              <w:bottom w:val="single" w:sz="12" w:space="0" w:color="auto"/>
            </w:tcBorders>
          </w:tcPr>
          <w:p w14:paraId="5A28EBF2" w14:textId="403E898C" w:rsidR="001F40FA" w:rsidRDefault="006856BE" w:rsidP="005120C7">
            <w:pPr>
              <w:ind w:firstLine="0"/>
              <w:rPr>
                <w:ins w:id="2881" w:author="Chen Heller" w:date="2023-05-08T11:22:00Z"/>
              </w:rPr>
            </w:pPr>
            <w:ins w:id="2882" w:author="Chen Heller" w:date="2023-05-08T12:19:00Z">
              <w:r>
                <w:t>&lt;0.001</w:t>
              </w:r>
            </w:ins>
          </w:p>
        </w:tc>
        <w:tc>
          <w:tcPr>
            <w:tcW w:w="1701" w:type="dxa"/>
            <w:tcBorders>
              <w:bottom w:val="single" w:sz="12" w:space="0" w:color="auto"/>
            </w:tcBorders>
          </w:tcPr>
          <w:p w14:paraId="6EF08ECF" w14:textId="4B2CE3ED" w:rsidR="001F40FA" w:rsidRDefault="006856BE" w:rsidP="005120C7">
            <w:pPr>
              <w:ind w:firstLine="0"/>
              <w:rPr>
                <w:ins w:id="2883" w:author="Chen Heller" w:date="2023-05-08T11:22:00Z"/>
              </w:rPr>
            </w:pPr>
            <w:ins w:id="2884" w:author="Chen Heller" w:date="2023-05-08T12:19:00Z">
              <w:r>
                <w:t xml:space="preserve">-0.25, </w:t>
              </w:r>
              <w:r w:rsidR="00356812">
                <w:t>-0.08</w:t>
              </w:r>
            </w:ins>
          </w:p>
        </w:tc>
        <w:tc>
          <w:tcPr>
            <w:tcW w:w="709" w:type="dxa"/>
            <w:tcBorders>
              <w:bottom w:val="single" w:sz="12" w:space="0" w:color="auto"/>
            </w:tcBorders>
          </w:tcPr>
          <w:p w14:paraId="1DA38A9F" w14:textId="1D7E96BB" w:rsidR="001F40FA" w:rsidRDefault="00356812" w:rsidP="005120C7">
            <w:pPr>
              <w:ind w:firstLine="0"/>
              <w:rPr>
                <w:ins w:id="2885" w:author="Chen Heller" w:date="2023-05-08T11:22:00Z"/>
              </w:rPr>
            </w:pPr>
            <w:ins w:id="2886" w:author="Chen Heller" w:date="2023-05-08T12:19:00Z">
              <w:r>
                <w:t>0.71</w:t>
              </w:r>
            </w:ins>
          </w:p>
        </w:tc>
      </w:tr>
      <w:tr w:rsidR="001F40FA" w14:paraId="5D888AE0" w14:textId="77777777" w:rsidTr="001F40FA">
        <w:trPr>
          <w:trHeight w:val="490"/>
          <w:ins w:id="2887" w:author="Chen Heller" w:date="2023-05-08T11:22:00Z"/>
        </w:trPr>
        <w:tc>
          <w:tcPr>
            <w:tcW w:w="10207" w:type="dxa"/>
            <w:gridSpan w:val="8"/>
            <w:tcBorders>
              <w:top w:val="single" w:sz="12" w:space="0" w:color="auto"/>
            </w:tcBorders>
          </w:tcPr>
          <w:p w14:paraId="756C79C6" w14:textId="51CCF1F3" w:rsidR="001F40FA" w:rsidRDefault="001F40FA" w:rsidP="00E272FE">
            <w:pPr>
              <w:ind w:firstLine="0"/>
              <w:rPr>
                <w:ins w:id="2888" w:author="Chen Heller" w:date="2023-05-08T11:22:00Z"/>
              </w:rPr>
            </w:pPr>
            <w:ins w:id="2889" w:author="Chen Heller" w:date="2023-05-08T11:22:00Z">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ins>
          </w:p>
        </w:tc>
      </w:tr>
    </w:tbl>
    <w:p w14:paraId="6A6D49B2" w14:textId="77777777" w:rsidR="001F40FA" w:rsidRPr="002B2C37" w:rsidRDefault="001F40FA" w:rsidP="002B2C37">
      <w:pPr>
        <w:ind w:firstLine="0"/>
        <w:rPr>
          <w:ins w:id="2890" w:author="Chen Heller" w:date="2023-05-08T11:20:00Z"/>
          <w:i/>
          <w:iCs/>
          <w:rPrChange w:id="2891" w:author="Chen Heller" w:date="2023-05-08T11:21:00Z">
            <w:rPr>
              <w:ins w:id="2892" w:author="Chen Heller" w:date="2023-05-08T11:20:00Z"/>
            </w:rPr>
          </w:rPrChange>
        </w:rPr>
        <w:pPrChange w:id="2893" w:author="Chen Heller" w:date="2023-05-08T11:21:00Z">
          <w:pPr>
            <w:keepNext/>
            <w:ind w:firstLine="0"/>
          </w:pPr>
        </w:pPrChange>
      </w:pPr>
    </w:p>
    <w:p w14:paraId="4224BA5D" w14:textId="544E7707" w:rsidR="005B74BC" w:rsidRDefault="005B74BC" w:rsidP="00422967">
      <w:pPr>
        <w:keepNext/>
        <w:ind w:firstLine="0"/>
        <w:rPr>
          <w:ins w:id="2894" w:author="Chen Heller" w:date="2023-01-16T12:19:00Z"/>
        </w:rPr>
      </w:pPr>
      <w:del w:id="2895"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896" w:author="Chen Heller" w:date="2023-03-15T13:13:00Z"/>
          <w:b/>
          <w:bCs/>
          <w:i w:val="0"/>
          <w:iCs w:val="0"/>
          <w:sz w:val="24"/>
          <w:szCs w:val="20"/>
          <w:rPrChange w:id="2897" w:author="Chen Heller" w:date="2023-03-19T14:20:00Z">
            <w:rPr>
              <w:ins w:id="2898" w:author="Chen Heller" w:date="2023-03-15T13:13:00Z"/>
              <w:b/>
              <w:bCs/>
              <w:i w:val="0"/>
              <w:iCs w:val="0"/>
            </w:rPr>
          </w:rPrChange>
        </w:rPr>
        <w:pPrChange w:id="2899" w:author="Chen Heller" w:date="2023-03-15T13:17:00Z">
          <w:pPr>
            <w:pStyle w:val="Caption"/>
            <w:keepNext/>
          </w:pPr>
        </w:pPrChange>
      </w:pPr>
      <w:bookmarkStart w:id="2900" w:name="_Ref134430697"/>
      <w:ins w:id="2901" w:author="Chen Heller" w:date="2023-03-15T13:13:00Z">
        <w:r w:rsidRPr="0041788E">
          <w:rPr>
            <w:b/>
            <w:bCs/>
            <w:i w:val="0"/>
            <w:iCs w:val="0"/>
            <w:sz w:val="24"/>
            <w:szCs w:val="20"/>
            <w:rPrChange w:id="2902" w:author="Chen Heller" w:date="2023-03-19T14:20:00Z">
              <w:rPr/>
            </w:rPrChange>
          </w:rPr>
          <w:t xml:space="preserve">Supplementary Figure </w:t>
        </w:r>
      </w:ins>
      <w:ins w:id="2903" w:author="Chen Heller" w:date="2023-03-19T14:18:00Z">
        <w:r w:rsidR="005A5815" w:rsidRPr="0041788E">
          <w:rPr>
            <w:b/>
            <w:bCs/>
            <w:i w:val="0"/>
            <w:iCs w:val="0"/>
            <w:sz w:val="24"/>
            <w:szCs w:val="20"/>
            <w:rPrChange w:id="2904" w:author="Chen Heller" w:date="2023-03-19T14:20:00Z">
              <w:rPr>
                <w:b/>
                <w:bCs/>
                <w:i w:val="0"/>
                <w:iCs w:val="0"/>
              </w:rPr>
            </w:rPrChange>
          </w:rPr>
          <w:fldChar w:fldCharType="begin"/>
        </w:r>
        <w:r w:rsidR="005A5815" w:rsidRPr="0041788E">
          <w:rPr>
            <w:b/>
            <w:bCs/>
            <w:i w:val="0"/>
            <w:iCs w:val="0"/>
            <w:sz w:val="24"/>
            <w:szCs w:val="20"/>
            <w:rPrChange w:id="2905"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906" w:author="Chen Heller" w:date="2023-03-19T14:20:00Z">
            <w:rPr>
              <w:b/>
              <w:bCs/>
              <w:i w:val="0"/>
              <w:iCs w:val="0"/>
            </w:rPr>
          </w:rPrChange>
        </w:rPr>
        <w:fldChar w:fldCharType="separate"/>
      </w:r>
      <w:ins w:id="2907" w:author="Chen Heller" w:date="2023-03-19T14:18:00Z">
        <w:r w:rsidR="005A5815" w:rsidRPr="0041788E">
          <w:rPr>
            <w:b/>
            <w:bCs/>
            <w:i w:val="0"/>
            <w:iCs w:val="0"/>
            <w:noProof/>
            <w:sz w:val="24"/>
            <w:szCs w:val="20"/>
            <w:rPrChange w:id="2908" w:author="Chen Heller" w:date="2023-03-19T14:20:00Z">
              <w:rPr>
                <w:b/>
                <w:bCs/>
                <w:i w:val="0"/>
                <w:iCs w:val="0"/>
                <w:noProof/>
              </w:rPr>
            </w:rPrChange>
          </w:rPr>
          <w:t>1</w:t>
        </w:r>
        <w:r w:rsidR="005A5815" w:rsidRPr="0041788E">
          <w:rPr>
            <w:b/>
            <w:bCs/>
            <w:i w:val="0"/>
            <w:iCs w:val="0"/>
            <w:sz w:val="24"/>
            <w:szCs w:val="20"/>
            <w:rPrChange w:id="2909" w:author="Chen Heller" w:date="2023-03-19T14:20:00Z">
              <w:rPr>
                <w:b/>
                <w:bCs/>
                <w:i w:val="0"/>
                <w:iCs w:val="0"/>
              </w:rPr>
            </w:rPrChange>
          </w:rPr>
          <w:fldChar w:fldCharType="end"/>
        </w:r>
      </w:ins>
      <w:bookmarkEnd w:id="2900"/>
    </w:p>
    <w:p w14:paraId="33D413D9" w14:textId="37395579" w:rsidR="000E5FAD" w:rsidRPr="005A5815" w:rsidRDefault="00630B08">
      <w:pPr>
        <w:ind w:firstLine="0"/>
        <w:rPr>
          <w:ins w:id="2910" w:author="Chen Heller" w:date="2023-03-15T13:13:00Z"/>
        </w:rPr>
        <w:pPrChange w:id="2911" w:author="Chen Heller" w:date="2023-03-15T13:17:00Z">
          <w:pPr>
            <w:pStyle w:val="Caption"/>
          </w:pPr>
        </w:pPrChange>
      </w:pPr>
      <w:ins w:id="2912" w:author="Chen Heller" w:date="2023-03-15T13:17:00Z">
        <w:r w:rsidRPr="005A5815">
          <w:rPr>
            <w:i/>
            <w:iCs/>
            <w:rPrChange w:id="2913" w:author="Chen Heller" w:date="2023-03-19T14:18:00Z">
              <w:rPr>
                <w:i w:val="0"/>
                <w:iCs w:val="0"/>
              </w:rPr>
            </w:rPrChange>
          </w:rPr>
          <w:t xml:space="preserve">Tree-BH Method's Tree </w:t>
        </w:r>
      </w:ins>
      <w:ins w:id="2914" w:author="Chen Heller" w:date="2023-03-15T13:16:00Z">
        <w:r w:rsidRPr="005A5815">
          <w:rPr>
            <w:i/>
            <w:iCs/>
            <w:rPrChange w:id="2915" w:author="Chen Heller" w:date="2023-03-19T14:18:00Z">
              <w:rPr>
                <w:i w:val="0"/>
                <w:iCs w:val="0"/>
              </w:rPr>
            </w:rPrChange>
          </w:rPr>
          <w:t>Hierarchy</w:t>
        </w:r>
      </w:ins>
      <w:ins w:id="2916" w:author="Chen Heller" w:date="2023-03-15T13:17:00Z">
        <w:r w:rsidRPr="005A5815">
          <w:rPr>
            <w:i/>
            <w:iCs/>
            <w:rPrChange w:id="2917" w:author="Chen Heller" w:date="2023-03-19T14:18:00Z">
              <w:rPr>
                <w:i w:val="0"/>
                <w:iCs w:val="0"/>
              </w:rPr>
            </w:rPrChange>
          </w:rPr>
          <w:t>,</w:t>
        </w:r>
      </w:ins>
      <w:ins w:id="2918" w:author="Chen Heller" w:date="2023-03-15T13:16:00Z">
        <w:r w:rsidRPr="005A5815">
          <w:rPr>
            <w:i/>
            <w:iCs/>
            <w:rPrChange w:id="2919" w:author="Chen Heller" w:date="2023-03-19T14:18:00Z">
              <w:rPr>
                <w:i w:val="0"/>
                <w:iCs w:val="0"/>
              </w:rPr>
            </w:rPrChange>
          </w:rPr>
          <w:t xml:space="preserve"> </w:t>
        </w:r>
      </w:ins>
      <w:ins w:id="2920" w:author="Chen Heller" w:date="2023-03-15T13:17:00Z">
        <w:r w:rsidRPr="005A5815">
          <w:rPr>
            <w:i/>
            <w:iCs/>
            <w:rPrChange w:id="2921" w:author="Chen Heller" w:date="2023-03-19T14:18:00Z">
              <w:rPr>
                <w:i w:val="0"/>
                <w:iCs w:val="0"/>
              </w:rPr>
            </w:rPrChange>
          </w:rPr>
          <w:t>U</w:t>
        </w:r>
      </w:ins>
      <w:ins w:id="2922" w:author="Chen Heller" w:date="2023-03-15T13:16:00Z">
        <w:r w:rsidRPr="005A5815">
          <w:rPr>
            <w:i/>
            <w:iCs/>
            <w:rPrChange w:id="2923" w:author="Chen Heller" w:date="2023-03-19T14:18:00Z">
              <w:rPr>
                <w:i w:val="0"/>
                <w:iCs w:val="0"/>
              </w:rPr>
            </w:rPrChange>
          </w:rPr>
          <w:t>sed to Correct for Multiple Comparisons</w:t>
        </w:r>
      </w:ins>
    </w:p>
    <w:p w14:paraId="02F223B3" w14:textId="51445DF4" w:rsidR="00A34CE5" w:rsidRDefault="000E5FAD" w:rsidP="00422967">
      <w:pPr>
        <w:keepNext/>
        <w:ind w:firstLine="0"/>
      </w:pPr>
      <w:ins w:id="2924"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25" w:author="Chen Heller" w:date="2023-03-15T13:15:00Z">
          <w:pPr>
            <w:pStyle w:val="Caption"/>
          </w:pPr>
        </w:pPrChange>
      </w:pPr>
      <w:bookmarkStart w:id="2926" w:name="_Ref114050197"/>
      <w:del w:id="2927" w:author="Chen Heller" w:date="2023-03-15T13:14:00Z">
        <w:r w:rsidDel="00375982">
          <w:delText xml:space="preserve">Supplementary Figure </w:delText>
        </w:r>
      </w:del>
      <w:del w:id="2928" w:author="Chen Heller" w:date="2023-03-15T13:13:00Z">
        <w:r w:rsidRPr="00AC796C" w:rsidDel="000E5FAD">
          <w:rPr>
            <w:i/>
            <w:iCs/>
            <w:rPrChange w:id="2929" w:author="Chen Heller" w:date="2023-03-15T13:15:00Z">
              <w:rPr/>
            </w:rPrChange>
          </w:rPr>
          <w:fldChar w:fldCharType="begin"/>
        </w:r>
        <w:r w:rsidRPr="00AC796C" w:rsidDel="000E5FAD">
          <w:rPr>
            <w:i/>
            <w:iCs/>
            <w:rPrChange w:id="2930" w:author="Chen Heller" w:date="2023-03-15T13:15:00Z">
              <w:rPr/>
            </w:rPrChange>
          </w:rPr>
          <w:delInstrText xml:space="preserve"> SEQ Supplementary_Figure \* ARABIC </w:delInstrText>
        </w:r>
        <w:r w:rsidRPr="00AC796C" w:rsidDel="000E5FAD">
          <w:rPr>
            <w:i/>
            <w:iCs/>
            <w:rPrChange w:id="2931" w:author="Chen Heller" w:date="2023-03-15T13:15:00Z">
              <w:rPr>
                <w:noProof/>
              </w:rPr>
            </w:rPrChange>
          </w:rPr>
          <w:fldChar w:fldCharType="separate"/>
        </w:r>
        <w:r w:rsidR="00C56E28" w:rsidRPr="00AC796C" w:rsidDel="000E5FAD">
          <w:rPr>
            <w:i/>
            <w:iCs/>
            <w:noProof/>
            <w:rPrChange w:id="2932" w:author="Chen Heller" w:date="2023-03-15T13:15:00Z">
              <w:rPr>
                <w:noProof/>
              </w:rPr>
            </w:rPrChange>
          </w:rPr>
          <w:delText>1</w:delText>
        </w:r>
        <w:r w:rsidRPr="00AC796C" w:rsidDel="000E5FAD">
          <w:rPr>
            <w:i/>
            <w:iCs/>
            <w:noProof/>
            <w:rPrChange w:id="2933" w:author="Chen Heller" w:date="2023-03-15T13:15:00Z">
              <w:rPr>
                <w:noProof/>
              </w:rPr>
            </w:rPrChange>
          </w:rPr>
          <w:fldChar w:fldCharType="end"/>
        </w:r>
      </w:del>
      <w:bookmarkEnd w:id="2926"/>
      <w:del w:id="2934" w:author="Chen Heller" w:date="2023-03-15T13:14:00Z">
        <w:r w:rsidDel="00375982">
          <w:delText>.</w:delText>
        </w:r>
      </w:del>
      <w:del w:id="2935"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36"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r w:rsidR="00F45888" w:rsidRPr="00AC796C">
        <w:t>.</w:t>
      </w:r>
    </w:p>
    <w:p w14:paraId="1FDF686C" w14:textId="41BBA2FE" w:rsidR="00E72C5B" w:rsidRDefault="00C91145" w:rsidP="00422967">
      <w:pPr>
        <w:keepNext/>
        <w:ind w:firstLine="0"/>
        <w:jc w:val="left"/>
      </w:pPr>
      <w:del w:id="2937"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38" w:author="Chen Heller" w:date="2023-03-19T14:18:00Z"/>
          <w:b/>
          <w:bCs/>
          <w:rPrChange w:id="2939" w:author="Chen Heller" w:date="2023-03-19T14:20:00Z">
            <w:rPr>
              <w:ins w:id="2940" w:author="Chen Heller" w:date="2023-03-19T14:18:00Z"/>
            </w:rPr>
          </w:rPrChange>
        </w:rPr>
        <w:pPrChange w:id="2941" w:author="Chen Heller" w:date="2023-03-19T14:20:00Z">
          <w:pPr>
            <w:pStyle w:val="Caption"/>
            <w:keepNext/>
            <w:jc w:val="left"/>
          </w:pPr>
        </w:pPrChange>
      </w:pPr>
      <w:bookmarkStart w:id="2942" w:name="_Ref114128122"/>
      <w:bookmarkStart w:id="2943" w:name="_Ref134430937"/>
      <w:ins w:id="2944" w:author="Chen Heller" w:date="2023-03-19T14:18:00Z">
        <w:r w:rsidRPr="0041788E">
          <w:rPr>
            <w:b/>
            <w:bCs/>
            <w:rPrChange w:id="2945" w:author="Chen Heller" w:date="2023-03-19T14:20:00Z">
              <w:rPr>
                <w:i w:val="0"/>
                <w:iCs w:val="0"/>
              </w:rPr>
            </w:rPrChange>
          </w:rPr>
          <w:t xml:space="preserve">Supplementary Figure </w:t>
        </w:r>
        <w:r w:rsidRPr="0041788E">
          <w:rPr>
            <w:b/>
            <w:bCs/>
            <w:rPrChange w:id="2946" w:author="Chen Heller" w:date="2023-03-19T14:20:00Z">
              <w:rPr>
                <w:i w:val="0"/>
                <w:iCs w:val="0"/>
              </w:rPr>
            </w:rPrChange>
          </w:rPr>
          <w:fldChar w:fldCharType="begin"/>
        </w:r>
        <w:r w:rsidRPr="0041788E">
          <w:rPr>
            <w:b/>
            <w:bCs/>
            <w:rPrChange w:id="2947" w:author="Chen Heller" w:date="2023-03-19T14:20:00Z">
              <w:rPr>
                <w:i w:val="0"/>
                <w:iCs w:val="0"/>
              </w:rPr>
            </w:rPrChange>
          </w:rPr>
          <w:instrText xml:space="preserve"> SEQ Supplementary_Figure \* ARABIC </w:instrText>
        </w:r>
      </w:ins>
      <w:r w:rsidRPr="0041788E">
        <w:rPr>
          <w:b/>
          <w:bCs/>
          <w:rPrChange w:id="2948" w:author="Chen Heller" w:date="2023-03-19T14:20:00Z">
            <w:rPr>
              <w:i w:val="0"/>
              <w:iCs w:val="0"/>
            </w:rPr>
          </w:rPrChange>
        </w:rPr>
        <w:fldChar w:fldCharType="separate"/>
      </w:r>
      <w:ins w:id="2949" w:author="Chen Heller" w:date="2023-03-19T14:18:00Z">
        <w:r w:rsidRPr="0041788E">
          <w:rPr>
            <w:b/>
            <w:bCs/>
            <w:noProof/>
            <w:rPrChange w:id="2950" w:author="Chen Heller" w:date="2023-03-19T14:20:00Z">
              <w:rPr>
                <w:i w:val="0"/>
                <w:iCs w:val="0"/>
                <w:noProof/>
              </w:rPr>
            </w:rPrChange>
          </w:rPr>
          <w:t>2</w:t>
        </w:r>
        <w:r w:rsidRPr="0041788E">
          <w:rPr>
            <w:b/>
            <w:bCs/>
            <w:rPrChange w:id="2951" w:author="Chen Heller" w:date="2023-03-19T14:20:00Z">
              <w:rPr>
                <w:i w:val="0"/>
                <w:iCs w:val="0"/>
              </w:rPr>
            </w:rPrChange>
          </w:rPr>
          <w:fldChar w:fldCharType="end"/>
        </w:r>
        <w:bookmarkEnd w:id="2943"/>
      </w:ins>
    </w:p>
    <w:p w14:paraId="553D21CA" w14:textId="5D0F4B88" w:rsidR="005A5815" w:rsidRPr="008C3EB8" w:rsidRDefault="0041788E">
      <w:pPr>
        <w:ind w:firstLine="0"/>
        <w:rPr>
          <w:ins w:id="2952" w:author="Chen Heller" w:date="2023-03-19T14:18:00Z"/>
        </w:rPr>
        <w:pPrChange w:id="2953" w:author="Chen Heller" w:date="2023-03-19T14:20:00Z">
          <w:pPr>
            <w:pStyle w:val="Caption"/>
          </w:pPr>
        </w:pPrChange>
      </w:pPr>
      <w:ins w:id="2954" w:author="Chen Heller" w:date="2023-03-19T14:19:00Z">
        <w:r w:rsidRPr="0041788E">
          <w:rPr>
            <w:i/>
            <w:iCs/>
            <w:rPrChange w:id="2955" w:author="Chen Heller" w:date="2023-03-19T14:19:00Z">
              <w:rPr>
                <w:b/>
                <w:bCs/>
              </w:rPr>
            </w:rPrChange>
          </w:rPr>
          <w:t xml:space="preserve">QQ-plots for the </w:t>
        </w:r>
      </w:ins>
      <w:ins w:id="2956" w:author="Chen Heller" w:date="2023-05-08T09:34:00Z">
        <w:r w:rsidR="00F25F43">
          <w:rPr>
            <w:i/>
            <w:iCs/>
          </w:rPr>
          <w:t>D</w:t>
        </w:r>
      </w:ins>
      <w:ins w:id="2957" w:author="Chen Heller" w:date="2023-03-19T14:19:00Z">
        <w:r w:rsidRPr="0041788E">
          <w:rPr>
            <w:i/>
            <w:iCs/>
            <w:rPrChange w:id="2958" w:author="Chen Heller" w:date="2023-03-19T14:19:00Z">
              <w:rPr>
                <w:b/>
                <w:bCs/>
              </w:rPr>
            </w:rPrChange>
          </w:rPr>
          <w:t xml:space="preserve">ependent </w:t>
        </w:r>
      </w:ins>
      <w:ins w:id="2959" w:author="Chen Heller" w:date="2023-05-08T09:34:00Z">
        <w:r w:rsidR="00F25F43">
          <w:rPr>
            <w:i/>
            <w:iCs/>
          </w:rPr>
          <w:t>V</w:t>
        </w:r>
      </w:ins>
      <w:ins w:id="2960" w:author="Chen Heller" w:date="2023-03-19T14:19:00Z">
        <w:r w:rsidRPr="0041788E">
          <w:rPr>
            <w:i/>
            <w:iCs/>
            <w:rPrChange w:id="2961" w:author="Chen Heller" w:date="2023-03-19T14:19:00Z">
              <w:rPr>
                <w:b/>
                <w:bCs/>
              </w:rPr>
            </w:rPrChange>
          </w:rPr>
          <w:t xml:space="preserve">ariables that </w:t>
        </w:r>
      </w:ins>
      <w:ins w:id="2962" w:author="Chen Heller" w:date="2023-05-08T09:34:00Z">
        <w:r w:rsidR="00F25F43">
          <w:rPr>
            <w:i/>
            <w:iCs/>
          </w:rPr>
          <w:t>V</w:t>
        </w:r>
      </w:ins>
      <w:ins w:id="2963" w:author="Chen Heller" w:date="2023-03-19T14:19:00Z">
        <w:r w:rsidRPr="0041788E">
          <w:rPr>
            <w:i/>
            <w:iCs/>
            <w:rPrChange w:id="2964" w:author="Chen Heller" w:date="2023-03-19T14:19:00Z">
              <w:rPr>
                <w:b/>
                <w:bCs/>
              </w:rPr>
            </w:rPrChange>
          </w:rPr>
          <w:t xml:space="preserve">iolated the </w:t>
        </w:r>
      </w:ins>
      <w:ins w:id="2965" w:author="Chen Heller" w:date="2023-05-08T09:34:00Z">
        <w:r w:rsidR="00F25F43">
          <w:rPr>
            <w:i/>
            <w:iCs/>
          </w:rPr>
          <w:t>N</w:t>
        </w:r>
      </w:ins>
      <w:ins w:id="2966" w:author="Chen Heller" w:date="2023-03-19T14:19:00Z">
        <w:r w:rsidRPr="0041788E">
          <w:rPr>
            <w:i/>
            <w:iCs/>
            <w:rPrChange w:id="2967" w:author="Chen Heller" w:date="2023-03-19T14:19:00Z">
              <w:rPr>
                <w:b/>
                <w:bCs/>
              </w:rPr>
            </w:rPrChange>
          </w:rPr>
          <w:t xml:space="preserve">ormality </w:t>
        </w:r>
      </w:ins>
      <w:ins w:id="2968" w:author="Chen Heller" w:date="2023-05-08T09:34:00Z">
        <w:r w:rsidR="00F25F43">
          <w:rPr>
            <w:i/>
            <w:iCs/>
          </w:rPr>
          <w:t>A</w:t>
        </w:r>
      </w:ins>
      <w:ins w:id="2969" w:author="Chen Heller" w:date="2023-03-19T14:19:00Z">
        <w:r w:rsidRPr="0041788E">
          <w:rPr>
            <w:i/>
            <w:iCs/>
            <w:rPrChange w:id="2970" w:author="Chen Heller" w:date="2023-03-19T14:19:00Z">
              <w:rPr>
                <w:b/>
                <w:bCs/>
              </w:rPr>
            </w:rPrChange>
          </w:rPr>
          <w:t>ssumption</w:t>
        </w:r>
      </w:ins>
    </w:p>
    <w:p w14:paraId="02810153" w14:textId="1A37B351" w:rsidR="00C419A3" w:rsidRDefault="005A5815" w:rsidP="00C50C22">
      <w:pPr>
        <w:pStyle w:val="Caption"/>
        <w:jc w:val="left"/>
        <w:rPr>
          <w:ins w:id="2971" w:author="Chen Heller" w:date="2023-03-19T14:13:00Z"/>
        </w:rPr>
      </w:pPr>
      <w:ins w:id="2972"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73" w:author="Chen Heller" w:date="2023-03-19T14:19:00Z">
        <w:r w:rsidDel="0041788E">
          <w:delText xml:space="preserve">Supplementary Figure </w:delText>
        </w:r>
      </w:del>
      <w:del w:id="2974"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42"/>
      <w:del w:id="2975"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76" w:name="_Ref114130120"/>
      <w:r>
        <w:br w:type="page"/>
      </w:r>
    </w:p>
    <w:p w14:paraId="285CC3E1" w14:textId="4B463F6D" w:rsidR="00B322A4" w:rsidDel="0088465F" w:rsidRDefault="00B322A4" w:rsidP="00422967">
      <w:pPr>
        <w:pStyle w:val="Caption"/>
        <w:keepNext/>
        <w:rPr>
          <w:del w:id="2977" w:author="Chen Heller" w:date="2023-03-14T09:26:00Z"/>
        </w:rPr>
      </w:pPr>
      <w:bookmarkStart w:id="2978" w:name="_Ref114472701"/>
      <w:del w:id="2979" w:author="Chen Heller" w:date="2023-03-14T09:26:00Z">
        <w:r w:rsidDel="0088465F">
          <w:lastRenderedPageBreak/>
          <w:delText xml:space="preserve">Supplementary Table </w:delText>
        </w:r>
        <w:r w:rsidDel="0088465F">
          <w:rPr>
            <w:i w:val="0"/>
            <w:iCs w:val="0"/>
          </w:rPr>
          <w:fldChar w:fldCharType="begin"/>
        </w:r>
        <w:r w:rsidDel="0088465F">
          <w:delInstrText xml:space="preserve"> SEQ Supplementary_Table \* ARABIC </w:delInstrText>
        </w:r>
        <w:r w:rsidDel="0088465F">
          <w:rPr>
            <w:i w:val="0"/>
            <w:iCs w:val="0"/>
          </w:rPr>
          <w:fldChar w:fldCharType="separate"/>
        </w:r>
        <w:r w:rsidR="00C56E28" w:rsidDel="0088465F">
          <w:rPr>
            <w:noProof/>
          </w:rPr>
          <w:delText>1</w:delText>
        </w:r>
        <w:r w:rsidDel="0088465F">
          <w:rPr>
            <w:i w:val="0"/>
            <w:iCs w:val="0"/>
            <w:noProof/>
          </w:rPr>
          <w:fldChar w:fldCharType="end"/>
        </w:r>
        <w:bookmarkEnd w:id="2976"/>
        <w:bookmarkEnd w:id="2978"/>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80"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81"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82" w:author="Chen Heller" w:date="2023-03-14T09:26:00Z"/>
                <w:b/>
                <w:bCs/>
              </w:rPr>
            </w:pPr>
            <w:del w:id="2983"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84" w:author="Chen Heller" w:date="2023-03-14T09:26:00Z"/>
                <w:b/>
                <w:bCs/>
              </w:rPr>
            </w:pPr>
            <w:del w:id="2985"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86"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87"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88" w:author="Chen Heller" w:date="2023-03-14T09:26:00Z"/>
              </w:rPr>
            </w:pPr>
          </w:p>
        </w:tc>
      </w:tr>
      <w:tr w:rsidR="00BB064F" w:rsidDel="0088465F" w14:paraId="4B171FAA" w14:textId="77487BA9" w:rsidTr="00422967">
        <w:trPr>
          <w:trHeight w:val="254"/>
          <w:del w:id="2989"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90"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91" w:author="Chen Heller" w:date="2023-03-14T09:26:00Z"/>
                <w:b/>
                <w:bCs/>
              </w:rPr>
            </w:pPr>
            <w:del w:id="2992"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2993" w:author="Chen Heller" w:date="2023-03-14T09:26:00Z"/>
                <w:b/>
                <w:bCs/>
              </w:rPr>
            </w:pPr>
            <w:del w:id="2994"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2995" w:author="Chen Heller" w:date="2023-03-14T09:26:00Z"/>
                <w:b/>
                <w:bCs/>
              </w:rPr>
            </w:pPr>
            <w:del w:id="2996"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2997" w:author="Chen Heller" w:date="2023-03-14T09:26:00Z"/>
                <w:b/>
                <w:bCs/>
              </w:rPr>
            </w:pPr>
            <w:del w:id="2998"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2999" w:author="Chen Heller" w:date="2023-03-14T09:26:00Z"/>
                <w:b/>
                <w:bCs/>
              </w:rPr>
            </w:pPr>
            <w:del w:id="3000" w:author="Chen Heller" w:date="2023-03-14T09:26:00Z">
              <w:r w:rsidDel="0088465F">
                <w:rPr>
                  <w:b/>
                  <w:bCs/>
                </w:rPr>
                <w:delText>CI</w:delText>
              </w:r>
            </w:del>
          </w:p>
        </w:tc>
      </w:tr>
      <w:tr w:rsidR="00BB064F" w:rsidDel="0088465F" w14:paraId="006E9896" w14:textId="3B2E2E43" w:rsidTr="00422967">
        <w:trPr>
          <w:trHeight w:val="490"/>
          <w:del w:id="3001" w:author="Chen Heller" w:date="2023-03-14T09:26:00Z"/>
        </w:trPr>
        <w:tc>
          <w:tcPr>
            <w:tcW w:w="2126" w:type="dxa"/>
          </w:tcPr>
          <w:p w14:paraId="3B1EB16B" w14:textId="18F10FB5" w:rsidR="00BB064F" w:rsidRPr="00EA2CED" w:rsidDel="0088465F" w:rsidRDefault="00BB064F" w:rsidP="00F64F57">
            <w:pPr>
              <w:ind w:firstLine="0"/>
              <w:rPr>
                <w:del w:id="3002" w:author="Chen Heller" w:date="2023-03-14T09:26:00Z"/>
                <w:b/>
                <w:bCs/>
              </w:rPr>
            </w:pPr>
            <w:del w:id="3003"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3004" w:author="Chen Heller" w:date="2023-03-14T09:26:00Z"/>
              </w:rPr>
            </w:pPr>
            <w:del w:id="3005"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3006" w:author="Chen Heller" w:date="2023-03-14T09:26:00Z"/>
              </w:rPr>
            </w:pPr>
            <w:del w:id="3007"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3008" w:author="Chen Heller" w:date="2023-03-14T09:26:00Z"/>
              </w:rPr>
            </w:pPr>
            <w:del w:id="3009" w:author="Chen Heller" w:date="2023-03-14T09:26:00Z">
              <w:r w:rsidDel="0088465F">
                <w:delText>3.56</w:delText>
              </w:r>
            </w:del>
          </w:p>
        </w:tc>
        <w:tc>
          <w:tcPr>
            <w:tcW w:w="992" w:type="dxa"/>
          </w:tcPr>
          <w:p w14:paraId="2E7263E4" w14:textId="3E500328" w:rsidR="00BB064F" w:rsidDel="0088465F" w:rsidRDefault="00BB064F" w:rsidP="00F64F57">
            <w:pPr>
              <w:ind w:firstLine="0"/>
              <w:rPr>
                <w:del w:id="3010" w:author="Chen Heller" w:date="2023-03-14T09:26:00Z"/>
              </w:rPr>
            </w:pPr>
            <w:del w:id="3011"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3012" w:author="Chen Heller" w:date="2023-03-14T09:26:00Z"/>
              </w:rPr>
            </w:pPr>
            <w:del w:id="3013" w:author="Chen Heller" w:date="2023-03-14T09:26:00Z">
              <w:r w:rsidDel="0088465F">
                <w:delText>22.23, 89.22</w:delText>
              </w:r>
            </w:del>
          </w:p>
        </w:tc>
      </w:tr>
      <w:tr w:rsidR="00BB064F" w:rsidDel="0088465F" w14:paraId="13F06331" w14:textId="21B95ACD" w:rsidTr="00422967">
        <w:trPr>
          <w:trHeight w:val="490"/>
          <w:del w:id="3014" w:author="Chen Heller" w:date="2023-03-14T09:26:00Z"/>
        </w:trPr>
        <w:tc>
          <w:tcPr>
            <w:tcW w:w="2126" w:type="dxa"/>
          </w:tcPr>
          <w:p w14:paraId="15D13FF7" w14:textId="38553551" w:rsidR="00BB064F" w:rsidRPr="00EA2CED" w:rsidDel="0088465F" w:rsidRDefault="00BB064F" w:rsidP="00F64F57">
            <w:pPr>
              <w:ind w:firstLine="0"/>
              <w:rPr>
                <w:del w:id="3015" w:author="Chen Heller" w:date="2023-03-14T09:26:00Z"/>
                <w:b/>
                <w:bCs/>
              </w:rPr>
            </w:pPr>
            <w:del w:id="3016"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3017" w:author="Chen Heller" w:date="2023-03-14T09:26:00Z"/>
              </w:rPr>
            </w:pPr>
            <w:del w:id="3018"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19" w:author="Chen Heller" w:date="2023-03-14T09:26:00Z"/>
              </w:rPr>
            </w:pPr>
            <w:del w:id="3020"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21" w:author="Chen Heller" w:date="2023-03-14T09:26:00Z"/>
              </w:rPr>
            </w:pPr>
            <w:del w:id="3022" w:author="Chen Heller" w:date="2023-03-14T09:26:00Z">
              <w:r w:rsidDel="0088465F">
                <w:delText>1.17</w:delText>
              </w:r>
            </w:del>
          </w:p>
        </w:tc>
        <w:tc>
          <w:tcPr>
            <w:tcW w:w="992" w:type="dxa"/>
          </w:tcPr>
          <w:p w14:paraId="215A7280" w14:textId="1C65D156" w:rsidR="00BB064F" w:rsidDel="0088465F" w:rsidRDefault="00BB064F" w:rsidP="00F64F57">
            <w:pPr>
              <w:ind w:firstLine="0"/>
              <w:rPr>
                <w:del w:id="3023" w:author="Chen Heller" w:date="2023-03-14T09:26:00Z"/>
              </w:rPr>
            </w:pPr>
            <w:del w:id="3024"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25" w:author="Chen Heller" w:date="2023-03-14T09:26:00Z"/>
              </w:rPr>
            </w:pPr>
            <w:del w:id="3026" w:author="Chen Heller" w:date="2023-03-14T09:26:00Z">
              <w:r w:rsidDel="0088465F">
                <w:delText>-25.77, 88.22</w:delText>
              </w:r>
            </w:del>
          </w:p>
        </w:tc>
      </w:tr>
      <w:tr w:rsidR="00BB064F" w:rsidDel="0088465F" w14:paraId="40FC298F" w14:textId="2814DECF" w:rsidTr="00422967">
        <w:trPr>
          <w:trHeight w:val="490"/>
          <w:del w:id="3027" w:author="Chen Heller" w:date="2023-03-14T09:26:00Z"/>
        </w:trPr>
        <w:tc>
          <w:tcPr>
            <w:tcW w:w="2126" w:type="dxa"/>
          </w:tcPr>
          <w:p w14:paraId="6A79DC95" w14:textId="65F4EC60" w:rsidR="00BB064F" w:rsidRPr="00EA2CED" w:rsidDel="0088465F" w:rsidRDefault="00BB064F" w:rsidP="00F64F57">
            <w:pPr>
              <w:ind w:firstLine="0"/>
              <w:rPr>
                <w:del w:id="3028" w:author="Chen Heller" w:date="2023-03-14T09:26:00Z"/>
                <w:b/>
                <w:bCs/>
              </w:rPr>
            </w:pPr>
            <w:del w:id="3029"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30" w:author="Chen Heller" w:date="2023-03-14T09:26:00Z"/>
              </w:rPr>
            </w:pPr>
            <w:del w:id="3031"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32" w:author="Chen Heller" w:date="2023-03-14T09:26:00Z"/>
              </w:rPr>
            </w:pPr>
            <w:del w:id="3033"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34" w:author="Chen Heller" w:date="2023-03-14T09:26:00Z"/>
              </w:rPr>
            </w:pPr>
            <w:del w:id="3035" w:author="Chen Heller" w:date="2023-03-14T09:26:00Z">
              <w:r w:rsidDel="0088465F">
                <w:delText>0.34</w:delText>
              </w:r>
            </w:del>
          </w:p>
        </w:tc>
        <w:tc>
          <w:tcPr>
            <w:tcW w:w="992" w:type="dxa"/>
          </w:tcPr>
          <w:p w14:paraId="54B05D13" w14:textId="443FAD13" w:rsidR="00BB064F" w:rsidDel="0088465F" w:rsidRDefault="00BB064F" w:rsidP="00F64F57">
            <w:pPr>
              <w:ind w:firstLine="0"/>
              <w:rPr>
                <w:del w:id="3036" w:author="Chen Heller" w:date="2023-03-14T09:26:00Z"/>
              </w:rPr>
            </w:pPr>
            <w:del w:id="3037"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38" w:author="Chen Heller" w:date="2023-03-14T09:26:00Z"/>
              </w:rPr>
            </w:pPr>
            <w:del w:id="3039" w:author="Chen Heller" w:date="2023-03-14T09:26:00Z">
              <w:r w:rsidDel="0088465F">
                <w:delText>-31.05, 22.41</w:delText>
              </w:r>
            </w:del>
          </w:p>
        </w:tc>
      </w:tr>
      <w:tr w:rsidR="00BB064F" w:rsidDel="0088465F" w14:paraId="7521C292" w14:textId="351BD241" w:rsidTr="00422967">
        <w:trPr>
          <w:trHeight w:val="490"/>
          <w:del w:id="3040" w:author="Chen Heller" w:date="2023-03-14T09:26:00Z"/>
        </w:trPr>
        <w:tc>
          <w:tcPr>
            <w:tcW w:w="2126" w:type="dxa"/>
          </w:tcPr>
          <w:p w14:paraId="55E861DA" w14:textId="7E2FF002" w:rsidR="00BB064F" w:rsidRPr="00EA2CED" w:rsidDel="0088465F" w:rsidRDefault="00BB064F" w:rsidP="00F64F57">
            <w:pPr>
              <w:ind w:firstLine="0"/>
              <w:rPr>
                <w:del w:id="3041" w:author="Chen Heller" w:date="2023-03-14T09:26:00Z"/>
                <w:b/>
                <w:bCs/>
              </w:rPr>
            </w:pPr>
            <w:del w:id="3042"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43" w:author="Chen Heller" w:date="2023-03-14T09:26:00Z"/>
              </w:rPr>
            </w:pPr>
            <w:del w:id="3044"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45" w:author="Chen Heller" w:date="2023-03-14T09:26:00Z"/>
              </w:rPr>
            </w:pPr>
            <w:del w:id="3046"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47" w:author="Chen Heller" w:date="2023-03-14T09:26:00Z"/>
              </w:rPr>
            </w:pPr>
            <w:del w:id="3048" w:author="Chen Heller" w:date="2023-03-14T09:26:00Z">
              <w:r w:rsidDel="0088465F">
                <w:delText>1.32</w:delText>
              </w:r>
            </w:del>
          </w:p>
        </w:tc>
        <w:tc>
          <w:tcPr>
            <w:tcW w:w="992" w:type="dxa"/>
          </w:tcPr>
          <w:p w14:paraId="622D8691" w14:textId="5482FF0E" w:rsidR="00BB064F" w:rsidDel="0088465F" w:rsidRDefault="00BB064F" w:rsidP="00F64F57">
            <w:pPr>
              <w:ind w:firstLine="0"/>
              <w:rPr>
                <w:del w:id="3049" w:author="Chen Heller" w:date="2023-03-14T09:26:00Z"/>
              </w:rPr>
            </w:pPr>
            <w:del w:id="3050"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51" w:author="Chen Heller" w:date="2023-03-14T09:26:00Z"/>
              </w:rPr>
            </w:pPr>
            <w:del w:id="3052" w:author="Chen Heller" w:date="2023-03-14T09:26:00Z">
              <w:r w:rsidDel="0088465F">
                <w:delText>-23.86, 5.67</w:delText>
              </w:r>
            </w:del>
          </w:p>
        </w:tc>
      </w:tr>
      <w:tr w:rsidR="00BB064F" w:rsidDel="0088465F" w14:paraId="4B47A272" w14:textId="316569DE" w:rsidTr="00422967">
        <w:trPr>
          <w:trHeight w:val="490"/>
          <w:del w:id="3053"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54" w:author="Chen Heller" w:date="2023-03-14T09:26:00Z"/>
                <w:b/>
                <w:bCs/>
              </w:rPr>
            </w:pPr>
            <w:del w:id="3055"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56" w:author="Chen Heller" w:date="2023-03-14T09:26:00Z"/>
              </w:rPr>
            </w:pPr>
            <w:del w:id="3057"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58" w:author="Chen Heller" w:date="2023-03-14T09:26:00Z"/>
              </w:rPr>
            </w:pPr>
            <w:del w:id="3059"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60" w:author="Chen Heller" w:date="2023-03-14T09:26:00Z"/>
              </w:rPr>
            </w:pPr>
            <w:del w:id="3061"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62" w:author="Chen Heller" w:date="2023-03-14T09:26:00Z"/>
              </w:rPr>
            </w:pPr>
            <w:del w:id="3063"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64" w:author="Chen Heller" w:date="2023-03-14T09:26:00Z"/>
              </w:rPr>
            </w:pPr>
            <w:del w:id="3065" w:author="Chen Heller" w:date="2023-03-14T09:26:00Z">
              <w:r w:rsidDel="0088465F">
                <w:delText>-50.34, 4.12</w:delText>
              </w:r>
            </w:del>
          </w:p>
        </w:tc>
      </w:tr>
      <w:tr w:rsidR="00114D69" w:rsidDel="0088465F" w14:paraId="4065AA03" w14:textId="671F65F8" w:rsidTr="00422967">
        <w:trPr>
          <w:trHeight w:val="490"/>
          <w:del w:id="3066"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67" w:author="Chen Heller" w:date="2023-03-14T09:26:00Z"/>
                <w:sz w:val="22"/>
                <w:szCs w:val="22"/>
              </w:rPr>
            </w:pPr>
            <w:del w:id="3068"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69" w:author="Chen Heller" w:date="2023-03-14T09:26:00Z"/>
              </w:rPr>
            </w:pPr>
            <w:del w:id="3070"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71" w:author="Chen Heller" w:date="2023-03-14T09:26:00Z"/>
        </w:rPr>
      </w:pPr>
    </w:p>
    <w:p w14:paraId="163DB15D" w14:textId="20F9112B" w:rsidR="00D31803" w:rsidDel="00AB541D" w:rsidRDefault="00D31803" w:rsidP="00422967">
      <w:pPr>
        <w:pStyle w:val="Caption"/>
        <w:keepNext/>
        <w:rPr>
          <w:del w:id="3072" w:author="Chen Heller" w:date="2023-03-15T11:32:00Z"/>
        </w:rPr>
      </w:pPr>
      <w:bookmarkStart w:id="3073" w:name="_Ref114130105"/>
      <w:del w:id="3074" w:author="Chen Heller" w:date="2023-03-15T11:32:00Z">
        <w:r w:rsidDel="00AB541D">
          <w:delText xml:space="preserve">Supplementary Table </w:delText>
        </w:r>
        <w:r w:rsidDel="00AB541D">
          <w:fldChar w:fldCharType="begin"/>
        </w:r>
        <w:r w:rsidDel="00AB541D">
          <w:delInstrText xml:space="preserve"> SEQ Supplementary_Table \* ARABIC </w:delInstrText>
        </w:r>
        <w:r w:rsidDel="00AB541D">
          <w:fldChar w:fldCharType="separate"/>
        </w:r>
        <w:r w:rsidR="00C56E28" w:rsidDel="00AB541D">
          <w:rPr>
            <w:noProof/>
          </w:rPr>
          <w:delText>2</w:delText>
        </w:r>
        <w:r w:rsidDel="00AB541D">
          <w:rPr>
            <w:noProof/>
          </w:rPr>
          <w:fldChar w:fldCharType="end"/>
        </w:r>
        <w:bookmarkEnd w:id="3073"/>
        <w:r w:rsidDel="00AB541D">
          <w:delText xml:space="preserve">. </w:delText>
        </w:r>
        <w:r w:rsidR="00143868" w:rsidDel="00AB541D">
          <w:delText>Comparison of the number of excluded trials</w:delText>
        </w:r>
      </w:del>
      <w:del w:id="3075" w:author="Chen Heller" w:date="2023-03-14T09:25:00Z">
        <w:r w:rsidR="00143868" w:rsidDel="0088465F">
          <w:delText xml:space="preserve"> in Experiment 4 </w:delText>
        </w:r>
      </w:del>
      <w:del w:id="3076"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77"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78"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79" w:author="Chen Heller" w:date="2023-03-15T11:32:00Z"/>
                <w:b/>
                <w:bCs/>
              </w:rPr>
            </w:pPr>
            <w:del w:id="3080"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81" w:author="Chen Heller" w:date="2023-03-15T11:32:00Z"/>
                <w:b/>
                <w:bCs/>
              </w:rPr>
            </w:pPr>
            <w:del w:id="3082"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83"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84"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85" w:author="Chen Heller" w:date="2023-03-15T11:32:00Z"/>
              </w:rPr>
            </w:pPr>
          </w:p>
        </w:tc>
      </w:tr>
      <w:tr w:rsidR="000A428B" w:rsidDel="00AB541D" w14:paraId="0898FD5A" w14:textId="053BE731" w:rsidTr="00F64F57">
        <w:trPr>
          <w:trHeight w:val="254"/>
          <w:del w:id="3086"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87"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88" w:author="Chen Heller" w:date="2023-03-15T11:32:00Z"/>
                <w:b/>
                <w:bCs/>
              </w:rPr>
            </w:pPr>
            <w:del w:id="3089"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90" w:author="Chen Heller" w:date="2023-03-15T11:32:00Z"/>
                <w:b/>
                <w:bCs/>
              </w:rPr>
            </w:pPr>
            <w:del w:id="3091"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92" w:author="Chen Heller" w:date="2023-03-15T11:32:00Z"/>
                <w:b/>
                <w:bCs/>
              </w:rPr>
            </w:pPr>
            <w:del w:id="3093"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094" w:author="Chen Heller" w:date="2023-03-15T11:32:00Z"/>
                <w:b/>
                <w:bCs/>
              </w:rPr>
            </w:pPr>
            <w:del w:id="3095"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096" w:author="Chen Heller" w:date="2023-03-15T11:32:00Z"/>
                <w:b/>
                <w:bCs/>
              </w:rPr>
            </w:pPr>
            <w:del w:id="3097" w:author="Chen Heller" w:date="2023-03-15T11:32:00Z">
              <w:r w:rsidDel="00AB541D">
                <w:rPr>
                  <w:b/>
                  <w:bCs/>
                </w:rPr>
                <w:delText>CI</w:delText>
              </w:r>
            </w:del>
          </w:p>
        </w:tc>
      </w:tr>
      <w:tr w:rsidR="000A428B" w:rsidDel="00AB541D" w14:paraId="47E47739" w14:textId="2CBCB766" w:rsidTr="00F64F57">
        <w:trPr>
          <w:trHeight w:val="490"/>
          <w:del w:id="3098" w:author="Chen Heller" w:date="2023-03-15T11:32:00Z"/>
        </w:trPr>
        <w:tc>
          <w:tcPr>
            <w:tcW w:w="2126" w:type="dxa"/>
          </w:tcPr>
          <w:p w14:paraId="45399106" w14:textId="18DFBB9D" w:rsidR="000A428B" w:rsidRPr="00EA2CED" w:rsidDel="00AB541D" w:rsidRDefault="000A428B" w:rsidP="00F64F57">
            <w:pPr>
              <w:ind w:firstLine="0"/>
              <w:rPr>
                <w:del w:id="3099" w:author="Chen Heller" w:date="2023-03-15T11:32:00Z"/>
                <w:b/>
                <w:bCs/>
              </w:rPr>
            </w:pPr>
            <w:del w:id="3100"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101" w:author="Chen Heller" w:date="2023-03-15T11:32:00Z"/>
              </w:rPr>
            </w:pPr>
            <w:del w:id="3102"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103" w:author="Chen Heller" w:date="2023-03-15T11:32:00Z"/>
              </w:rPr>
            </w:pPr>
            <w:del w:id="3104"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105" w:author="Chen Heller" w:date="2023-03-15T11:32:00Z"/>
              </w:rPr>
            </w:pPr>
            <w:del w:id="3106" w:author="Chen Heller" w:date="2023-03-15T11:32:00Z">
              <w:r w:rsidDel="00AB541D">
                <w:delText>6.43</w:delText>
              </w:r>
            </w:del>
          </w:p>
        </w:tc>
        <w:tc>
          <w:tcPr>
            <w:tcW w:w="992" w:type="dxa"/>
          </w:tcPr>
          <w:p w14:paraId="70C454EB" w14:textId="154366D8" w:rsidR="000A428B" w:rsidDel="00AB541D" w:rsidRDefault="0082355E" w:rsidP="00F64F57">
            <w:pPr>
              <w:ind w:firstLine="0"/>
              <w:rPr>
                <w:del w:id="3107" w:author="Chen Heller" w:date="2023-03-15T11:32:00Z"/>
              </w:rPr>
            </w:pPr>
            <w:del w:id="3108"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109" w:author="Chen Heller" w:date="2023-03-15T11:32:00Z"/>
              </w:rPr>
            </w:pPr>
            <w:del w:id="3110"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111" w:author="Chen Heller" w:date="2023-03-15T11:32:00Z"/>
        </w:trPr>
        <w:tc>
          <w:tcPr>
            <w:tcW w:w="2126" w:type="dxa"/>
          </w:tcPr>
          <w:p w14:paraId="22BEA9F7" w14:textId="1D3E916D" w:rsidR="000A428B" w:rsidRPr="00EA2CED" w:rsidDel="00AB541D" w:rsidRDefault="000A428B" w:rsidP="00F64F57">
            <w:pPr>
              <w:ind w:firstLine="0"/>
              <w:rPr>
                <w:del w:id="3112" w:author="Chen Heller" w:date="2023-03-15T11:32:00Z"/>
                <w:b/>
                <w:bCs/>
              </w:rPr>
            </w:pPr>
            <w:del w:id="3113"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114" w:author="Chen Heller" w:date="2023-03-15T11:32:00Z"/>
              </w:rPr>
            </w:pPr>
            <w:del w:id="3115"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116" w:author="Chen Heller" w:date="2023-03-15T11:32:00Z"/>
              </w:rPr>
            </w:pPr>
            <w:del w:id="3117"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118" w:author="Chen Heller" w:date="2023-03-15T11:32:00Z"/>
              </w:rPr>
            </w:pPr>
            <w:del w:id="3119" w:author="Chen Heller" w:date="2023-03-15T11:32:00Z">
              <w:r w:rsidDel="00AB541D">
                <w:delText>4.71</w:delText>
              </w:r>
            </w:del>
          </w:p>
        </w:tc>
        <w:tc>
          <w:tcPr>
            <w:tcW w:w="992" w:type="dxa"/>
          </w:tcPr>
          <w:p w14:paraId="20FAD45D" w14:textId="4A4C2AB1" w:rsidR="000A428B" w:rsidDel="00AB541D" w:rsidRDefault="0082355E" w:rsidP="00F64F57">
            <w:pPr>
              <w:ind w:firstLine="0"/>
              <w:rPr>
                <w:del w:id="3120" w:author="Chen Heller" w:date="2023-03-15T11:32:00Z"/>
              </w:rPr>
            </w:pPr>
            <w:del w:id="3121"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22" w:author="Chen Heller" w:date="2023-03-15T11:32:00Z"/>
              </w:rPr>
            </w:pPr>
            <w:del w:id="3123"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24"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25" w:author="Chen Heller" w:date="2023-03-15T11:32:00Z"/>
                <w:b/>
                <w:bCs/>
              </w:rPr>
            </w:pPr>
            <w:del w:id="3126"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27" w:author="Chen Heller" w:date="2023-03-15T11:32:00Z"/>
              </w:rPr>
            </w:pPr>
            <w:del w:id="3128"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29" w:author="Chen Heller" w:date="2023-03-15T11:32:00Z"/>
              </w:rPr>
            </w:pPr>
            <w:del w:id="3130"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31" w:author="Chen Heller" w:date="2023-03-15T11:32:00Z"/>
              </w:rPr>
            </w:pPr>
            <w:del w:id="3132"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33" w:author="Chen Heller" w:date="2023-03-15T11:32:00Z"/>
              </w:rPr>
            </w:pPr>
            <w:del w:id="3134"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35" w:author="Chen Heller" w:date="2023-03-15T11:32:00Z"/>
              </w:rPr>
            </w:pPr>
            <w:del w:id="3136"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37"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38" w:author="Chen Heller" w:date="2023-03-15T11:32:00Z"/>
              </w:rPr>
            </w:pPr>
            <w:del w:id="3139"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40"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41" w:name="_Toc114485397"/>
      <w:r>
        <w:t>References</w:t>
      </w:r>
      <w:bookmarkEnd w:id="3141"/>
    </w:p>
    <w:p w14:paraId="59FBFE46" w14:textId="77777777" w:rsidR="001340FA" w:rsidRDefault="0003265E" w:rsidP="001340FA">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1340FA">
        <w:t xml:space="preserve">Abrams, R. L., Klinger, M. R., &amp; Greenwald, A. G. (2002). Subliminal words activate semantic categories (not automated motor responses). </w:t>
      </w:r>
      <w:r w:rsidR="001340FA">
        <w:rPr>
          <w:i/>
          <w:iCs/>
        </w:rPr>
        <w:t>Psychonomic Bulletin &amp; Review</w:t>
      </w:r>
      <w:r w:rsidR="001340FA">
        <w:t xml:space="preserve">, </w:t>
      </w:r>
      <w:r w:rsidR="001340FA">
        <w:rPr>
          <w:i/>
          <w:iCs/>
        </w:rPr>
        <w:t>9</w:t>
      </w:r>
      <w:r w:rsidR="001340FA">
        <w:t>(1), 100–106. https://doi.org/10.3758/BF03196262</w:t>
      </w:r>
    </w:p>
    <w:p w14:paraId="3356A357" w14:textId="77777777" w:rsidR="001340FA" w:rsidRDefault="001340FA" w:rsidP="001340FA">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1DC50744" w14:textId="77777777" w:rsidR="001340FA" w:rsidRDefault="001340FA" w:rsidP="001340FA">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AB47A32" w14:textId="77777777" w:rsidR="001340FA" w:rsidRDefault="001340FA" w:rsidP="001340FA">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8C0965F" w14:textId="77777777" w:rsidR="001340FA" w:rsidRDefault="001340FA" w:rsidP="001340FA">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3F559BEB" w14:textId="77777777" w:rsidR="001340FA" w:rsidRDefault="001340FA" w:rsidP="001340FA">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524B654E" w14:textId="77777777" w:rsidR="001340FA" w:rsidRDefault="001340FA" w:rsidP="001340FA">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17A407F" w14:textId="77777777" w:rsidR="001340FA" w:rsidRDefault="001340FA" w:rsidP="001340FA">
      <w:pPr>
        <w:pStyle w:val="Bibliography"/>
      </w:pPr>
      <w:r>
        <w:lastRenderedPageBreak/>
        <w:t xml:space="preserve">Brainard, D. H. (1997). The Psychophysics Toolbox. </w:t>
      </w:r>
      <w:r>
        <w:rPr>
          <w:i/>
          <w:iCs/>
        </w:rPr>
        <w:t>Spatial Vision</w:t>
      </w:r>
      <w:r>
        <w:t xml:space="preserve">, </w:t>
      </w:r>
      <w:r>
        <w:rPr>
          <w:i/>
          <w:iCs/>
        </w:rPr>
        <w:t>10</w:t>
      </w:r>
      <w:r>
        <w:t>(4), 433–436. https://doi.org/10.1163/156856897X00357</w:t>
      </w:r>
    </w:p>
    <w:p w14:paraId="3A0915D7" w14:textId="77777777" w:rsidR="001340FA" w:rsidRDefault="001340FA" w:rsidP="001340FA">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09979A72" w14:textId="77777777" w:rsidR="001340FA" w:rsidRDefault="001340FA" w:rsidP="001340FA">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180CC9E1" w14:textId="77777777" w:rsidR="001340FA" w:rsidRDefault="001340FA" w:rsidP="001340FA">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DA974A3" w14:textId="77777777" w:rsidR="001340FA" w:rsidRDefault="001340FA" w:rsidP="001340FA">
      <w:pPr>
        <w:pStyle w:val="Bibliography"/>
      </w:pPr>
      <w:r>
        <w:t xml:space="preserve">Cressman, E. K., Franks, I. M., Enns, J. T., &amp; Chua, R. (2007). On-line control of pointing is modiﬁed by unseen visual shapes. </w:t>
      </w:r>
      <w:r>
        <w:rPr>
          <w:i/>
          <w:iCs/>
        </w:rPr>
        <w:t>Consciousness and Cognition</w:t>
      </w:r>
      <w:r>
        <w:t>, 11.</w:t>
      </w:r>
    </w:p>
    <w:p w14:paraId="28EC5806" w14:textId="77777777" w:rsidR="001340FA" w:rsidRDefault="001340FA" w:rsidP="001340FA">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DF9AA9C" w14:textId="77777777" w:rsidR="001340FA" w:rsidRDefault="001340FA" w:rsidP="001340FA">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3E12E0A3" w14:textId="77777777" w:rsidR="001340FA" w:rsidRDefault="001340FA" w:rsidP="001340FA">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540AF5E" w14:textId="77777777" w:rsidR="001340FA" w:rsidRDefault="001340FA" w:rsidP="001340FA">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D94A767" w14:textId="77777777" w:rsidR="001340FA" w:rsidRDefault="001340FA" w:rsidP="001340FA">
      <w:pPr>
        <w:pStyle w:val="Bibliography"/>
      </w:pPr>
      <w:r>
        <w:lastRenderedPageBreak/>
        <w:t xml:space="preserve">Dell’Acqua, R., &amp; Grainger, J. (1999). Unconscious semantic priming from pictures. </w:t>
      </w:r>
      <w:r>
        <w:rPr>
          <w:i/>
          <w:iCs/>
        </w:rPr>
        <w:t>Cognition</w:t>
      </w:r>
      <w:r>
        <w:t xml:space="preserve">, </w:t>
      </w:r>
      <w:r>
        <w:rPr>
          <w:i/>
          <w:iCs/>
        </w:rPr>
        <w:t>73</w:t>
      </w:r>
      <w:r>
        <w:t>(1), B1–B15. https://doi.org/10.1016/S0010-0277(99)00049-9</w:t>
      </w:r>
    </w:p>
    <w:p w14:paraId="5AE6F6CE" w14:textId="77777777" w:rsidR="001340FA" w:rsidRDefault="001340FA" w:rsidP="001340FA">
      <w:pPr>
        <w:pStyle w:val="Bibliography"/>
      </w:pPr>
      <w:r>
        <w:t xml:space="preserve">D’Errico, J. (2022). </w:t>
      </w:r>
      <w:r>
        <w:rPr>
          <w:i/>
          <w:iCs/>
        </w:rPr>
        <w:t>Inpaint_nans</w:t>
      </w:r>
      <w:r>
        <w:t>. MATLAB Central File Exchange. https://www.mathworks.com/matlabcentral/fileexchange/4551-inpaint_nans</w:t>
      </w:r>
    </w:p>
    <w:p w14:paraId="69971540" w14:textId="77777777" w:rsidR="001340FA" w:rsidRDefault="001340FA" w:rsidP="001340FA">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64171EFA" w14:textId="77777777" w:rsidR="001340FA" w:rsidRDefault="001340FA" w:rsidP="001340FA">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660C37C8" w14:textId="77777777" w:rsidR="001340FA" w:rsidRDefault="001340FA" w:rsidP="001340FA">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7DC4E11F" w14:textId="77777777" w:rsidR="001340FA" w:rsidRDefault="001340FA" w:rsidP="001340FA">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04FD70EE" w14:textId="77777777" w:rsidR="001340FA" w:rsidRDefault="001340FA" w:rsidP="001340FA">
      <w:pPr>
        <w:pStyle w:val="Bibliography"/>
      </w:pPr>
      <w:r>
        <w:t xml:space="preserve">Everitt, B. S., &amp; Skrondal, A. (2010). </w:t>
      </w:r>
      <w:r>
        <w:rPr>
          <w:i/>
          <w:iCs/>
        </w:rPr>
        <w:t>The Cambridge dictionary of statistics</w:t>
      </w:r>
      <w:r>
        <w:t>. http://196.43.179.6:8080/xmlui/handle/123456789/1213</w:t>
      </w:r>
    </w:p>
    <w:p w14:paraId="09E207F2" w14:textId="77777777" w:rsidR="001340FA" w:rsidRDefault="001340FA" w:rsidP="001340FA">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3F578C35" w14:textId="77777777" w:rsidR="001340FA" w:rsidRDefault="001340FA" w:rsidP="001340FA">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CAA9710" w14:textId="77777777" w:rsidR="001340FA" w:rsidRDefault="001340FA" w:rsidP="001340FA">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5771F111" w14:textId="77777777" w:rsidR="001340FA" w:rsidRDefault="001340FA" w:rsidP="001340FA">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4939F21E" w14:textId="77777777" w:rsidR="001340FA" w:rsidRDefault="001340FA" w:rsidP="001340FA">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4F0A33AD" w14:textId="77777777" w:rsidR="001340FA" w:rsidRDefault="001340FA" w:rsidP="001340FA">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556D5853" w14:textId="77777777" w:rsidR="001340FA" w:rsidRDefault="001340FA" w:rsidP="001340FA">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E2583E" w14:textId="77777777" w:rsidR="001340FA" w:rsidRDefault="001340FA" w:rsidP="001340FA">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C603889" w14:textId="77777777" w:rsidR="001340FA" w:rsidRDefault="001340FA" w:rsidP="001340FA">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65BCD6" w14:textId="77777777" w:rsidR="001340FA" w:rsidRDefault="001340FA" w:rsidP="001340FA">
      <w:pPr>
        <w:pStyle w:val="Bibliography"/>
      </w:pPr>
      <w:r>
        <w:t xml:space="preserve">Frost, R., &amp; Plaut, D. (2005). </w:t>
      </w:r>
      <w:r>
        <w:rPr>
          <w:i/>
          <w:iCs/>
        </w:rPr>
        <w:t>The word-frequency database for printed Hebrew</w:t>
      </w:r>
      <w:r>
        <w:t>. http://word-freq.huji.ac.il/index.html</w:t>
      </w:r>
    </w:p>
    <w:p w14:paraId="140A01C9" w14:textId="77777777" w:rsidR="001340FA" w:rsidRDefault="001340FA" w:rsidP="001340FA">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EF33DA8" w14:textId="77777777" w:rsidR="001340FA" w:rsidRDefault="001340FA" w:rsidP="001340FA">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34914B5F" w14:textId="77777777" w:rsidR="001340FA" w:rsidRDefault="001340FA" w:rsidP="001340FA">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45054039" w14:textId="77777777" w:rsidR="001340FA" w:rsidRDefault="001340FA" w:rsidP="001340FA">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757D93D6" w14:textId="77777777" w:rsidR="001340FA" w:rsidRDefault="001340FA" w:rsidP="001340FA">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D9D5D5E" w14:textId="77777777" w:rsidR="001340FA" w:rsidRDefault="001340FA" w:rsidP="001340FA">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4913DD41" w14:textId="77777777" w:rsidR="001340FA" w:rsidRDefault="001340FA" w:rsidP="001340FA">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A1BD511" w14:textId="77777777" w:rsidR="001340FA" w:rsidRDefault="001340FA" w:rsidP="001340FA">
      <w:pPr>
        <w:pStyle w:val="Bibliography"/>
      </w:pPr>
      <w:r>
        <w:t xml:space="preserve">Jonas. (2020). </w:t>
      </w:r>
      <w:r>
        <w:rPr>
          <w:i/>
          <w:iCs/>
        </w:rPr>
        <w:t>PlotSpread</w:t>
      </w:r>
      <w:r>
        <w:t xml:space="preserve"> (Version 1.2.0.0) [Source code]. https://www.mathworks.com/matlabcentral/fileexchange/37105-plot-spread-points-beeswarm-plot</w:t>
      </w:r>
    </w:p>
    <w:p w14:paraId="38C9A779" w14:textId="77777777" w:rsidR="001340FA" w:rsidRDefault="001340FA" w:rsidP="001340FA">
      <w:pPr>
        <w:pStyle w:val="Bibliography"/>
      </w:pPr>
      <w:r>
        <w:lastRenderedPageBreak/>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2B2A8C93" w14:textId="77777777" w:rsidR="001340FA" w:rsidRDefault="001340FA" w:rsidP="001340FA">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A5F9F0C" w14:textId="77777777" w:rsidR="001340FA" w:rsidRDefault="001340FA" w:rsidP="001340FA">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61655950" w14:textId="77777777" w:rsidR="001340FA" w:rsidRDefault="001340FA" w:rsidP="001340FA">
      <w:pPr>
        <w:pStyle w:val="Bibliography"/>
      </w:pPr>
      <w:r>
        <w:t xml:space="preserve">Kohl, M. (2019). </w:t>
      </w:r>
      <w:r>
        <w:rPr>
          <w:i/>
          <w:iCs/>
        </w:rPr>
        <w:t>MKinfer: Inferential Statistics</w:t>
      </w:r>
      <w:r>
        <w:t xml:space="preserve"> (0.7). http://www.stamats.de</w:t>
      </w:r>
    </w:p>
    <w:p w14:paraId="0820369F" w14:textId="77777777" w:rsidR="001340FA" w:rsidRDefault="001340FA" w:rsidP="001340FA">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6DC1C18" w14:textId="77777777" w:rsidR="001340FA" w:rsidRDefault="001340FA" w:rsidP="001340FA">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552EB69C" w14:textId="77777777" w:rsidR="001340FA" w:rsidRDefault="001340FA" w:rsidP="001340FA">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7C205C1B" w14:textId="77777777" w:rsidR="001340FA" w:rsidRDefault="001340FA" w:rsidP="001340FA">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07A650F" w14:textId="77777777" w:rsidR="001340FA" w:rsidRDefault="001340FA" w:rsidP="001340FA">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72839DA1" w14:textId="77777777" w:rsidR="001340FA" w:rsidRDefault="001340FA" w:rsidP="001340FA">
      <w:pPr>
        <w:pStyle w:val="Bibliography"/>
      </w:pPr>
      <w:r>
        <w:lastRenderedPageBreak/>
        <w:t xml:space="preserve">Lloyd, D. A., Abrahamyan, A., &amp; Harris, J. A. (2013). </w:t>
      </w:r>
      <w:r>
        <w:rPr>
          <w:i/>
          <w:iCs/>
        </w:rPr>
        <w:t>Brain-Stimulation Induced Blindsight: Unconscious Vision or Response Bias?</w:t>
      </w:r>
      <w:r>
        <w:t xml:space="preserve"> e82828. https://doi.org/10.1371/journal.pone.0082828</w:t>
      </w:r>
    </w:p>
    <w:p w14:paraId="3E4317A2" w14:textId="77777777" w:rsidR="001340FA" w:rsidRDefault="001340FA" w:rsidP="001340FA">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EEE87AE" w14:textId="77777777" w:rsidR="001340FA" w:rsidRDefault="001340FA" w:rsidP="001340FA">
      <w:pPr>
        <w:pStyle w:val="Bibliography"/>
      </w:pPr>
      <w:r>
        <w:t xml:space="preserve">Mack, A., &amp; Rock, I. (1998). Inattentional blindness: Perception without attention. In </w:t>
      </w:r>
      <w:r>
        <w:rPr>
          <w:i/>
          <w:iCs/>
        </w:rPr>
        <w:t>Visual attention</w:t>
      </w:r>
      <w:r>
        <w:t xml:space="preserve"> (pp. 55–76). Oxford University Press.</w:t>
      </w:r>
    </w:p>
    <w:p w14:paraId="0FD7F249" w14:textId="77777777" w:rsidR="001340FA" w:rsidRDefault="001340FA" w:rsidP="001340FA">
      <w:pPr>
        <w:pStyle w:val="Bibliography"/>
      </w:pPr>
      <w:r>
        <w:t xml:space="preserve">Macmillan, N. A., &amp; Creelman, C. D. (2004). </w:t>
      </w:r>
      <w:r>
        <w:rPr>
          <w:i/>
          <w:iCs/>
        </w:rPr>
        <w:t>Detection Theory: A User’s Guide</w:t>
      </w:r>
      <w:r>
        <w:t xml:space="preserve"> (2nd ed.). Psychology Press. https://doi.org/10.4324/9781410611147</w:t>
      </w:r>
    </w:p>
    <w:p w14:paraId="6A76865A" w14:textId="77777777" w:rsidR="001340FA" w:rsidRDefault="001340FA" w:rsidP="001340FA">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600D0E80" w14:textId="77777777" w:rsidR="001340FA" w:rsidRDefault="001340FA" w:rsidP="001340FA">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6FF21C3D" w14:textId="77777777" w:rsidR="001340FA" w:rsidRDefault="001340FA" w:rsidP="001340FA">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363244E6" w14:textId="77777777" w:rsidR="001340FA" w:rsidRDefault="001340FA" w:rsidP="001340FA">
      <w:pPr>
        <w:pStyle w:val="Bibliography"/>
      </w:pPr>
      <w:r>
        <w:rPr>
          <w:i/>
          <w:iCs/>
        </w:rPr>
        <w:t>MATLAB</w:t>
      </w:r>
      <w:r>
        <w:t xml:space="preserve"> (9.9.0.14677003 (R2020b)). (2020). The MathWorks Inc.</w:t>
      </w:r>
    </w:p>
    <w:p w14:paraId="418A0565" w14:textId="77777777" w:rsidR="001340FA" w:rsidRDefault="001340FA" w:rsidP="001340FA">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66FDC55C" w14:textId="77777777" w:rsidR="001340FA" w:rsidRDefault="001340FA" w:rsidP="001340FA">
      <w:pPr>
        <w:pStyle w:val="Bibliography"/>
      </w:pPr>
      <w:r>
        <w:lastRenderedPageBreak/>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30895A2D" w14:textId="77777777" w:rsidR="001340FA" w:rsidRDefault="001340FA" w:rsidP="001340FA">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20553E93" w14:textId="77777777" w:rsidR="001340FA" w:rsidRDefault="001340FA" w:rsidP="001340FA">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014E5929" w14:textId="77777777" w:rsidR="001340FA" w:rsidRDefault="001340FA" w:rsidP="001340FA">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35BF1F82" w14:textId="77777777" w:rsidR="001340FA" w:rsidRDefault="001340FA" w:rsidP="001340FA">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00289F1D" w14:textId="77777777" w:rsidR="001340FA" w:rsidRDefault="001340FA" w:rsidP="001340FA">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316CD528" w14:textId="77777777" w:rsidR="001340FA" w:rsidRDefault="001340FA" w:rsidP="001340FA">
      <w:pPr>
        <w:pStyle w:val="Bibliography"/>
      </w:pPr>
      <w:r>
        <w:rPr>
          <w:i/>
          <w:iCs/>
        </w:rPr>
        <w:t>Motive</w:t>
      </w:r>
      <w:r>
        <w:t xml:space="preserve"> (2.3.0). (2021). NaturalPoint, Inc. https://optitrack.com/software/motive/</w:t>
      </w:r>
    </w:p>
    <w:p w14:paraId="373A2D29" w14:textId="77777777" w:rsidR="001340FA" w:rsidRDefault="001340FA" w:rsidP="001340FA">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4DE346A6" w14:textId="77777777" w:rsidR="001340FA" w:rsidRDefault="001340FA" w:rsidP="001340FA">
      <w:pPr>
        <w:pStyle w:val="Bibliography"/>
      </w:pPr>
      <w:r>
        <w:t xml:space="preserve">Musall, S. (2022). </w:t>
      </w:r>
      <w:r>
        <w:rPr>
          <w:i/>
          <w:iCs/>
        </w:rPr>
        <w:t>Stdshade</w:t>
      </w:r>
      <w:r>
        <w:t xml:space="preserve"> (Version 1.40.0.1) [Source code]. https://www.mathworks.com/matlabcentral/fileexchange/29534-stdshade</w:t>
      </w:r>
    </w:p>
    <w:p w14:paraId="231A3675" w14:textId="77777777" w:rsidR="001340FA" w:rsidRDefault="001340FA" w:rsidP="001340FA">
      <w:pPr>
        <w:pStyle w:val="Bibliography"/>
      </w:pPr>
      <w:r>
        <w:lastRenderedPageBreak/>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3FA7EC6A" w14:textId="77777777" w:rsidR="001340FA" w:rsidRDefault="001340FA" w:rsidP="001340FA">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2825640B" w14:textId="77777777" w:rsidR="001340FA" w:rsidRDefault="001340FA" w:rsidP="001340FA">
      <w:pPr>
        <w:pStyle w:val="Bibliography"/>
      </w:pPr>
      <w:r>
        <w:rPr>
          <w:i/>
          <w:iCs/>
        </w:rPr>
        <w:t>NatNet SDK</w:t>
      </w:r>
      <w:r>
        <w:t xml:space="preserve"> (4.0.0). (2021). NaturalPoint, Inc. https://optitrack.com/software/motive/</w:t>
      </w:r>
    </w:p>
    <w:p w14:paraId="3D7BC30D" w14:textId="77777777" w:rsidR="001340FA" w:rsidRDefault="001340FA" w:rsidP="001340FA">
      <w:pPr>
        <w:pStyle w:val="Bibliography"/>
      </w:pPr>
      <w:r>
        <w:t xml:space="preserve">Nelson, M. (2015). </w:t>
      </w:r>
      <w:r>
        <w:rPr>
          <w:i/>
          <w:iCs/>
        </w:rPr>
        <w:t>MyBinomTest</w:t>
      </w:r>
      <w:r>
        <w:t xml:space="preserve"> (Version 2.0.0.0) [Source code]. https://www.mathworks.com/matlabcentral/fileexchange/24813-mybinomtest-s-n-p-sided</w:t>
      </w:r>
    </w:p>
    <w:p w14:paraId="4FF6A762" w14:textId="77777777" w:rsidR="001340FA" w:rsidRDefault="001340FA" w:rsidP="001340FA">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44803664" w14:textId="77777777" w:rsidR="001340FA" w:rsidRDefault="001340FA" w:rsidP="001340FA">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05B3615D" w14:textId="77777777" w:rsidR="001340FA" w:rsidRDefault="001340FA" w:rsidP="001340FA">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4DAAE7C1" w14:textId="77777777" w:rsidR="001340FA" w:rsidRDefault="001340FA" w:rsidP="001340FA">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3089AF15" w14:textId="77777777" w:rsidR="001340FA" w:rsidRDefault="001340FA" w:rsidP="001340FA">
      <w:pPr>
        <w:pStyle w:val="Bibliography"/>
      </w:pPr>
      <w:r>
        <w:t xml:space="preserve">Peters, M. A. K., &amp; Lau, H. (2015). </w:t>
      </w:r>
      <w:r>
        <w:rPr>
          <w:i/>
          <w:iCs/>
        </w:rPr>
        <w:t>Human observers have optimal introspective access to perceptual processes even for visually masked stimuli</w:t>
      </w:r>
      <w:r>
        <w:t>. 30.</w:t>
      </w:r>
    </w:p>
    <w:p w14:paraId="2D0E758C" w14:textId="77777777" w:rsidR="001340FA" w:rsidRDefault="001340FA" w:rsidP="001340FA">
      <w:pPr>
        <w:pStyle w:val="Bibliography"/>
      </w:pPr>
      <w:r>
        <w:lastRenderedPageBreak/>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EC04930" w14:textId="77777777" w:rsidR="001340FA" w:rsidRDefault="001340FA" w:rsidP="001340FA">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51C47B4C" w14:textId="77777777" w:rsidR="001340FA" w:rsidRDefault="001340FA" w:rsidP="001340FA">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79BAE9AC" w14:textId="77777777" w:rsidR="001340FA" w:rsidRDefault="001340FA" w:rsidP="001340FA">
      <w:pPr>
        <w:pStyle w:val="Bibliography"/>
      </w:pPr>
      <w:r>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2A36E3D" w14:textId="77777777" w:rsidR="001340FA" w:rsidRDefault="001340FA" w:rsidP="001340FA">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22C8CC4A" w14:textId="77777777" w:rsidR="001340FA" w:rsidRDefault="001340FA" w:rsidP="001340FA">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C51FA38" w14:textId="77777777" w:rsidR="001340FA" w:rsidRDefault="001340FA" w:rsidP="001340FA">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3FF8E6D3" w14:textId="77777777" w:rsidR="001340FA" w:rsidRDefault="001340FA" w:rsidP="001340FA">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4ABBF422" w14:textId="77777777" w:rsidR="001340FA" w:rsidRDefault="001340FA" w:rsidP="001340FA">
      <w:pPr>
        <w:pStyle w:val="Bibliography"/>
      </w:pPr>
      <w:r>
        <w:lastRenderedPageBreak/>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2791A122" w14:textId="77777777" w:rsidR="001340FA" w:rsidRDefault="001340FA" w:rsidP="001340FA">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18DF5498" w14:textId="77777777" w:rsidR="001340FA" w:rsidRDefault="001340FA" w:rsidP="001340FA">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4ABD0A62" w14:textId="77777777" w:rsidR="001340FA" w:rsidRDefault="001340FA" w:rsidP="001340FA">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51443029" w14:textId="77777777" w:rsidR="001340FA" w:rsidRDefault="001340FA" w:rsidP="001340FA">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FF87793" w14:textId="77777777" w:rsidR="001340FA" w:rsidRDefault="001340FA" w:rsidP="001340FA">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3A1024B5" w14:textId="77777777" w:rsidR="001340FA" w:rsidRDefault="001340FA" w:rsidP="001340FA">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185D1996" w14:textId="77777777" w:rsidR="001340FA" w:rsidRDefault="001340FA" w:rsidP="001340FA">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46AB3D33" w14:textId="77777777" w:rsidR="001340FA" w:rsidRDefault="001340FA" w:rsidP="001340FA">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2579FBA" w14:textId="77777777" w:rsidR="001340FA" w:rsidRDefault="001340FA" w:rsidP="001340FA">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66976002" w14:textId="77777777" w:rsidR="001340FA" w:rsidRDefault="001340FA" w:rsidP="001340FA">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584B2AD4" w14:textId="77777777" w:rsidR="001340FA" w:rsidRDefault="001340FA" w:rsidP="001340FA">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56B6FBC1" w14:textId="77777777" w:rsidR="001340FA" w:rsidRDefault="001340FA" w:rsidP="001340FA">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44E4F4CD" w14:textId="77777777" w:rsidR="001340FA" w:rsidRDefault="001340FA" w:rsidP="001340FA">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1E904693" w14:textId="77777777" w:rsidR="001340FA" w:rsidRDefault="001340FA" w:rsidP="001340FA">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FF030AC" w14:textId="77777777" w:rsidR="001340FA" w:rsidRDefault="001340FA" w:rsidP="001340FA">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5C8803F5" w14:textId="77777777" w:rsidR="001340FA" w:rsidRDefault="001340FA" w:rsidP="001340FA">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90CC729" w14:textId="77777777" w:rsidR="001340FA" w:rsidRDefault="001340FA" w:rsidP="001340FA">
      <w:pPr>
        <w:pStyle w:val="Bibliography"/>
      </w:pPr>
      <w:r>
        <w:t xml:space="preserve">Xiao, K., Yamauchi, T., &amp; Bowman, C. (2015). </w:t>
      </w:r>
      <w:r>
        <w:rPr>
          <w:i/>
          <w:iCs/>
        </w:rPr>
        <w:t>Assessing Masked Semantic Priming: Cursor Trajectory versus Response Time Measures</w:t>
      </w:r>
      <w:r>
        <w:t>. 7.</w:t>
      </w:r>
    </w:p>
    <w:p w14:paraId="2A416516" w14:textId="77777777" w:rsidR="001340FA" w:rsidRDefault="001340FA" w:rsidP="001340FA">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29CFB3C4" w14:textId="77777777" w:rsidR="001340FA" w:rsidRDefault="001340FA" w:rsidP="001340FA">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D1F36DE"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7D67D2CF" w14:textId="77777777" w:rsidR="00A856CE" w:rsidRDefault="004C1160">
      <w:pPr>
        <w:pStyle w:val="CommentText"/>
        <w:ind w:firstLine="0"/>
        <w:jc w:val="left"/>
      </w:pPr>
      <w:r>
        <w:rPr>
          <w:rStyle w:val="CommentReference"/>
        </w:rPr>
        <w:annotationRef/>
      </w:r>
      <w:r w:rsidR="00A856CE">
        <w:t>For Liad:</w:t>
      </w:r>
    </w:p>
    <w:p w14:paraId="2EE225A8" w14:textId="77777777" w:rsidR="00A856CE" w:rsidRDefault="00A856CE" w:rsidP="001C4E44">
      <w:pPr>
        <w:pStyle w:val="CommentText"/>
        <w:ind w:firstLine="0"/>
        <w:jc w:val="left"/>
      </w:pPr>
      <w:r>
        <w:t>Is it you in this case or me?</w:t>
      </w:r>
    </w:p>
  </w:comment>
  <w:comment w:id="183" w:author="Chen Heller" w:date="2023-04-02T11:34:00Z" w:initials="CH">
    <w:p w14:paraId="1B930ECB" w14:textId="77777777" w:rsidR="0058203C" w:rsidRDefault="0049575E">
      <w:pPr>
        <w:pStyle w:val="CommentText"/>
        <w:ind w:firstLine="0"/>
        <w:jc w:val="left"/>
      </w:pPr>
      <w:r>
        <w:rPr>
          <w:rStyle w:val="CommentReference"/>
        </w:rPr>
        <w:annotationRef/>
      </w:r>
      <w:r w:rsidR="0058203C">
        <w:t>For Liad:</w:t>
      </w:r>
    </w:p>
    <w:p w14:paraId="73AB4EEB" w14:textId="77777777" w:rsidR="0058203C" w:rsidRDefault="0058203C">
      <w:pPr>
        <w:pStyle w:val="CommentText"/>
        <w:ind w:firstLine="0"/>
        <w:jc w:val="left"/>
      </w:pPr>
      <w:r>
        <w:t>A paper by Karpinski replicated the findings made by Sklar 2012, but was then retracted after fixing a computation error and revealing there was no priming effect. I wish to cite the retraction, since it shows the replication failed.</w:t>
      </w:r>
    </w:p>
    <w:p w14:paraId="0DFF9106" w14:textId="77777777" w:rsidR="0058203C" w:rsidRDefault="0058203C">
      <w:pPr>
        <w:pStyle w:val="CommentText"/>
        <w:ind w:firstLine="0"/>
        <w:jc w:val="left"/>
      </w:pPr>
      <w:r>
        <w:t>How would you go about doing so?</w:t>
      </w:r>
    </w:p>
    <w:p w14:paraId="206B4C34" w14:textId="77777777" w:rsidR="0058203C" w:rsidRDefault="0058203C">
      <w:pPr>
        <w:pStyle w:val="CommentText"/>
        <w:ind w:firstLine="0"/>
        <w:jc w:val="left"/>
      </w:pPr>
      <w:r>
        <w:t>This is the retraction:</w:t>
      </w:r>
    </w:p>
    <w:p w14:paraId="7C553BC4" w14:textId="77777777" w:rsidR="0058203C" w:rsidRDefault="0058203C" w:rsidP="00A63545">
      <w:pPr>
        <w:pStyle w:val="CommentText"/>
        <w:ind w:firstLine="0"/>
        <w:jc w:val="left"/>
      </w:pPr>
      <w:r>
        <w:rPr>
          <w:color w:val="222222"/>
          <w:highlight w:val="white"/>
        </w:rPr>
        <w:t>Karpinski, A., Yale, M., Briggs, J. C., Prislin, R., &amp; Vivian, L. (2017). Retraction statement: unconscious arithmetic processing: a direct replication. </w:t>
      </w:r>
      <w:r>
        <w:rPr>
          <w:i/>
          <w:iCs/>
          <w:color w:val="222222"/>
          <w:highlight w:val="white"/>
        </w:rPr>
        <w:t>Eur. J. Soc. Psychol</w:t>
      </w:r>
      <w:r>
        <w:rPr>
          <w:color w:val="222222"/>
          <w:highlight w:val="white"/>
        </w:rPr>
        <w:t>, </w:t>
      </w:r>
      <w:r>
        <w:rPr>
          <w:i/>
          <w:iCs/>
          <w:color w:val="222222"/>
          <w:highlight w:val="white"/>
        </w:rPr>
        <w:t>47</w:t>
      </w:r>
      <w:r>
        <w:rPr>
          <w:color w:val="222222"/>
          <w:highlight w:val="white"/>
        </w:rPr>
        <w:t>(114), 10-1002.</w:t>
      </w:r>
      <w:r>
        <w:t xml:space="preserve"> </w:t>
      </w:r>
    </w:p>
  </w:comment>
  <w:comment w:id="187" w:author="Chen Heller" w:date="2023-04-04T13:08:00Z" w:initials="CH">
    <w:p w14:paraId="49273EF8" w14:textId="77777777" w:rsidR="005178DC" w:rsidRDefault="005178DC">
      <w:pPr>
        <w:pStyle w:val="CommentText"/>
        <w:ind w:firstLine="0"/>
        <w:jc w:val="left"/>
      </w:pPr>
      <w:r>
        <w:rPr>
          <w:rStyle w:val="CommentReference"/>
        </w:rPr>
        <w:annotationRef/>
      </w:r>
      <w:r>
        <w:t>For Liad:</w:t>
      </w:r>
    </w:p>
    <w:p w14:paraId="01A77961" w14:textId="77777777" w:rsidR="005178DC" w:rsidRDefault="005178DC">
      <w:pPr>
        <w:pStyle w:val="CommentText"/>
        <w:ind w:firstLine="0"/>
        <w:jc w:val="left"/>
      </w:pPr>
      <w:r>
        <w:t>These papers talk about the immediacy criterion.</w:t>
      </w:r>
    </w:p>
    <w:p w14:paraId="3F08A12B" w14:textId="77777777" w:rsidR="005178DC" w:rsidRDefault="005178DC" w:rsidP="00E87E70">
      <w:pPr>
        <w:pStyle w:val="CommentText"/>
        <w:ind w:firstLine="0"/>
        <w:jc w:val="left"/>
      </w:pPr>
      <w:r>
        <w:t>I couldn't locate a paper that compares awareness in a priming task with long and short delay between the main task and the awareness test.</w:t>
      </w:r>
    </w:p>
  </w:comment>
  <w:comment w:id="257" w:author="Chen Heller" w:date="2023-04-18T11:12:00Z" w:initials="CH">
    <w:p w14:paraId="2E3E1753" w14:textId="77777777" w:rsidR="00C465CD" w:rsidRDefault="00BF7530">
      <w:pPr>
        <w:pStyle w:val="CommentText"/>
        <w:ind w:firstLine="0"/>
        <w:jc w:val="left"/>
      </w:pPr>
      <w:r>
        <w:rPr>
          <w:rStyle w:val="CommentReference"/>
        </w:rPr>
        <w:annotationRef/>
      </w:r>
      <w:r w:rsidR="00C465CD">
        <w:t>For Liad:</w:t>
      </w:r>
    </w:p>
    <w:p w14:paraId="528978BA" w14:textId="77777777" w:rsidR="00C465CD" w:rsidRDefault="00C465CD" w:rsidP="004147EB">
      <w:pPr>
        <w:pStyle w:val="CommentText"/>
        <w:ind w:firstLine="0"/>
        <w:jc w:val="left"/>
      </w:pPr>
      <w:r>
        <w:t>This citation is here to show unconscious processes are short-lasting, but I think it is redundant.</w:t>
      </w:r>
    </w:p>
  </w:comment>
  <w:comment w:id="1249" w:author="Chen Heller" w:date="2023-01-17T10:52:00Z" w:initials="CH">
    <w:p w14:paraId="18D16D37" w14:textId="02D9971D"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1464" w:author="Chen Heller" w:date="2023-01-10T10:27:00Z" w:initials="CH">
    <w:p w14:paraId="373C62C2" w14:textId="77777777" w:rsidR="0056477B" w:rsidRDefault="006D15E5">
      <w:pPr>
        <w:pStyle w:val="CommentText"/>
        <w:ind w:firstLine="0"/>
        <w:jc w:val="left"/>
      </w:pPr>
      <w:r>
        <w:rPr>
          <w:rStyle w:val="CommentReference"/>
        </w:rPr>
        <w:annotationRef/>
      </w:r>
      <w:r w:rsidR="0056477B">
        <w:rPr>
          <w:color w:val="222222"/>
          <w:highlight w:val="white"/>
        </w:rPr>
        <w:t>For Liad:</w:t>
      </w:r>
    </w:p>
    <w:p w14:paraId="22A56F8A" w14:textId="77777777" w:rsidR="0056477B" w:rsidRDefault="0056477B">
      <w:pPr>
        <w:pStyle w:val="CommentText"/>
        <w:ind w:firstLine="0"/>
        <w:jc w:val="left"/>
      </w:pPr>
      <w:r>
        <w:rPr>
          <w:color w:val="222222"/>
          <w:highlight w:val="white"/>
        </w:rPr>
        <w:t>The following paper found that iEP reveals earlier effects than the trajectory itself</w:t>
      </w:r>
      <w:r>
        <w:rPr>
          <w:color w:val="222222"/>
          <w:highlight w:val="white"/>
          <w:rtl/>
        </w:rPr>
        <w:t>:</w:t>
      </w:r>
    </w:p>
    <w:p w14:paraId="3FB4CA6A" w14:textId="77777777" w:rsidR="0056477B" w:rsidRDefault="0056477B">
      <w:pPr>
        <w:pStyle w:val="CommentText"/>
        <w:ind w:firstLine="0"/>
        <w:jc w:val="left"/>
      </w:pPr>
      <w:r>
        <w:rPr>
          <w:color w:val="222222"/>
          <w:highlight w:val="white"/>
        </w:rPr>
        <w:t>Dotan, D., &amp; Dehaene, S. (2013). How do we convert a number into a finger trajectory</w:t>
      </w:r>
    </w:p>
    <w:p w14:paraId="15C610B6" w14:textId="77777777" w:rsidR="0056477B" w:rsidRDefault="0056477B">
      <w:pPr>
        <w:pStyle w:val="CommentText"/>
        <w:ind w:firstLine="0"/>
        <w:jc w:val="left"/>
      </w:pPr>
    </w:p>
    <w:p w14:paraId="531D120F" w14:textId="77777777" w:rsidR="0056477B" w:rsidRDefault="0056477B" w:rsidP="00C31849">
      <w:pPr>
        <w:pStyle w:val="CommentText"/>
        <w:ind w:firstLine="0"/>
        <w:jc w:val="left"/>
      </w:pPr>
      <w:r>
        <w:rPr>
          <w:color w:val="222222"/>
          <w:highlight w:val="white"/>
        </w:rPr>
        <w:t>However I couldn't locate a paper that says the same for horizontal velocity. I'm considering to remove the horizontal velocity analysis.</w:t>
      </w:r>
    </w:p>
  </w:comment>
  <w:comment w:id="1482" w:author="Chen Heller" w:date="2023-01-10T11:05:00Z" w:initials="CH">
    <w:p w14:paraId="25F82F7B" w14:textId="2E21CDA7" w:rsidR="005968C3" w:rsidRDefault="008566E6">
      <w:pPr>
        <w:pStyle w:val="CommentText"/>
        <w:ind w:firstLine="0"/>
        <w:jc w:val="left"/>
      </w:pPr>
      <w:r>
        <w:rPr>
          <w:rStyle w:val="CommentReference"/>
        </w:rPr>
        <w:annotationRef/>
      </w:r>
      <w:r w:rsidR="005968C3">
        <w:t>For Liad:</w:t>
      </w:r>
    </w:p>
    <w:p w14:paraId="3D4243FF" w14:textId="77777777" w:rsidR="005968C3" w:rsidRDefault="005968C3">
      <w:pPr>
        <w:pStyle w:val="CommentText"/>
        <w:ind w:firstLine="0"/>
        <w:jc w:val="left"/>
      </w:pPr>
      <w:r>
        <w:t>This assumes the distribution at each timepoint is normal, right?</w:t>
      </w:r>
    </w:p>
    <w:p w14:paraId="4563E84E" w14:textId="77777777" w:rsidR="005968C3" w:rsidRDefault="005968C3" w:rsidP="002A6E22">
      <w:pPr>
        <w:pStyle w:val="CommentText"/>
        <w:ind w:firstLine="0"/>
        <w:jc w:val="left"/>
      </w:pPr>
      <w:r>
        <w:t>Should we even address that?</w:t>
      </w:r>
    </w:p>
  </w:comment>
  <w:comment w:id="1493" w:author="Chen Heller" w:date="2023-01-09T17:12:00Z" w:initials="CH">
    <w:p w14:paraId="4E89111E" w14:textId="111C756B" w:rsidR="00B11D41" w:rsidRDefault="00CA397F" w:rsidP="00A83553">
      <w:pPr>
        <w:pStyle w:val="CommentText"/>
        <w:ind w:firstLine="0"/>
        <w:jc w:val="left"/>
      </w:pPr>
      <w:r>
        <w:rPr>
          <w:rStyle w:val="CommentReference"/>
        </w:rPr>
        <w:annotationRef/>
      </w:r>
      <w:r w:rsidR="00B11D41">
        <w:rPr>
          <w:color w:val="222222"/>
          <w:highlight w:val="white"/>
        </w:rPr>
        <w:t>Maris, E., &amp; Oostenveld, R. (2007). Nonparametric statistical testing of EEG-and MEG-data.</w:t>
      </w:r>
    </w:p>
  </w:comment>
  <w:comment w:id="1501" w:author="Chen Heller" w:date="2023-02-26T12:39:00Z" w:initials="CH">
    <w:p w14:paraId="2746D0FA" w14:textId="5505DF81" w:rsidR="00617CD7" w:rsidRDefault="00250ADD">
      <w:pPr>
        <w:pStyle w:val="CommentText"/>
        <w:ind w:firstLine="0"/>
        <w:jc w:val="left"/>
      </w:pPr>
      <w:r>
        <w:rPr>
          <w:rStyle w:val="CommentReference"/>
        </w:rPr>
        <w:annotationRef/>
      </w:r>
      <w:r w:rsidR="00617CD7">
        <w:t>For Khen:</w:t>
      </w:r>
    </w:p>
    <w:p w14:paraId="7941131B" w14:textId="77777777" w:rsidR="00617CD7" w:rsidRDefault="00617CD7" w:rsidP="007B07D4">
      <w:pPr>
        <w:pStyle w:val="CommentText"/>
        <w:ind w:firstLine="0"/>
        <w:jc w:val="left"/>
      </w:pPr>
      <w:r>
        <w:t>Do you report the three of them? If not, change the analysis.</w:t>
      </w:r>
    </w:p>
  </w:comment>
  <w:comment w:id="1570" w:author="Chen Heller" w:date="2023-04-18T11:33:00Z" w:initials="CH">
    <w:p w14:paraId="23BEBE39" w14:textId="77777777" w:rsidR="00E75205" w:rsidRDefault="00E75205" w:rsidP="00533EAE">
      <w:pPr>
        <w:pStyle w:val="CommentText"/>
        <w:ind w:firstLine="0"/>
        <w:jc w:val="left"/>
        <w:rPr>
          <w:rFonts w:hint="cs"/>
          <w:rtl/>
        </w:rPr>
      </w:pPr>
      <w:r>
        <w:rPr>
          <w:rStyle w:val="CommentReference"/>
        </w:rPr>
        <w:annotationRef/>
      </w:r>
      <w:r>
        <w:t>You use Cohen's Dz in some places and Cohen's D in others. You need to check which one you use where and probably use only one of them.</w:t>
      </w:r>
    </w:p>
  </w:comment>
  <w:comment w:id="2024" w:author="Chen Heller" w:date="2023-03-12T11:06:00Z" w:initials="CH">
    <w:p w14:paraId="60063085" w14:textId="77777777" w:rsidR="004D2793" w:rsidRDefault="00457043">
      <w:pPr>
        <w:pStyle w:val="CommentText"/>
        <w:ind w:firstLine="0"/>
        <w:jc w:val="left"/>
      </w:pPr>
      <w:r>
        <w:rPr>
          <w:rStyle w:val="CommentReference"/>
        </w:rPr>
        <w:annotationRef/>
      </w:r>
      <w:r w:rsidR="004D2793">
        <w:t>For Khen:</w:t>
      </w:r>
    </w:p>
    <w:p w14:paraId="79D9CE98" w14:textId="77777777" w:rsidR="004D2793" w:rsidRDefault="004D2793" w:rsidP="006B5F21">
      <w:pPr>
        <w:pStyle w:val="CommentText"/>
        <w:ind w:firstLine="0"/>
        <w:jc w:val="left"/>
      </w:pPr>
      <w:r>
        <w:t>After accepting all the changes in the document fit this (and similar incidents) in 1 row.</w:t>
      </w:r>
    </w:p>
  </w:comment>
  <w:comment w:id="2272" w:author="Chen Heller" w:date="2023-05-08T13:12:00Z" w:initials="CH">
    <w:p w14:paraId="201936AD" w14:textId="19E5F472" w:rsidR="00AE5A4F" w:rsidRDefault="002108CA">
      <w:pPr>
        <w:pStyle w:val="CommentText"/>
        <w:ind w:firstLine="0"/>
        <w:jc w:val="left"/>
      </w:pPr>
      <w:r>
        <w:rPr>
          <w:rStyle w:val="CommentReference"/>
        </w:rPr>
        <w:annotationRef/>
      </w:r>
      <w:r w:rsidR="00AE5A4F">
        <w:t>For Liad:</w:t>
      </w:r>
    </w:p>
    <w:p w14:paraId="025346DF" w14:textId="77777777" w:rsidR="00AE5A4F" w:rsidRDefault="00AE5A4F">
      <w:pPr>
        <w:pStyle w:val="CommentText"/>
        <w:ind w:firstLine="0"/>
        <w:jc w:val="left"/>
      </w:pPr>
      <w:r>
        <w:t>The journal asks for CI, however they can be used only when the residuals distribute normally (which is the case for Keyboard RT, Distance Traveled, Reach area). So I used SE instead.</w:t>
      </w:r>
    </w:p>
    <w:p w14:paraId="542EB575" w14:textId="77777777" w:rsidR="00AE5A4F" w:rsidRDefault="00AE5A4F" w:rsidP="00601086">
      <w:pPr>
        <w:pStyle w:val="CommentText"/>
        <w:ind w:firstLine="0"/>
        <w:jc w:val="left"/>
      </w:pPr>
      <w:r>
        <w:t>Do you think it would be better to have different error bars for the normally distributing and the not-normally distributing variables?</w:t>
      </w:r>
    </w:p>
  </w:comment>
  <w:comment w:id="2395" w:author="Chen Heller" w:date="2023-05-04T17:43:00Z" w:initials="CH">
    <w:p w14:paraId="1FC6D3AA" w14:textId="587BEA94" w:rsidR="0021796E" w:rsidRDefault="00251900">
      <w:pPr>
        <w:pStyle w:val="CommentText"/>
        <w:ind w:firstLine="0"/>
        <w:jc w:val="left"/>
      </w:pPr>
      <w:r>
        <w:rPr>
          <w:rStyle w:val="CommentReference"/>
        </w:rPr>
        <w:annotationRef/>
      </w:r>
      <w:r w:rsidR="0021796E">
        <w:rPr>
          <w:b/>
          <w:bCs/>
        </w:rPr>
        <w:t>Take only the ones marked in bold:</w:t>
      </w:r>
    </w:p>
    <w:p w14:paraId="29B2E8EA" w14:textId="77777777" w:rsidR="0021796E" w:rsidRDefault="0021796E">
      <w:pPr>
        <w:pStyle w:val="CommentText"/>
        <w:ind w:firstLine="0"/>
        <w:jc w:val="left"/>
      </w:pPr>
    </w:p>
    <w:p w14:paraId="4F9E2FC6" w14:textId="77777777" w:rsidR="0021796E" w:rsidRDefault="0021796E">
      <w:pPr>
        <w:pStyle w:val="CommentText"/>
        <w:ind w:firstLine="0"/>
        <w:jc w:val="left"/>
      </w:pPr>
      <w:r>
        <w:t>Luo 2004 - Uses negative/positive/neutral targets in two conditions (repetition and unrelated). Shows a priming effect of about 10ms for positive and negative targets. This article focuses on brain signals not behavioral measures.</w:t>
      </w:r>
    </w:p>
    <w:p w14:paraId="029BA5CF" w14:textId="77777777" w:rsidR="0021796E" w:rsidRDefault="0021796E">
      <w:pPr>
        <w:pStyle w:val="CommentText"/>
        <w:ind w:firstLine="0"/>
        <w:jc w:val="left"/>
      </w:pPr>
    </w:p>
    <w:p w14:paraId="2834B8BD" w14:textId="77777777" w:rsidR="0021796E" w:rsidRDefault="0021796E">
      <w:pPr>
        <w:pStyle w:val="CommentText"/>
        <w:ind w:firstLine="0"/>
        <w:jc w:val="left"/>
      </w:pPr>
      <w:r>
        <w:rPr>
          <w:b/>
          <w:bCs/>
        </w:rPr>
        <w:t>Masked repetition priming of words and nonwords: evidence for a nonlexical basis for priming</w:t>
      </w:r>
      <w:r>
        <w:t xml:space="preserve"> - Subs are primed with words/nonwords that are unrelated or identical to the target. Found priming effect. However the awareness measure is poor (ask at the end of the experiment if something was presented before the target, and 47% sayed yes). And they use only forward masking.</w:t>
      </w:r>
    </w:p>
    <w:p w14:paraId="099FE988" w14:textId="77777777" w:rsidR="0021796E" w:rsidRDefault="0021796E">
      <w:pPr>
        <w:pStyle w:val="CommentText"/>
        <w:ind w:firstLine="0"/>
        <w:jc w:val="left"/>
      </w:pPr>
    </w:p>
    <w:p w14:paraId="56CEB9BB" w14:textId="77777777" w:rsidR="0021796E" w:rsidRDefault="0021796E">
      <w:pPr>
        <w:pStyle w:val="CommentText"/>
        <w:ind w:firstLine="0"/>
        <w:jc w:val="left"/>
      </w:pPr>
      <w:r>
        <w:t>Masked Priming Effects in Semantic</w:t>
      </w:r>
    </w:p>
    <w:p w14:paraId="53B82508" w14:textId="77777777" w:rsidR="0021796E" w:rsidRDefault="0021796E">
      <w:pPr>
        <w:pStyle w:val="CommentText"/>
        <w:ind w:firstLine="0"/>
        <w:jc w:val="left"/>
      </w:pPr>
      <w:r>
        <w:t>Categorization Are Independent</w:t>
      </w:r>
    </w:p>
    <w:p w14:paraId="5A718589" w14:textId="77777777" w:rsidR="0021796E" w:rsidRDefault="0021796E">
      <w:pPr>
        <w:pStyle w:val="CommentText"/>
        <w:ind w:firstLine="0"/>
        <w:jc w:val="left"/>
      </w:pPr>
      <w:r>
        <w:t>of Category Size - use only novel primes, not repetition priming. They show a priming effect.</w:t>
      </w:r>
    </w:p>
    <w:p w14:paraId="501CCC9C" w14:textId="77777777" w:rsidR="0021796E" w:rsidRDefault="0021796E">
      <w:pPr>
        <w:pStyle w:val="CommentText"/>
        <w:ind w:firstLine="0"/>
        <w:jc w:val="left"/>
      </w:pPr>
    </w:p>
    <w:p w14:paraId="7BE24F77" w14:textId="77777777" w:rsidR="0021796E" w:rsidRDefault="0021796E">
      <w:pPr>
        <w:pStyle w:val="CommentText"/>
        <w:ind w:firstLine="0"/>
        <w:jc w:val="left"/>
      </w:pPr>
      <w:r>
        <w:t>Masked repetition and translation priming in second-language word recognition. - The awareness test is asking post test if participants saw the prime. They don't report the behavioral effect, only the brain effect.</w:t>
      </w:r>
    </w:p>
    <w:p w14:paraId="340F7D6B" w14:textId="77777777" w:rsidR="0021796E" w:rsidRDefault="0021796E">
      <w:pPr>
        <w:pStyle w:val="CommentText"/>
        <w:ind w:firstLine="0"/>
        <w:jc w:val="left"/>
      </w:pPr>
    </w:p>
    <w:p w14:paraId="514B4F02" w14:textId="77777777" w:rsidR="0021796E" w:rsidRDefault="0021796E">
      <w:pPr>
        <w:pStyle w:val="CommentText"/>
        <w:ind w:firstLine="0"/>
        <w:jc w:val="left"/>
      </w:pPr>
      <w:r>
        <w:rPr>
          <w:b/>
          <w:bCs/>
        </w:rPr>
        <w:t xml:space="preserve">Repetition priming and frequency attenuation in lexical access </w:t>
      </w:r>
      <w:r>
        <w:t>- Contains 6 exp, 2 of which has repetitions priming. Use only forward mask and prime is presented for 60ms. They use 2 separate exps to estimate awareness (ask pariticpants to say if prime and target letters are identical and ask to recognizse if prime is a word) They show unconscious repetition priming effects.</w:t>
      </w:r>
    </w:p>
    <w:p w14:paraId="5122D119" w14:textId="77777777" w:rsidR="0021796E" w:rsidRDefault="0021796E">
      <w:pPr>
        <w:pStyle w:val="CommentText"/>
        <w:ind w:firstLine="0"/>
        <w:jc w:val="left"/>
      </w:pPr>
    </w:p>
    <w:p w14:paraId="3FBC8FF6" w14:textId="77777777" w:rsidR="0021796E" w:rsidRDefault="0021796E">
      <w:pPr>
        <w:pStyle w:val="CommentText"/>
        <w:ind w:firstLine="0"/>
        <w:jc w:val="left"/>
      </w:pPr>
      <w:r>
        <w:rPr>
          <w:b/>
          <w:bCs/>
        </w:rPr>
        <w:t>Beyond spreading activation: An influence of relatedness proportion on masked semantic priming</w:t>
      </w:r>
      <w:r>
        <w:t xml:space="preserve"> - semantic priming in first exp and then semantic and repetition in second experiment. Excluded subjects that reported seeing something in the prime (20-25%) but they also showed that other subjects were above chance in objective awareness measure.</w:t>
      </w:r>
    </w:p>
    <w:p w14:paraId="3FEBAF14" w14:textId="77777777" w:rsidR="0021796E" w:rsidRDefault="0021796E">
      <w:pPr>
        <w:pStyle w:val="CommentText"/>
        <w:ind w:firstLine="0"/>
        <w:jc w:val="left"/>
      </w:pPr>
    </w:p>
    <w:p w14:paraId="4FA85C85" w14:textId="77777777" w:rsidR="0021796E" w:rsidRDefault="0021796E">
      <w:pPr>
        <w:pStyle w:val="CommentText"/>
        <w:ind w:firstLine="0"/>
        <w:jc w:val="left"/>
      </w:pPr>
      <w:r>
        <w:t>Semantic priming and retrieval from lexical memory: Roles of inhibitionless spreading activation and limited-capacity attention</w:t>
      </w:r>
    </w:p>
    <w:p w14:paraId="08F23462" w14:textId="77777777" w:rsidR="0021796E" w:rsidRDefault="0021796E">
      <w:pPr>
        <w:pStyle w:val="CommentText"/>
        <w:ind w:firstLine="0"/>
        <w:jc w:val="left"/>
      </w:pPr>
    </w:p>
    <w:p w14:paraId="4ED053D1" w14:textId="77777777" w:rsidR="0021796E" w:rsidRDefault="0021796E">
      <w:pPr>
        <w:pStyle w:val="CommentText"/>
        <w:ind w:firstLine="0"/>
        <w:jc w:val="left"/>
      </w:pPr>
      <w:r>
        <w:t>Semantic priming in the lexical decision task: Roles of prospective prime-generated expectancies and retrospective semantic matching.</w:t>
      </w:r>
    </w:p>
    <w:p w14:paraId="292C45F4" w14:textId="77777777" w:rsidR="0021796E" w:rsidRDefault="0021796E">
      <w:pPr>
        <w:pStyle w:val="CommentText"/>
        <w:ind w:firstLine="0"/>
        <w:jc w:val="left"/>
      </w:pPr>
    </w:p>
    <w:p w14:paraId="228470FE" w14:textId="77777777" w:rsidR="0021796E" w:rsidRDefault="0021796E">
      <w:pPr>
        <w:pStyle w:val="CommentText"/>
        <w:ind w:firstLine="0"/>
        <w:jc w:val="left"/>
      </w:pPr>
    </w:p>
    <w:p w14:paraId="4DEF8176" w14:textId="77777777" w:rsidR="0021796E" w:rsidRDefault="0021796E">
      <w:pPr>
        <w:pStyle w:val="CommentText"/>
        <w:ind w:firstLine="0"/>
        <w:jc w:val="left"/>
      </w:pPr>
      <w:r>
        <w:t>Conscious and unconscious perception: Experiments on visual masking and word recognition - very old paper but potentially usable, didn't read it.</w:t>
      </w:r>
    </w:p>
    <w:p w14:paraId="784666C1" w14:textId="77777777" w:rsidR="0021796E" w:rsidRDefault="0021796E">
      <w:pPr>
        <w:pStyle w:val="CommentText"/>
        <w:ind w:firstLine="0"/>
        <w:jc w:val="left"/>
      </w:pPr>
    </w:p>
    <w:p w14:paraId="3FE0E09E" w14:textId="77777777" w:rsidR="0021796E" w:rsidRDefault="0021796E">
      <w:pPr>
        <w:pStyle w:val="CommentText"/>
        <w:ind w:firstLine="0"/>
        <w:jc w:val="left"/>
      </w:pPr>
      <w:r>
        <w:t>Unconscious semantic processing of polysemous words is not automatic - only semantic priming</w:t>
      </w:r>
    </w:p>
    <w:p w14:paraId="3115D375" w14:textId="77777777" w:rsidR="0021796E" w:rsidRDefault="0021796E">
      <w:pPr>
        <w:pStyle w:val="CommentText"/>
        <w:ind w:firstLine="0"/>
        <w:jc w:val="left"/>
      </w:pPr>
    </w:p>
    <w:p w14:paraId="2D5E02FA" w14:textId="77777777" w:rsidR="0021796E" w:rsidRDefault="0021796E">
      <w:pPr>
        <w:pStyle w:val="CommentText"/>
        <w:ind w:firstLine="0"/>
        <w:jc w:val="left"/>
      </w:pPr>
      <w:r>
        <w:t>ERP effects of short interval masked associative and repetition priming - only discuss ERP results.</w:t>
      </w:r>
    </w:p>
    <w:p w14:paraId="0AA4F1A3" w14:textId="77777777" w:rsidR="0021796E" w:rsidRDefault="0021796E">
      <w:pPr>
        <w:pStyle w:val="CommentText"/>
        <w:ind w:firstLine="0"/>
        <w:jc w:val="left"/>
      </w:pPr>
    </w:p>
    <w:p w14:paraId="3D0739BC" w14:textId="77777777" w:rsidR="0021796E" w:rsidRDefault="0021796E" w:rsidP="008A3E92">
      <w:pPr>
        <w:pStyle w:val="CommentText"/>
        <w:ind w:firstLine="0"/>
        <w:jc w:val="left"/>
        <w:rPr>
          <w:rFonts w:hint="cs"/>
          <w:rtl/>
        </w:rPr>
      </w:pPr>
      <w:r>
        <w:t xml:space="preserve">What improves with increased word exposure: Knowing the name or the meaning? </w:t>
      </w:r>
    </w:p>
  </w:comment>
  <w:comment w:id="2522" w:author="Chen Heller" w:date="2023-05-07T15:04:00Z" w:initials="CH">
    <w:p w14:paraId="0698F208" w14:textId="77777777" w:rsidR="00462973" w:rsidRDefault="00462973" w:rsidP="006A525E">
      <w:pPr>
        <w:pStyle w:val="CommentText"/>
        <w:ind w:firstLine="0"/>
        <w:jc w:val="left"/>
      </w:pPr>
      <w:r>
        <w:rPr>
          <w:rStyle w:val="CommentReference"/>
        </w:rPr>
        <w:annotationRef/>
      </w:r>
      <w:r>
        <w:t>Look at APA guidelines if you should add reference here or just mention their name?</w:t>
      </w:r>
    </w:p>
  </w:comment>
  <w:comment w:id="2571" w:author="Chen Heller" w:date="2022-10-01T21:28:00Z" w:initials="CH">
    <w:p w14:paraId="61A71949" w14:textId="56A9017C" w:rsidR="006213C8" w:rsidRDefault="007D7457">
      <w:pPr>
        <w:pStyle w:val="CommentText"/>
        <w:ind w:firstLine="0"/>
        <w:jc w:val="left"/>
      </w:pPr>
      <w:r>
        <w:rPr>
          <w:rStyle w:val="CommentReference"/>
        </w:rPr>
        <w:annotationRef/>
      </w:r>
      <w:r w:rsidR="006213C8">
        <w:t>Didn't find suitable paper.</w:t>
      </w:r>
    </w:p>
    <w:p w14:paraId="6281E833" w14:textId="77777777" w:rsidR="006213C8" w:rsidRDefault="006213C8">
      <w:pPr>
        <w:pStyle w:val="CommentText"/>
        <w:ind w:firstLine="0"/>
        <w:jc w:val="left"/>
      </w:pPr>
    </w:p>
    <w:p w14:paraId="2CB5CED6" w14:textId="77777777" w:rsidR="006213C8" w:rsidRDefault="006213C8">
      <w:pPr>
        <w:pStyle w:val="CommentText"/>
        <w:ind w:firstLine="0"/>
        <w:jc w:val="left"/>
      </w:pPr>
      <w:r>
        <w:t>Individual differences in skilled reaching for food related to increased number of gestures: Evidence for goal and habit learning of skilled reaching - introduction didn't provide information about factors that affect reaching movements.</w:t>
      </w:r>
    </w:p>
    <w:p w14:paraId="55CCA735" w14:textId="77777777" w:rsidR="006213C8" w:rsidRDefault="006213C8">
      <w:pPr>
        <w:pStyle w:val="CommentText"/>
        <w:ind w:firstLine="0"/>
        <w:jc w:val="left"/>
      </w:pPr>
    </w:p>
    <w:p w14:paraId="7611B78C" w14:textId="77777777" w:rsidR="006213C8" w:rsidRDefault="006213C8" w:rsidP="00C355CA">
      <w:pPr>
        <w:pStyle w:val="CommentText"/>
        <w:ind w:firstLine="0"/>
        <w:jc w:val="left"/>
      </w:pPr>
      <w:r>
        <w:rPr>
          <w:color w:val="222222"/>
          <w:highlight w:val="white"/>
        </w:rPr>
        <w:t>Wong, Y. J., &amp; Whishaw, I. Q. (2004). Precision grasps of children and young and old adults: individual differences in digit contact strategy, purchase pattern, and digit posture - how hand features and object features affect the grasping technique used to pick it up.</w:t>
      </w:r>
    </w:p>
  </w:comment>
  <w:comment w:id="2603" w:author="Chen Heller" w:date="2023-05-07T15:25:00Z" w:initials="CH">
    <w:p w14:paraId="6C22D62A" w14:textId="77777777" w:rsidR="003B522E" w:rsidRDefault="003B522E">
      <w:pPr>
        <w:pStyle w:val="CommentText"/>
        <w:ind w:firstLine="0"/>
        <w:jc w:val="left"/>
      </w:pPr>
      <w:r>
        <w:rPr>
          <w:rStyle w:val="CommentReference"/>
        </w:rPr>
        <w:annotationRef/>
      </w:r>
      <w:r>
        <w:t>For Liad:</w:t>
      </w:r>
    </w:p>
    <w:p w14:paraId="0F7EF682" w14:textId="77777777" w:rsidR="003B522E" w:rsidRDefault="003B522E">
      <w:pPr>
        <w:pStyle w:val="CommentText"/>
        <w:ind w:firstLine="0"/>
        <w:jc w:val="left"/>
      </w:pPr>
      <w:r>
        <w:t>This is a reference to the Cambridge dictionary of statistics, where you can find the definition of the "relative standard deviation".</w:t>
      </w:r>
    </w:p>
    <w:p w14:paraId="056A6755" w14:textId="77777777" w:rsidR="003B522E" w:rsidRDefault="003B522E" w:rsidP="007376D2">
      <w:pPr>
        <w:pStyle w:val="CommentText"/>
        <w:ind w:firstLine="0"/>
        <w:jc w:val="left"/>
        <w:rPr>
          <w:rtl/>
        </w:rPr>
      </w:pPr>
      <w:r>
        <w:t>I think this citation is redundant and can be removed.</w:t>
      </w:r>
    </w:p>
  </w:comment>
  <w:comment w:id="2666" w:author="Chen Heller" w:date="2023-01-31T10:10:00Z" w:initials="CH">
    <w:p w14:paraId="725B7AAF" w14:textId="2EB2F533" w:rsidR="00B224CD" w:rsidRDefault="00E94A0B">
      <w:pPr>
        <w:pStyle w:val="CommentText"/>
        <w:ind w:firstLine="0"/>
        <w:jc w:val="left"/>
      </w:pPr>
      <w:r>
        <w:rPr>
          <w:rStyle w:val="CommentReference"/>
        </w:rPr>
        <w:annotationRef/>
      </w:r>
      <w:r w:rsidR="00B224CD">
        <w:t>Look for:</w:t>
      </w:r>
    </w:p>
    <w:p w14:paraId="3A7E7F44" w14:textId="77777777" w:rsidR="00B224CD" w:rsidRDefault="00B224CD">
      <w:pPr>
        <w:pStyle w:val="CommentText"/>
        <w:ind w:firstLine="0"/>
        <w:jc w:val="left"/>
      </w:pPr>
      <w:r>
        <w:t>Priming modulated by task difficulty.</w:t>
      </w:r>
    </w:p>
    <w:p w14:paraId="424BDDAF" w14:textId="77777777" w:rsidR="00B224CD" w:rsidRDefault="00B224CD" w:rsidP="00DB2D25">
      <w:pPr>
        <w:pStyle w:val="CommentText"/>
        <w:ind w:firstLine="0"/>
        <w:jc w:val="left"/>
        <w:rPr>
          <w:rtl/>
        </w:rPr>
      </w:pPr>
      <w:r>
        <w:t>Difficulty artifact / confound</w:t>
      </w:r>
    </w:p>
  </w:comment>
  <w:comment w:id="2667" w:author="Chen Heller" w:date="2023-02-20T10:03:00Z" w:initials="CH">
    <w:p w14:paraId="383496B1" w14:textId="77777777" w:rsidR="00241BC0" w:rsidRDefault="001749B0">
      <w:pPr>
        <w:pStyle w:val="CommentText"/>
        <w:ind w:firstLine="0"/>
        <w:jc w:val="left"/>
      </w:pPr>
      <w:r>
        <w:rPr>
          <w:rStyle w:val="CommentReference"/>
        </w:rPr>
        <w:annotationRef/>
      </w:r>
      <w:r w:rsidR="00241BC0">
        <w:rPr>
          <w:b/>
          <w:bCs/>
        </w:rPr>
        <w:t>Conscious:</w:t>
      </w:r>
    </w:p>
    <w:p w14:paraId="5485D48C" w14:textId="77777777" w:rsidR="00241BC0" w:rsidRDefault="00241BC0">
      <w:pPr>
        <w:pStyle w:val="CommentText"/>
        <w:ind w:firstLine="0"/>
        <w:jc w:val="left"/>
      </w:pPr>
      <w:r>
        <w:rPr>
          <w:color w:val="000000"/>
        </w:rPr>
        <w:t>Task Difficulty and Response Complexity Modulate Affective Priming by Emotional Facial Expressions</w:t>
      </w:r>
    </w:p>
    <w:p w14:paraId="2D37ED4E" w14:textId="77777777" w:rsidR="00241BC0" w:rsidRDefault="00241BC0">
      <w:pPr>
        <w:pStyle w:val="CommentText"/>
        <w:ind w:firstLine="0"/>
        <w:jc w:val="left"/>
      </w:pPr>
    </w:p>
    <w:p w14:paraId="55979922" w14:textId="77777777" w:rsidR="00241BC0" w:rsidRDefault="00241BC0">
      <w:pPr>
        <w:pStyle w:val="CommentText"/>
        <w:ind w:firstLine="0"/>
        <w:jc w:val="left"/>
      </w:pPr>
      <w:r>
        <w:rPr>
          <w:b/>
          <w:bCs/>
        </w:rPr>
        <w:t>Unconscious:</w:t>
      </w:r>
    </w:p>
    <w:p w14:paraId="33DA985A" w14:textId="77777777" w:rsidR="00241BC0" w:rsidRDefault="00241BC0">
      <w:pPr>
        <w:pStyle w:val="CommentText"/>
        <w:ind w:firstLine="0"/>
        <w:jc w:val="left"/>
      </w:pPr>
      <w:r>
        <w:t>A task-difficulty artifact in subliminal priming  - manipulate difficulty by including also long duration primes.</w:t>
      </w:r>
    </w:p>
    <w:p w14:paraId="641376DB" w14:textId="77777777" w:rsidR="00241BC0" w:rsidRDefault="00241BC0">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influences the priming effect. It is the prime visibility that affects it.</w:t>
      </w:r>
    </w:p>
    <w:p w14:paraId="59C3984F" w14:textId="77777777" w:rsidR="00241BC0" w:rsidRDefault="00241BC0">
      <w:pPr>
        <w:pStyle w:val="CommentText"/>
        <w:ind w:firstLine="0"/>
        <w:jc w:val="left"/>
      </w:pPr>
    </w:p>
    <w:p w14:paraId="3FB6E5FE" w14:textId="77777777" w:rsidR="00241BC0" w:rsidRDefault="00241BC0">
      <w:pPr>
        <w:pStyle w:val="CommentText"/>
        <w:ind w:firstLine="0"/>
        <w:jc w:val="left"/>
      </w:pPr>
      <w:r>
        <w:rPr>
          <w:b/>
          <w:bCs/>
        </w:rPr>
        <w:t>Show difficulty doesn't affect the effect:</w:t>
      </w:r>
    </w:p>
    <w:p w14:paraId="66A20C33" w14:textId="77777777" w:rsidR="00241BC0" w:rsidRDefault="00241BC0">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71BAF2F1" w14:textId="77777777" w:rsidR="00241BC0" w:rsidRDefault="00241BC0">
      <w:pPr>
        <w:pStyle w:val="CommentText"/>
        <w:ind w:firstLine="0"/>
        <w:jc w:val="left"/>
      </w:pPr>
    </w:p>
    <w:p w14:paraId="1B51A28B" w14:textId="77777777" w:rsidR="00241BC0" w:rsidRDefault="00241BC0" w:rsidP="007F5D28">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668" w:author="Chen Heller" w:date="2023-02-22T12:31:00Z" w:initials="CH">
    <w:p w14:paraId="24853504" w14:textId="77777777" w:rsidR="00990047" w:rsidRDefault="004957C6">
      <w:pPr>
        <w:pStyle w:val="CommentText"/>
        <w:ind w:firstLine="0"/>
        <w:jc w:val="left"/>
      </w:pPr>
      <w:r>
        <w:rPr>
          <w:rStyle w:val="CommentReference"/>
        </w:rPr>
        <w:annotationRef/>
      </w:r>
      <w:r w:rsidR="00990047">
        <w:t>Check these:</w:t>
      </w:r>
    </w:p>
    <w:p w14:paraId="254FA0F6" w14:textId="77777777" w:rsidR="00990047" w:rsidRDefault="00990047">
      <w:pPr>
        <w:pStyle w:val="CommentText"/>
        <w:ind w:firstLine="0"/>
        <w:jc w:val="left"/>
      </w:pPr>
      <w:r>
        <w:t xml:space="preserve">Investigating Ceiling Effects in Longitudinal Data Analysis </w:t>
      </w:r>
    </w:p>
    <w:p w14:paraId="7ADED448" w14:textId="77777777" w:rsidR="00990047" w:rsidRDefault="00990047">
      <w:pPr>
        <w:pStyle w:val="CommentText"/>
        <w:ind w:firstLine="0"/>
        <w:jc w:val="left"/>
      </w:pPr>
    </w:p>
    <w:p w14:paraId="5182C2F8" w14:textId="77777777" w:rsidR="00990047" w:rsidRDefault="00990047">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07E84D4" w14:textId="77777777" w:rsidR="00990047" w:rsidRDefault="00990047">
      <w:pPr>
        <w:pStyle w:val="CommentText"/>
        <w:ind w:firstLine="0"/>
        <w:jc w:val="left"/>
      </w:pPr>
    </w:p>
    <w:p w14:paraId="30BA7F99" w14:textId="77777777" w:rsidR="00990047" w:rsidRDefault="00990047">
      <w:pPr>
        <w:pStyle w:val="CommentText"/>
        <w:ind w:firstLine="0"/>
        <w:jc w:val="left"/>
      </w:pPr>
      <w:r>
        <w:rPr>
          <w:color w:val="2E2E2E"/>
        </w:rPr>
        <w:t>The role of perceptual load in inattentional blindness</w:t>
      </w:r>
      <w:r>
        <w:t xml:space="preserve"> - same</w:t>
      </w:r>
    </w:p>
    <w:p w14:paraId="7DBDEE77" w14:textId="77777777" w:rsidR="00990047" w:rsidRDefault="00990047">
      <w:pPr>
        <w:pStyle w:val="CommentText"/>
        <w:ind w:firstLine="0"/>
        <w:jc w:val="left"/>
      </w:pPr>
    </w:p>
    <w:p w14:paraId="7A723BEB" w14:textId="77777777" w:rsidR="00990047" w:rsidRDefault="00990047">
      <w:pPr>
        <w:pStyle w:val="CommentText"/>
        <w:ind w:firstLine="0"/>
        <w:jc w:val="left"/>
      </w:pPr>
      <w:r>
        <w:rPr>
          <w:color w:val="000000"/>
        </w:rPr>
        <w:t>When High-Powered People Fail: Working Memory and “Choking Under Pressure” in Math - When you apply pressure in difficult tasks, the performance of People with higher working memory capacity  declines, while the performance of those with lower working memory doesn't.</w:t>
      </w:r>
    </w:p>
    <w:p w14:paraId="0B71ADC5" w14:textId="77777777" w:rsidR="00990047" w:rsidRDefault="00990047">
      <w:pPr>
        <w:pStyle w:val="CommentText"/>
        <w:ind w:firstLine="0"/>
        <w:jc w:val="left"/>
      </w:pPr>
    </w:p>
    <w:p w14:paraId="23241ABC" w14:textId="77777777" w:rsidR="00990047" w:rsidRDefault="00990047">
      <w:pPr>
        <w:pStyle w:val="CommentText"/>
        <w:ind w:firstLine="0"/>
        <w:jc w:val="left"/>
      </w:pPr>
      <w:r>
        <w:rPr>
          <w:color w:val="000000"/>
        </w:rPr>
        <w:t>Look for interaction between task difficulty and sensetivity.</w:t>
      </w:r>
    </w:p>
    <w:p w14:paraId="740C11CD" w14:textId="77777777" w:rsidR="00990047" w:rsidRDefault="00990047" w:rsidP="008262CC">
      <w:pPr>
        <w:pStyle w:val="CommentText"/>
        <w:ind w:firstLine="0"/>
        <w:jc w:val="left"/>
      </w:pPr>
      <w:r>
        <w:rPr>
          <w:color w:val="000000"/>
        </w:rPr>
        <w:t>Or for how to deal with ceiling effects.</w:t>
      </w:r>
    </w:p>
  </w:comment>
  <w:comment w:id="2742" w:author="Chen Heller" w:date="2023-02-12T11:48:00Z" w:initials="CH">
    <w:p w14:paraId="1F0AF74D" w14:textId="3395D1D4"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7C553BC4" w15:done="0"/>
  <w15:commentEx w15:paraId="3F08A12B" w15:done="0"/>
  <w15:commentEx w15:paraId="528978BA" w15:done="0"/>
  <w15:commentEx w15:paraId="34EB5081" w15:done="0"/>
  <w15:commentEx w15:paraId="531D120F" w15:done="0"/>
  <w15:commentEx w15:paraId="4563E84E" w15:done="0"/>
  <w15:commentEx w15:paraId="4E89111E" w15:done="1"/>
  <w15:commentEx w15:paraId="7941131B" w15:done="0"/>
  <w15:commentEx w15:paraId="23BEBE39" w15:done="0"/>
  <w15:commentEx w15:paraId="79D9CE98" w15:done="0"/>
  <w15:commentEx w15:paraId="542EB575" w15:done="0"/>
  <w15:commentEx w15:paraId="3D0739BC" w15:done="0"/>
  <w15:commentEx w15:paraId="0698F208" w15:done="0"/>
  <w15:commentEx w15:paraId="7611B78C" w15:done="1"/>
  <w15:commentEx w15:paraId="056A6755" w15:done="0"/>
  <w15:commentEx w15:paraId="424BDDAF" w15:done="1"/>
  <w15:commentEx w15:paraId="1B51A28B" w15:paraIdParent="424BDDAF" w15:done="1"/>
  <w15:commentEx w15:paraId="740C11CD" w15:paraIdParent="424BDDAF" w15:done="1"/>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D3E6CE" w16cex:dateUtc="2023-04-02T08:34:00Z"/>
  <w16cex:commentExtensible w16cex:durableId="27D69FDE" w16cex:dateUtc="2023-04-04T10:08:00Z"/>
  <w16cex:commentExtensible w16cex:durableId="27E8F987" w16cex:dateUtc="2023-04-18T08:12:00Z"/>
  <w16cex:commentExtensible w16cex:durableId="2770FC63" w16cex:dateUtc="2023-01-17T08:52: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E8FE95" w16cex:dateUtc="2023-04-18T08:33:00Z"/>
  <w16cex:commentExtensible w16cex:durableId="27B830C2" w16cex:dateUtc="2023-03-12T09:06:00Z"/>
  <w16cex:commentExtensible w16cex:durableId="280373C4" w16cex:dateUtc="2023-05-08T10:12:00Z"/>
  <w16cex:commentExtensible w16cex:durableId="27FE6D4E" w16cex:dateUtc="2023-05-04T14:43:00Z"/>
  <w16cex:commentExtensible w16cex:durableId="28023C98" w16cex:dateUtc="2023-05-07T12:04:00Z"/>
  <w16cex:commentExtensible w16cex:durableId="26E32F77" w16cex:dateUtc="2022-10-01T18:28:00Z"/>
  <w16cex:commentExtensible w16cex:durableId="28024159" w16cex:dateUtc="2023-05-07T12:25:00Z"/>
  <w16cex:commentExtensible w16cex:durableId="2783677B" w16cex:dateUtc="2023-01-31T08:10:00Z"/>
  <w16cex:commentExtensible w16cex:durableId="279DC3EC" w16cex:dateUtc="2023-02-20T08:03:00Z"/>
  <w16cex:commentExtensible w16cex:durableId="27A089AC" w16cex:dateUtc="2023-02-22T10:31: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7C553BC4" w16cid:durableId="27D3E6CE"/>
  <w16cid:commentId w16cid:paraId="3F08A12B" w16cid:durableId="27D69FDE"/>
  <w16cid:commentId w16cid:paraId="528978BA" w16cid:durableId="27E8F987"/>
  <w16cid:commentId w16cid:paraId="34EB5081" w16cid:durableId="2770FC63"/>
  <w16cid:commentId w16cid:paraId="531D120F" w16cid:durableId="2767BC22"/>
  <w16cid:commentId w16cid:paraId="4563E84E" w16cid:durableId="2767C4F8"/>
  <w16cid:commentId w16cid:paraId="4E89111E" w16cid:durableId="2766C97E"/>
  <w16cid:commentId w16cid:paraId="7941131B" w16cid:durableId="27A5D180"/>
  <w16cid:commentId w16cid:paraId="23BEBE39" w16cid:durableId="27E8FE95"/>
  <w16cid:commentId w16cid:paraId="79D9CE98" w16cid:durableId="27B830C2"/>
  <w16cid:commentId w16cid:paraId="542EB575" w16cid:durableId="280373C4"/>
  <w16cid:commentId w16cid:paraId="3D0739BC" w16cid:durableId="27FE6D4E"/>
  <w16cid:commentId w16cid:paraId="0698F208" w16cid:durableId="28023C98"/>
  <w16cid:commentId w16cid:paraId="7611B78C" w16cid:durableId="26E32F77"/>
  <w16cid:commentId w16cid:paraId="056A6755" w16cid:durableId="28024159"/>
  <w16cid:commentId w16cid:paraId="424BDDAF" w16cid:durableId="2783677B"/>
  <w16cid:commentId w16cid:paraId="1B51A28B" w16cid:durableId="279DC3EC"/>
  <w16cid:commentId w16cid:paraId="740C11CD" w16cid:durableId="27A089AC"/>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01ACF" w14:textId="77777777" w:rsidR="001A6034" w:rsidRDefault="001A6034" w:rsidP="00E96D8E">
      <w:r>
        <w:separator/>
      </w:r>
    </w:p>
  </w:endnote>
  <w:endnote w:type="continuationSeparator" w:id="0">
    <w:p w14:paraId="51BE6122" w14:textId="77777777" w:rsidR="001A6034" w:rsidRDefault="001A6034"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7E3FC4" w14:textId="77777777" w:rsidR="001A6034" w:rsidRDefault="001A6034" w:rsidP="00E96D8E">
      <w:r>
        <w:separator/>
      </w:r>
    </w:p>
  </w:footnote>
  <w:footnote w:type="continuationSeparator" w:id="0">
    <w:p w14:paraId="25FB7004" w14:textId="77777777" w:rsidR="001A6034" w:rsidRDefault="001A6034"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42" w:author="Chen Heller" w:date="2023-01-02T17:31:00Z"/>
  <w:sdt>
    <w:sdtPr>
      <w:id w:val="1693958908"/>
      <w:docPartObj>
        <w:docPartGallery w:val="Page Numbers (Top of Page)"/>
        <w:docPartUnique/>
      </w:docPartObj>
    </w:sdtPr>
    <w:sdtEndPr>
      <w:rPr>
        <w:noProof/>
      </w:rPr>
    </w:sdtEndPr>
    <w:sdtContent>
      <w:customXmlInsRangeEnd w:id="3142"/>
      <w:p w14:paraId="45A06099" w14:textId="54268E96" w:rsidR="0020719F" w:rsidRDefault="0020719F">
        <w:pPr>
          <w:pStyle w:val="Header"/>
          <w:jc w:val="right"/>
          <w:rPr>
            <w:ins w:id="3143" w:author="Chen Heller" w:date="2023-01-02T17:31:00Z"/>
          </w:rPr>
        </w:pPr>
        <w:ins w:id="3144"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45" w:author="Chen Heller" w:date="2023-01-02T17:31:00Z"/>
    </w:sdtContent>
  </w:sdt>
  <w:customXmlInsRangeEnd w:id="3145"/>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70BF"/>
    <w:rsid w:val="001878C6"/>
    <w:rsid w:val="00187EC9"/>
    <w:rsid w:val="0019002B"/>
    <w:rsid w:val="0019030C"/>
    <w:rsid w:val="001923A5"/>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39A8"/>
    <w:rsid w:val="001D3A88"/>
    <w:rsid w:val="001D3E89"/>
    <w:rsid w:val="001D40F8"/>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0FA"/>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A2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5A1F"/>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0D0"/>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5E64"/>
    <w:rsid w:val="00576271"/>
    <w:rsid w:val="005766DD"/>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EDA"/>
    <w:rsid w:val="005C0148"/>
    <w:rsid w:val="005C0D84"/>
    <w:rsid w:val="005C1EB2"/>
    <w:rsid w:val="005C2B8A"/>
    <w:rsid w:val="005C2BDD"/>
    <w:rsid w:val="005C36E4"/>
    <w:rsid w:val="005C3C6A"/>
    <w:rsid w:val="005C5708"/>
    <w:rsid w:val="005C5A39"/>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00C"/>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DDA"/>
    <w:rsid w:val="00770EA1"/>
    <w:rsid w:val="00770FEB"/>
    <w:rsid w:val="00771D2F"/>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EF"/>
    <w:rsid w:val="009D31B7"/>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EF"/>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322"/>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45C"/>
    <w:rsid w:val="00C71547"/>
    <w:rsid w:val="00C71BB5"/>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4EE"/>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1220C6"/>
    <w:rsid w:val="00127C3D"/>
    <w:rsid w:val="001307C2"/>
    <w:rsid w:val="00163472"/>
    <w:rsid w:val="001D2755"/>
    <w:rsid w:val="0021068C"/>
    <w:rsid w:val="00215BD9"/>
    <w:rsid w:val="00223FC4"/>
    <w:rsid w:val="002328BB"/>
    <w:rsid w:val="002944C9"/>
    <w:rsid w:val="002A02A1"/>
    <w:rsid w:val="002B2462"/>
    <w:rsid w:val="002C5C9D"/>
    <w:rsid w:val="00384947"/>
    <w:rsid w:val="003858F0"/>
    <w:rsid w:val="003E49DE"/>
    <w:rsid w:val="0041443A"/>
    <w:rsid w:val="00432463"/>
    <w:rsid w:val="004855D7"/>
    <w:rsid w:val="00494A0B"/>
    <w:rsid w:val="004C18BC"/>
    <w:rsid w:val="004F6766"/>
    <w:rsid w:val="005D30BC"/>
    <w:rsid w:val="005E20A3"/>
    <w:rsid w:val="006370FB"/>
    <w:rsid w:val="006443A7"/>
    <w:rsid w:val="006518EA"/>
    <w:rsid w:val="00667941"/>
    <w:rsid w:val="00692C2F"/>
    <w:rsid w:val="006948EB"/>
    <w:rsid w:val="00785D08"/>
    <w:rsid w:val="007B2205"/>
    <w:rsid w:val="007F24A8"/>
    <w:rsid w:val="008072CF"/>
    <w:rsid w:val="008210C2"/>
    <w:rsid w:val="008619EB"/>
    <w:rsid w:val="00873785"/>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73831"/>
    <w:rsid w:val="00D820F7"/>
    <w:rsid w:val="00D838D4"/>
    <w:rsid w:val="00D960E2"/>
    <w:rsid w:val="00DB0648"/>
    <w:rsid w:val="00DC1654"/>
    <w:rsid w:val="00DE72D4"/>
    <w:rsid w:val="00E82198"/>
    <w:rsid w:val="00EC7049"/>
    <w:rsid w:val="00F27792"/>
    <w:rsid w:val="00F346ED"/>
    <w:rsid w:val="00F36148"/>
    <w:rsid w:val="00F47C82"/>
    <w:rsid w:val="00F54281"/>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6</TotalTime>
  <Pages>78</Pages>
  <Words>67634</Words>
  <Characters>338175</Characters>
  <Application>Microsoft Office Word</Application>
  <DocSecurity>0</DocSecurity>
  <Lines>2818</Lines>
  <Paragraphs>809</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405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706</cp:revision>
  <cp:lastPrinted>2023-01-04T12:57:00Z</cp:lastPrinted>
  <dcterms:created xsi:type="dcterms:W3CDTF">2022-09-19T06:03:00Z</dcterms:created>
  <dcterms:modified xsi:type="dcterms:W3CDTF">2023-05-0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8AbOBe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